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60613B" w14:textId="489ADD8F" w:rsidR="00011CC6" w:rsidRDefault="009D7DEB">
      <w:pPr>
        <w:pStyle w:val="TOCHeading"/>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 xml:space="preserve">   </w:t>
      </w:r>
      <w:r w:rsidR="00011CC6">
        <w:rPr>
          <w:rFonts w:asciiTheme="minorHAnsi" w:eastAsiaTheme="minorHAnsi" w:hAnsiTheme="minorHAnsi" w:cstheme="minorBidi"/>
          <w:b w:val="0"/>
          <w:bCs w:val="0"/>
          <w:color w:val="auto"/>
          <w:sz w:val="22"/>
          <w:szCs w:val="22"/>
        </w:rPr>
        <w:t xml:space="preserve"> </w:t>
      </w:r>
      <w:r w:rsidR="0045481C">
        <w:rPr>
          <w:rFonts w:asciiTheme="minorHAnsi" w:eastAsiaTheme="minorHAnsi" w:hAnsiTheme="minorHAnsi" w:cstheme="minorBidi"/>
          <w:b w:val="0"/>
          <w:bCs w:val="0"/>
          <w:color w:val="auto"/>
          <w:sz w:val="22"/>
          <w:szCs w:val="22"/>
        </w:rPr>
        <w:t xml:space="preserve"> </w:t>
      </w:r>
    </w:p>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458BF59D" w14:textId="3FC2F5E6" w:rsidR="007B216F" w:rsidRDefault="007B216F">
          <w:pPr>
            <w:pStyle w:val="TOCHeading"/>
          </w:pPr>
          <w:r>
            <w:t>Table of Contents</w:t>
          </w:r>
        </w:p>
        <w:p w14:paraId="255A5DD4" w14:textId="0425CD95" w:rsidR="006D18CF"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525221533" w:history="1">
            <w:r w:rsidR="006D18CF" w:rsidRPr="0068644C">
              <w:rPr>
                <w:rStyle w:val="Hyperlink"/>
                <w:noProof/>
              </w:rPr>
              <w:t>Introduction</w:t>
            </w:r>
            <w:r w:rsidR="006D18CF">
              <w:rPr>
                <w:noProof/>
                <w:webHidden/>
              </w:rPr>
              <w:tab/>
            </w:r>
            <w:r w:rsidR="006D18CF">
              <w:rPr>
                <w:noProof/>
                <w:webHidden/>
              </w:rPr>
              <w:fldChar w:fldCharType="begin"/>
            </w:r>
            <w:r w:rsidR="006D18CF">
              <w:rPr>
                <w:noProof/>
                <w:webHidden/>
              </w:rPr>
              <w:instrText xml:space="preserve"> PAGEREF _Toc525221533 \h </w:instrText>
            </w:r>
            <w:r w:rsidR="006D18CF">
              <w:rPr>
                <w:noProof/>
                <w:webHidden/>
              </w:rPr>
            </w:r>
            <w:r w:rsidR="006D18CF">
              <w:rPr>
                <w:noProof/>
                <w:webHidden/>
              </w:rPr>
              <w:fldChar w:fldCharType="separate"/>
            </w:r>
            <w:r w:rsidR="00E32715">
              <w:rPr>
                <w:noProof/>
                <w:webHidden/>
              </w:rPr>
              <w:t>2</w:t>
            </w:r>
            <w:r w:rsidR="006D18CF">
              <w:rPr>
                <w:noProof/>
                <w:webHidden/>
              </w:rPr>
              <w:fldChar w:fldCharType="end"/>
            </w:r>
          </w:hyperlink>
        </w:p>
        <w:p w14:paraId="16CE6709" w14:textId="3AA98F33" w:rsidR="006D18CF" w:rsidRDefault="00F6210D">
          <w:pPr>
            <w:pStyle w:val="TOC2"/>
            <w:tabs>
              <w:tab w:val="right" w:leader="dot" w:pos="10214"/>
            </w:tabs>
            <w:rPr>
              <w:rFonts w:eastAsiaTheme="minorEastAsia"/>
              <w:noProof/>
              <w:sz w:val="24"/>
              <w:szCs w:val="24"/>
            </w:rPr>
          </w:pPr>
          <w:hyperlink w:anchor="_Toc525221534" w:history="1">
            <w:r w:rsidR="006D18CF" w:rsidRPr="0068644C">
              <w:rPr>
                <w:rStyle w:val="Hyperlink"/>
                <w:noProof/>
              </w:rPr>
              <w:t>Figure 1</w:t>
            </w:r>
            <w:r w:rsidR="006D18CF">
              <w:rPr>
                <w:noProof/>
                <w:webHidden/>
              </w:rPr>
              <w:tab/>
            </w:r>
            <w:r w:rsidR="006D18CF">
              <w:rPr>
                <w:noProof/>
                <w:webHidden/>
              </w:rPr>
              <w:fldChar w:fldCharType="begin"/>
            </w:r>
            <w:r w:rsidR="006D18CF">
              <w:rPr>
                <w:noProof/>
                <w:webHidden/>
              </w:rPr>
              <w:instrText xml:space="preserve"> PAGEREF _Toc525221534 \h </w:instrText>
            </w:r>
            <w:r w:rsidR="006D18CF">
              <w:rPr>
                <w:noProof/>
                <w:webHidden/>
              </w:rPr>
            </w:r>
            <w:r w:rsidR="006D18CF">
              <w:rPr>
                <w:noProof/>
                <w:webHidden/>
              </w:rPr>
              <w:fldChar w:fldCharType="separate"/>
            </w:r>
            <w:r w:rsidR="00E32715">
              <w:rPr>
                <w:noProof/>
                <w:webHidden/>
              </w:rPr>
              <w:t>2</w:t>
            </w:r>
            <w:r w:rsidR="006D18CF">
              <w:rPr>
                <w:noProof/>
                <w:webHidden/>
              </w:rPr>
              <w:fldChar w:fldCharType="end"/>
            </w:r>
          </w:hyperlink>
        </w:p>
        <w:p w14:paraId="07536FA8" w14:textId="69B0236F" w:rsidR="006D18CF" w:rsidRDefault="00F6210D">
          <w:pPr>
            <w:pStyle w:val="TOC3"/>
            <w:tabs>
              <w:tab w:val="right" w:leader="dot" w:pos="10214"/>
            </w:tabs>
            <w:rPr>
              <w:noProof/>
              <w:sz w:val="24"/>
              <w:szCs w:val="24"/>
            </w:rPr>
          </w:pPr>
          <w:hyperlink w:anchor="_Toc525221535" w:history="1">
            <w:r w:rsidR="006D18CF" w:rsidRPr="0068644C">
              <w:rPr>
                <w:rStyle w:val="Hyperlink"/>
                <w:noProof/>
              </w:rPr>
              <w:t>Thoughts or questions.</w:t>
            </w:r>
            <w:r w:rsidR="006D18CF">
              <w:rPr>
                <w:noProof/>
                <w:webHidden/>
              </w:rPr>
              <w:tab/>
            </w:r>
            <w:r w:rsidR="006D18CF">
              <w:rPr>
                <w:noProof/>
                <w:webHidden/>
              </w:rPr>
              <w:fldChar w:fldCharType="begin"/>
            </w:r>
            <w:r w:rsidR="006D18CF">
              <w:rPr>
                <w:noProof/>
                <w:webHidden/>
              </w:rPr>
              <w:instrText xml:space="preserve"> PAGEREF _Toc525221535 \h </w:instrText>
            </w:r>
            <w:r w:rsidR="006D18CF">
              <w:rPr>
                <w:noProof/>
                <w:webHidden/>
              </w:rPr>
            </w:r>
            <w:r w:rsidR="006D18CF">
              <w:rPr>
                <w:noProof/>
                <w:webHidden/>
              </w:rPr>
              <w:fldChar w:fldCharType="separate"/>
            </w:r>
            <w:r w:rsidR="00E32715">
              <w:rPr>
                <w:noProof/>
                <w:webHidden/>
              </w:rPr>
              <w:t>2</w:t>
            </w:r>
            <w:r w:rsidR="006D18CF">
              <w:rPr>
                <w:noProof/>
                <w:webHidden/>
              </w:rPr>
              <w:fldChar w:fldCharType="end"/>
            </w:r>
          </w:hyperlink>
        </w:p>
        <w:p w14:paraId="26EF3A07" w14:textId="780E7B85" w:rsidR="006D18CF" w:rsidRDefault="00F6210D">
          <w:pPr>
            <w:pStyle w:val="TOC2"/>
            <w:tabs>
              <w:tab w:val="right" w:leader="dot" w:pos="10214"/>
            </w:tabs>
            <w:rPr>
              <w:rFonts w:eastAsiaTheme="minorEastAsia"/>
              <w:noProof/>
              <w:sz w:val="24"/>
              <w:szCs w:val="24"/>
            </w:rPr>
          </w:pPr>
          <w:hyperlink w:anchor="_Toc525221536" w:history="1">
            <w:r w:rsidR="006D18CF" w:rsidRPr="0068644C">
              <w:rPr>
                <w:rStyle w:val="Hyperlink"/>
                <w:noProof/>
              </w:rPr>
              <w:t>Protocol 1</w:t>
            </w:r>
            <w:r w:rsidR="006D18CF">
              <w:rPr>
                <w:noProof/>
                <w:webHidden/>
              </w:rPr>
              <w:tab/>
            </w:r>
            <w:r w:rsidR="006D18CF">
              <w:rPr>
                <w:noProof/>
                <w:webHidden/>
              </w:rPr>
              <w:fldChar w:fldCharType="begin"/>
            </w:r>
            <w:r w:rsidR="006D18CF">
              <w:rPr>
                <w:noProof/>
                <w:webHidden/>
              </w:rPr>
              <w:instrText xml:space="preserve"> PAGEREF _Toc525221536 \h </w:instrText>
            </w:r>
            <w:r w:rsidR="006D18CF">
              <w:rPr>
                <w:noProof/>
                <w:webHidden/>
              </w:rPr>
            </w:r>
            <w:r w:rsidR="006D18CF">
              <w:rPr>
                <w:noProof/>
                <w:webHidden/>
              </w:rPr>
              <w:fldChar w:fldCharType="separate"/>
            </w:r>
            <w:r w:rsidR="00E32715">
              <w:rPr>
                <w:noProof/>
                <w:webHidden/>
              </w:rPr>
              <w:t>2</w:t>
            </w:r>
            <w:r w:rsidR="006D18CF">
              <w:rPr>
                <w:noProof/>
                <w:webHidden/>
              </w:rPr>
              <w:fldChar w:fldCharType="end"/>
            </w:r>
          </w:hyperlink>
        </w:p>
        <w:p w14:paraId="4291E8A6" w14:textId="12A168C1" w:rsidR="006D18CF" w:rsidRDefault="00F6210D">
          <w:pPr>
            <w:pStyle w:val="TOC3"/>
            <w:tabs>
              <w:tab w:val="right" w:leader="dot" w:pos="10214"/>
            </w:tabs>
            <w:rPr>
              <w:noProof/>
              <w:sz w:val="24"/>
              <w:szCs w:val="24"/>
            </w:rPr>
          </w:pPr>
          <w:hyperlink w:anchor="_Toc525221537" w:history="1">
            <w:r w:rsidR="006D18CF" w:rsidRPr="0068644C">
              <w:rPr>
                <w:rStyle w:val="Hyperlink"/>
                <w:noProof/>
              </w:rPr>
              <w:t>Reagents</w:t>
            </w:r>
            <w:r w:rsidR="006D18CF">
              <w:rPr>
                <w:noProof/>
                <w:webHidden/>
              </w:rPr>
              <w:tab/>
            </w:r>
            <w:r w:rsidR="006D18CF">
              <w:rPr>
                <w:noProof/>
                <w:webHidden/>
              </w:rPr>
              <w:fldChar w:fldCharType="begin"/>
            </w:r>
            <w:r w:rsidR="006D18CF">
              <w:rPr>
                <w:noProof/>
                <w:webHidden/>
              </w:rPr>
              <w:instrText xml:space="preserve"> PAGEREF _Toc525221537 \h </w:instrText>
            </w:r>
            <w:r w:rsidR="006D18CF">
              <w:rPr>
                <w:noProof/>
                <w:webHidden/>
              </w:rPr>
            </w:r>
            <w:r w:rsidR="006D18CF">
              <w:rPr>
                <w:noProof/>
                <w:webHidden/>
              </w:rPr>
              <w:fldChar w:fldCharType="separate"/>
            </w:r>
            <w:r w:rsidR="00E32715">
              <w:rPr>
                <w:noProof/>
                <w:webHidden/>
              </w:rPr>
              <w:t>3</w:t>
            </w:r>
            <w:r w:rsidR="006D18CF">
              <w:rPr>
                <w:noProof/>
                <w:webHidden/>
              </w:rPr>
              <w:fldChar w:fldCharType="end"/>
            </w:r>
          </w:hyperlink>
        </w:p>
        <w:p w14:paraId="7296F46E" w14:textId="0989FB97" w:rsidR="006D18CF" w:rsidRDefault="00F6210D">
          <w:pPr>
            <w:pStyle w:val="TOC2"/>
            <w:tabs>
              <w:tab w:val="right" w:leader="dot" w:pos="10214"/>
            </w:tabs>
            <w:rPr>
              <w:rFonts w:eastAsiaTheme="minorEastAsia"/>
              <w:noProof/>
              <w:sz w:val="24"/>
              <w:szCs w:val="24"/>
            </w:rPr>
          </w:pPr>
          <w:hyperlink w:anchor="_Toc525221538" w:history="1">
            <w:r w:rsidR="006D18CF" w:rsidRPr="0068644C">
              <w:rPr>
                <w:rStyle w:val="Hyperlink"/>
                <w:noProof/>
              </w:rPr>
              <w:t>File Formatting Protocol</w:t>
            </w:r>
            <w:r w:rsidR="006D18CF">
              <w:rPr>
                <w:noProof/>
                <w:webHidden/>
              </w:rPr>
              <w:tab/>
            </w:r>
            <w:r w:rsidR="006D18CF">
              <w:rPr>
                <w:noProof/>
                <w:webHidden/>
              </w:rPr>
              <w:fldChar w:fldCharType="begin"/>
            </w:r>
            <w:r w:rsidR="006D18CF">
              <w:rPr>
                <w:noProof/>
                <w:webHidden/>
              </w:rPr>
              <w:instrText xml:space="preserve"> PAGEREF _Toc525221538 \h </w:instrText>
            </w:r>
            <w:r w:rsidR="006D18CF">
              <w:rPr>
                <w:noProof/>
                <w:webHidden/>
              </w:rPr>
            </w:r>
            <w:r w:rsidR="006D18CF">
              <w:rPr>
                <w:noProof/>
                <w:webHidden/>
              </w:rPr>
              <w:fldChar w:fldCharType="separate"/>
            </w:r>
            <w:r w:rsidR="00E32715">
              <w:rPr>
                <w:noProof/>
                <w:webHidden/>
              </w:rPr>
              <w:t>3</w:t>
            </w:r>
            <w:r w:rsidR="006D18CF">
              <w:rPr>
                <w:noProof/>
                <w:webHidden/>
              </w:rPr>
              <w:fldChar w:fldCharType="end"/>
            </w:r>
          </w:hyperlink>
        </w:p>
        <w:p w14:paraId="242C0EC8" w14:textId="5836EC97" w:rsidR="006D18CF" w:rsidRDefault="00F6210D">
          <w:pPr>
            <w:pStyle w:val="TOC1"/>
            <w:tabs>
              <w:tab w:val="right" w:leader="dot" w:pos="10214"/>
            </w:tabs>
            <w:rPr>
              <w:rFonts w:eastAsiaTheme="minorEastAsia"/>
              <w:noProof/>
              <w:sz w:val="24"/>
              <w:szCs w:val="24"/>
            </w:rPr>
          </w:pPr>
          <w:hyperlink w:anchor="_Toc525221539" w:history="1">
            <w:r w:rsidR="006D18CF" w:rsidRPr="0068644C">
              <w:rPr>
                <w:rStyle w:val="Hyperlink"/>
                <w:noProof/>
              </w:rPr>
              <w:t>September 2018</w:t>
            </w:r>
            <w:r w:rsidR="006D18CF">
              <w:rPr>
                <w:noProof/>
                <w:webHidden/>
              </w:rPr>
              <w:tab/>
            </w:r>
            <w:r w:rsidR="006D18CF">
              <w:rPr>
                <w:noProof/>
                <w:webHidden/>
              </w:rPr>
              <w:fldChar w:fldCharType="begin"/>
            </w:r>
            <w:r w:rsidR="006D18CF">
              <w:rPr>
                <w:noProof/>
                <w:webHidden/>
              </w:rPr>
              <w:instrText xml:space="preserve"> PAGEREF _Toc525221539 \h </w:instrText>
            </w:r>
            <w:r w:rsidR="006D18CF">
              <w:rPr>
                <w:noProof/>
                <w:webHidden/>
              </w:rPr>
            </w:r>
            <w:r w:rsidR="006D18CF">
              <w:rPr>
                <w:noProof/>
                <w:webHidden/>
              </w:rPr>
              <w:fldChar w:fldCharType="separate"/>
            </w:r>
            <w:r w:rsidR="00E32715">
              <w:rPr>
                <w:noProof/>
                <w:webHidden/>
              </w:rPr>
              <w:t>4</w:t>
            </w:r>
            <w:r w:rsidR="006D18CF">
              <w:rPr>
                <w:noProof/>
                <w:webHidden/>
              </w:rPr>
              <w:fldChar w:fldCharType="end"/>
            </w:r>
          </w:hyperlink>
        </w:p>
        <w:p w14:paraId="493FDB02" w14:textId="1FFAAB66" w:rsidR="006D18CF" w:rsidRDefault="00F6210D">
          <w:pPr>
            <w:pStyle w:val="TOC1"/>
            <w:tabs>
              <w:tab w:val="right" w:leader="dot" w:pos="10214"/>
            </w:tabs>
            <w:rPr>
              <w:rFonts w:eastAsiaTheme="minorEastAsia"/>
              <w:noProof/>
              <w:sz w:val="24"/>
              <w:szCs w:val="24"/>
            </w:rPr>
          </w:pPr>
          <w:hyperlink w:anchor="_Toc525221540" w:history="1">
            <w:r w:rsidR="006D18CF" w:rsidRPr="0068644C">
              <w:rPr>
                <w:rStyle w:val="Hyperlink"/>
                <w:noProof/>
              </w:rPr>
              <w:t>Bibliography</w:t>
            </w:r>
            <w:r w:rsidR="006D18CF">
              <w:rPr>
                <w:noProof/>
                <w:webHidden/>
              </w:rPr>
              <w:tab/>
            </w:r>
            <w:r w:rsidR="006D18CF">
              <w:rPr>
                <w:noProof/>
                <w:webHidden/>
              </w:rPr>
              <w:fldChar w:fldCharType="begin"/>
            </w:r>
            <w:r w:rsidR="006D18CF">
              <w:rPr>
                <w:noProof/>
                <w:webHidden/>
              </w:rPr>
              <w:instrText xml:space="preserve"> PAGEREF _Toc525221540 \h </w:instrText>
            </w:r>
            <w:r w:rsidR="006D18CF">
              <w:rPr>
                <w:noProof/>
                <w:webHidden/>
              </w:rPr>
            </w:r>
            <w:r w:rsidR="006D18CF">
              <w:rPr>
                <w:noProof/>
                <w:webHidden/>
              </w:rPr>
              <w:fldChar w:fldCharType="separate"/>
            </w:r>
            <w:r w:rsidR="00E32715">
              <w:rPr>
                <w:noProof/>
                <w:webHidden/>
              </w:rPr>
              <w:t>14</w:t>
            </w:r>
            <w:r w:rsidR="006D18CF">
              <w:rPr>
                <w:noProof/>
                <w:webHidden/>
              </w:rPr>
              <w:fldChar w:fldCharType="end"/>
            </w:r>
          </w:hyperlink>
        </w:p>
        <w:p w14:paraId="31C1B917" w14:textId="77777777" w:rsidR="007B216F" w:rsidRDefault="00F64714">
          <w:r>
            <w:fldChar w:fldCharType="end"/>
          </w:r>
        </w:p>
      </w:sdtContent>
    </w:sdt>
    <w:p w14:paraId="6FE66744" w14:textId="77777777" w:rsidR="007B216F" w:rsidRDefault="007B216F">
      <w:pPr>
        <w:jc w:val="left"/>
      </w:pPr>
      <w:r>
        <w:br w:type="page"/>
      </w:r>
    </w:p>
    <w:p w14:paraId="75149994" w14:textId="77777777" w:rsidR="004B7E5A" w:rsidRDefault="00756FD8" w:rsidP="007B216F">
      <w:pPr>
        <w:pStyle w:val="Heading1"/>
      </w:pPr>
      <w:bookmarkStart w:id="0" w:name="_Toc525221533"/>
      <w:r>
        <w:lastRenderedPageBreak/>
        <w:t>Introduction</w:t>
      </w:r>
      <w:bookmarkEnd w:id="0"/>
    </w:p>
    <w:p w14:paraId="3254C8F7" w14:textId="77777777" w:rsidR="007B216F" w:rsidRDefault="007B216F" w:rsidP="007B216F"/>
    <w:p w14:paraId="79AE6B7E"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335EB0B8" w14:textId="77777777" w:rsidR="007B216F" w:rsidRPr="007B216F" w:rsidRDefault="007B216F" w:rsidP="00591C98">
      <w:pPr>
        <w:rPr>
          <w:b/>
          <w:sz w:val="18"/>
          <w:szCs w:val="18"/>
        </w:rPr>
      </w:pPr>
      <w:r w:rsidRPr="007B216F">
        <w:rPr>
          <w:b/>
          <w:sz w:val="18"/>
          <w:szCs w:val="18"/>
        </w:rPr>
        <w:t>To Do:</w:t>
      </w:r>
    </w:p>
    <w:p w14:paraId="52AE44B4"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028EA0A2" w14:textId="77777777" w:rsidR="00F15D0D" w:rsidRPr="001F62ED" w:rsidRDefault="00FF5446" w:rsidP="001F62ED">
      <w:pPr>
        <w:pStyle w:val="ListParagraph"/>
        <w:numPr>
          <w:ilvl w:val="0"/>
          <w:numId w:val="6"/>
        </w:numPr>
        <w:rPr>
          <w:sz w:val="18"/>
          <w:szCs w:val="18"/>
        </w:rPr>
      </w:pPr>
      <w:r>
        <w:rPr>
          <w:sz w:val="18"/>
          <w:szCs w:val="18"/>
        </w:rPr>
        <w:t>Media prep</w:t>
      </w:r>
    </w:p>
    <w:p w14:paraId="34B52844" w14:textId="77777777" w:rsidR="007B216F" w:rsidRDefault="007B216F" w:rsidP="007B216F">
      <w:r>
        <w:rPr>
          <w:b/>
          <w:u w:val="single"/>
        </w:rPr>
        <w:t>Results and Data:</w:t>
      </w:r>
    </w:p>
    <w:p w14:paraId="24D68223" w14:textId="77777777" w:rsidR="00B74D0C" w:rsidRDefault="00B74D0C" w:rsidP="00FF5446">
      <w:pPr>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r w:rsidR="00C60656" w:rsidRPr="00C60656">
        <w:rPr>
          <w:b/>
          <w:u w:val="single"/>
        </w:rPr>
        <w:t>File contents converted to PDF MUST NOT BE EDITED after PDF conversion</w:t>
      </w:r>
      <w:r w:rsidR="00C60656">
        <w:t>.</w:t>
      </w:r>
      <w:r>
        <w:t xml:space="preserve"> Continue to keep using the same word file until the end of the calendar year. New lab notebook files run in </w:t>
      </w:r>
      <w:proofErr w:type="gramStart"/>
      <w:r>
        <w:t>6 month</w:t>
      </w:r>
      <w:proofErr w:type="gramEnd"/>
      <w:r>
        <w:t xml:space="preserve"> intervals. </w:t>
      </w:r>
    </w:p>
    <w:p w14:paraId="544B437E" w14:textId="77777777" w:rsidR="007B216F" w:rsidRDefault="00B74D0C" w:rsidP="00FF5446">
      <w:pPr>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66691D40" w14:textId="77777777" w:rsidR="00B74D0C" w:rsidRDefault="00B74D0C" w:rsidP="00B74D0C">
      <w:pPr>
        <w:keepNext/>
      </w:pPr>
      <w:r>
        <w:rPr>
          <w:noProof/>
        </w:rPr>
        <w:drawing>
          <wp:inline distT="0" distB="0" distL="0" distR="0" wp14:anchorId="66E080B5" wp14:editId="4DB68761">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69941057" w14:textId="7EDB9EC6" w:rsidR="00B74D0C" w:rsidRDefault="00B74D0C" w:rsidP="00B74D0C">
      <w:pPr>
        <w:pStyle w:val="Heading2"/>
      </w:pPr>
      <w:bookmarkStart w:id="1" w:name="_Toc525221534"/>
      <w:r>
        <w:t xml:space="preserve">Figure </w:t>
      </w:r>
      <w:r w:rsidR="005E1C2D">
        <w:rPr>
          <w:noProof/>
        </w:rPr>
        <w:fldChar w:fldCharType="begin"/>
      </w:r>
      <w:r w:rsidR="005E1C2D">
        <w:rPr>
          <w:noProof/>
        </w:rPr>
        <w:instrText xml:space="preserve"> SEQ Figure \* ARABIC </w:instrText>
      </w:r>
      <w:r w:rsidR="005E1C2D">
        <w:rPr>
          <w:noProof/>
        </w:rPr>
        <w:fldChar w:fldCharType="separate"/>
      </w:r>
      <w:r w:rsidR="00E32715">
        <w:rPr>
          <w:noProof/>
        </w:rPr>
        <w:t>1</w:t>
      </w:r>
      <w:bookmarkEnd w:id="1"/>
      <w:r w:rsidR="005E1C2D">
        <w:rPr>
          <w:noProof/>
        </w:rPr>
        <w:fldChar w:fldCharType="end"/>
      </w:r>
    </w:p>
    <w:p w14:paraId="7043CF9D" w14:textId="77777777" w:rsidR="00F15D0D" w:rsidRDefault="00B74D0C" w:rsidP="00FF5446">
      <w:pPr>
        <w:jc w:val="left"/>
      </w:pPr>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7480BD75" w14:textId="77777777" w:rsidR="000D7975" w:rsidRDefault="000D7975" w:rsidP="00FF5446">
      <w:pPr>
        <w:jc w:val="left"/>
      </w:pPr>
      <w:bookmarkStart w:id="2" w:name="_Toc525221535"/>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09F1226D" w14:textId="77777777" w:rsidR="009623D0" w:rsidRDefault="009623D0" w:rsidP="009623D0">
      <w:pPr>
        <w:pStyle w:val="Heading2"/>
      </w:pPr>
      <w:bookmarkStart w:id="3" w:name="_Toc525221536"/>
      <w:r>
        <w:t>Protocol 1</w:t>
      </w:r>
      <w:bookmarkEnd w:id="3"/>
    </w:p>
    <w:p w14:paraId="02C258E3" w14:textId="77777777" w:rsidR="009623D0" w:rsidRDefault="009623D0" w:rsidP="00FF5446">
      <w:pPr>
        <w:tabs>
          <w:tab w:val="left" w:pos="720"/>
        </w:tabs>
        <w:ind w:left="720"/>
        <w:jc w:val="left"/>
      </w:pPr>
      <w:r>
        <w:t xml:space="preserve">1. This is the format for a protocol in your notebook. </w:t>
      </w:r>
    </w:p>
    <w:p w14:paraId="74D8B329" w14:textId="77777777" w:rsidR="009623D0" w:rsidRDefault="009623D0" w:rsidP="00FF5446">
      <w:pPr>
        <w:tabs>
          <w:tab w:val="left" w:pos="720"/>
        </w:tabs>
        <w:ind w:left="720"/>
        <w:jc w:val="left"/>
      </w:pPr>
      <w:r>
        <w:lastRenderedPageBreak/>
        <w:t>2. The protocol title must be</w:t>
      </w:r>
      <w:r w:rsidR="0031776F">
        <w:t xml:space="preserve"> formatted</w:t>
      </w:r>
      <w:r>
        <w:t xml:space="preserve"> in “</w:t>
      </w:r>
      <w:r>
        <w:rPr>
          <w:b/>
        </w:rPr>
        <w:t>Heading 2</w:t>
      </w:r>
      <w:r w:rsidR="0031776F">
        <w:rPr>
          <w:b/>
        </w:rPr>
        <w:t>.</w:t>
      </w:r>
      <w:r w:rsidR="0031776F">
        <w:t>”</w:t>
      </w:r>
    </w:p>
    <w:p w14:paraId="385E1CAA" w14:textId="77777777" w:rsidR="0031776F" w:rsidRDefault="0031776F" w:rsidP="00FF5446">
      <w:pPr>
        <w:tabs>
          <w:tab w:val="left" w:pos="720"/>
        </w:tabs>
        <w:ind w:left="720"/>
        <w:jc w:val="left"/>
      </w:pPr>
      <w:r>
        <w:t>3. Reagents which must be made for a specific protocol (buffers, solutions) should be listed in a “Reagents” Section, formatted in “</w:t>
      </w:r>
      <w:r w:rsidRPr="0031776F">
        <w:rPr>
          <w:b/>
        </w:rPr>
        <w:t>Heading 3</w:t>
      </w:r>
      <w:r>
        <w:t>.”</w:t>
      </w:r>
    </w:p>
    <w:p w14:paraId="0D7E7E67" w14:textId="77777777" w:rsidR="009623D0" w:rsidRDefault="0031776F" w:rsidP="00FF5446">
      <w:pPr>
        <w:tabs>
          <w:tab w:val="left" w:pos="720"/>
        </w:tabs>
        <w:ind w:left="720"/>
        <w:jc w:val="left"/>
      </w:pPr>
      <w:r>
        <w:t>4.</w:t>
      </w:r>
      <w:r w:rsidR="009623D0">
        <w:t xml:space="preserve"> The protocol must be in numerical steps.</w:t>
      </w:r>
    </w:p>
    <w:p w14:paraId="48C3E453" w14:textId="77777777" w:rsidR="009623D0" w:rsidRDefault="0031776F" w:rsidP="00FF5446">
      <w:pPr>
        <w:tabs>
          <w:tab w:val="left" w:pos="720"/>
        </w:tabs>
        <w:ind w:left="720"/>
        <w:jc w:val="left"/>
      </w:pPr>
      <w:r>
        <w:t>5</w:t>
      </w:r>
      <w:r w:rsidR="009623D0">
        <w:t>. Use standard notation and carefully describe units for your protocol.</w:t>
      </w:r>
    </w:p>
    <w:p w14:paraId="1E1B12C1" w14:textId="77777777" w:rsidR="009623D0" w:rsidRDefault="0031776F" w:rsidP="00FF5446">
      <w:pPr>
        <w:tabs>
          <w:tab w:val="left" w:pos="720"/>
        </w:tabs>
        <w:ind w:left="720"/>
        <w:jc w:val="left"/>
      </w:pPr>
      <w:r>
        <w:t>6</w:t>
      </w:r>
      <w:r w:rsidR="009623D0">
        <w:t xml:space="preserve">. Use ½” indent for protocol text. </w:t>
      </w:r>
    </w:p>
    <w:p w14:paraId="0FAB3E59" w14:textId="77777777" w:rsidR="0031776F" w:rsidRDefault="0031776F" w:rsidP="0031776F">
      <w:pPr>
        <w:pStyle w:val="Heading3"/>
      </w:pPr>
      <w:bookmarkStart w:id="4" w:name="_Toc525221537"/>
      <w:r>
        <w:t>Reagents</w:t>
      </w:r>
      <w:bookmarkEnd w:id="4"/>
    </w:p>
    <w:p w14:paraId="378393B4" w14:textId="77777777" w:rsidR="0031776F" w:rsidRPr="0031776F" w:rsidRDefault="0031776F" w:rsidP="0031776F">
      <w:r>
        <w:tab/>
        <w:t xml:space="preserve">Specific buffers </w:t>
      </w:r>
    </w:p>
    <w:p w14:paraId="4DC64325" w14:textId="77777777" w:rsidR="000D7975" w:rsidRDefault="002E4582" w:rsidP="00FF5446">
      <w:pPr>
        <w:tabs>
          <w:tab w:val="left" w:pos="720"/>
        </w:tabs>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4A0ACBB7" w14:textId="77777777" w:rsidR="00177FE2" w:rsidRDefault="00177FE2" w:rsidP="00FF5446">
      <w:pPr>
        <w:pStyle w:val="Heading2"/>
        <w:jc w:val="left"/>
      </w:pPr>
      <w:bookmarkStart w:id="5" w:name="_Toc525221538"/>
      <w:r>
        <w:t>File Formatting Protocol</w:t>
      </w:r>
      <w:bookmarkEnd w:id="5"/>
    </w:p>
    <w:p w14:paraId="1B360D31" w14:textId="77777777" w:rsidR="00177FE2" w:rsidRDefault="00177FE2" w:rsidP="00FF5446">
      <w:pPr>
        <w:tabs>
          <w:tab w:val="left" w:pos="720"/>
        </w:tabs>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03A4BEE3" w14:textId="77777777" w:rsidR="00177FE2" w:rsidRDefault="00177FE2" w:rsidP="00FF5446">
      <w:pPr>
        <w:tabs>
          <w:tab w:val="left" w:pos="720"/>
        </w:tabs>
        <w:ind w:left="720"/>
        <w:jc w:val="left"/>
      </w:pPr>
      <w:r>
        <w:t xml:space="preserve">2. This ensures all files will be sorted by their creator and by their date. You must use this file formatting system for all data files (including photos) that will be shared with the lab. </w:t>
      </w:r>
    </w:p>
    <w:p w14:paraId="623BB2C6" w14:textId="77777777" w:rsidR="00C07E9C" w:rsidRDefault="00C07E9C" w:rsidP="00FF5446">
      <w:pPr>
        <w:tabs>
          <w:tab w:val="left" w:pos="720"/>
        </w:tabs>
        <w:jc w:val="left"/>
      </w:pPr>
      <w:r>
        <w:t xml:space="preserve">Bibliography data will be saved as (author/date) and using Mendeley at this time with the TOC inserted by order cited at the end of the lab notebook in the Bibliography section. </w:t>
      </w:r>
    </w:p>
    <w:p w14:paraId="27464B7E" w14:textId="77777777" w:rsidR="00C07E9C" w:rsidRDefault="00C07E9C" w:rsidP="00FF5446">
      <w:pPr>
        <w:tabs>
          <w:tab w:val="left" w:pos="720"/>
        </w:tabs>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4ECAFA63" w14:textId="77777777" w:rsidR="00D80BD6" w:rsidRDefault="00D80BD6" w:rsidP="00C07E9C">
      <w:pPr>
        <w:tabs>
          <w:tab w:val="left" w:pos="720"/>
        </w:tabs>
      </w:pPr>
    </w:p>
    <w:p w14:paraId="5BF48B18" w14:textId="77777777" w:rsidR="006F0C26" w:rsidRDefault="006F0C26" w:rsidP="00C07E9C">
      <w:pPr>
        <w:tabs>
          <w:tab w:val="left" w:pos="720"/>
        </w:tabs>
      </w:pPr>
    </w:p>
    <w:p w14:paraId="4F88FD79" w14:textId="77777777" w:rsidR="00756FD8" w:rsidRDefault="00756FD8">
      <w:pPr>
        <w:jc w:val="left"/>
      </w:pPr>
      <w:r>
        <w:br w:type="page"/>
      </w:r>
    </w:p>
    <w:p w14:paraId="5570D80F" w14:textId="61A235E9" w:rsidR="00C07E9C" w:rsidRDefault="00B70FA8" w:rsidP="00756FD8">
      <w:pPr>
        <w:pStyle w:val="Heading1"/>
      </w:pPr>
      <w:bookmarkStart w:id="6" w:name="_Toc525221539"/>
      <w:r>
        <w:lastRenderedPageBreak/>
        <w:t>October</w:t>
      </w:r>
      <w:r w:rsidR="00756FD8">
        <w:t xml:space="preserve"> 201</w:t>
      </w:r>
      <w:r w:rsidR="00B40ECE">
        <w:t>8</w:t>
      </w:r>
      <w:bookmarkEnd w:id="6"/>
    </w:p>
    <w:p w14:paraId="651D8DC4" w14:textId="77777777" w:rsidR="00756FD8" w:rsidRPr="00756FD8" w:rsidRDefault="00756FD8" w:rsidP="00756FD8"/>
    <w:p w14:paraId="39D47BA2" w14:textId="00C3D920" w:rsidR="007A68D0" w:rsidRPr="007B216F" w:rsidRDefault="00B40ECE" w:rsidP="007A68D0">
      <w:pPr>
        <w:rPr>
          <w:b/>
        </w:rPr>
      </w:pPr>
      <w:r>
        <w:rPr>
          <w:b/>
          <w:highlight w:val="green"/>
        </w:rPr>
        <w:t>T</w:t>
      </w:r>
      <w:r w:rsidR="00B70FA8">
        <w:rPr>
          <w:b/>
          <w:highlight w:val="green"/>
        </w:rPr>
        <w:t>uesday</w:t>
      </w:r>
      <w:r w:rsidR="007A68D0" w:rsidRPr="007A68D0">
        <w:rPr>
          <w:b/>
          <w:highlight w:val="green"/>
        </w:rPr>
        <w:t xml:space="preserve">, </w:t>
      </w:r>
      <w:r w:rsidR="00B70FA8">
        <w:rPr>
          <w:b/>
          <w:highlight w:val="green"/>
        </w:rPr>
        <w:t>October</w:t>
      </w:r>
      <w:r w:rsidR="007A68D0" w:rsidRPr="007A68D0">
        <w:rPr>
          <w:b/>
          <w:highlight w:val="green"/>
        </w:rPr>
        <w:t xml:space="preserve"> </w:t>
      </w:r>
      <w:r w:rsidR="007A68D0">
        <w:rPr>
          <w:b/>
          <w:highlight w:val="green"/>
        </w:rPr>
        <w:t>2</w:t>
      </w:r>
      <w:r w:rsidR="00B70FA8">
        <w:rPr>
          <w:b/>
          <w:highlight w:val="green"/>
        </w:rPr>
        <w:t>3</w:t>
      </w:r>
      <w:r>
        <w:rPr>
          <w:b/>
          <w:highlight w:val="green"/>
        </w:rPr>
        <w:t>, 2018</w:t>
      </w:r>
    </w:p>
    <w:p w14:paraId="2797D11E" w14:textId="77777777" w:rsidR="007A68D0" w:rsidRPr="007B216F" w:rsidRDefault="007A68D0" w:rsidP="007A68D0">
      <w:pPr>
        <w:rPr>
          <w:b/>
          <w:sz w:val="18"/>
          <w:szCs w:val="18"/>
        </w:rPr>
      </w:pPr>
      <w:r w:rsidRPr="007B216F">
        <w:rPr>
          <w:b/>
          <w:sz w:val="18"/>
          <w:szCs w:val="18"/>
        </w:rPr>
        <w:t>To Do:</w:t>
      </w:r>
    </w:p>
    <w:p w14:paraId="063E2885" w14:textId="519C32D4" w:rsidR="007A68D0" w:rsidRDefault="007A68D0" w:rsidP="00B70FA8">
      <w:pPr>
        <w:pStyle w:val="ListParagraph"/>
        <w:rPr>
          <w:sz w:val="18"/>
          <w:szCs w:val="18"/>
        </w:rPr>
      </w:pPr>
    </w:p>
    <w:p w14:paraId="1AC8E2D5" w14:textId="535D6FFA" w:rsidR="00B70FA8" w:rsidRPr="00606F3E" w:rsidRDefault="00B70FA8" w:rsidP="00B70FA8">
      <w:pPr>
        <w:pStyle w:val="ListParagraph"/>
        <w:numPr>
          <w:ilvl w:val="0"/>
          <w:numId w:val="8"/>
        </w:numPr>
        <w:rPr>
          <w:strike/>
          <w:sz w:val="18"/>
          <w:szCs w:val="18"/>
        </w:rPr>
      </w:pPr>
      <w:r w:rsidRPr="00606F3E">
        <w:rPr>
          <w:strike/>
          <w:sz w:val="18"/>
          <w:szCs w:val="18"/>
        </w:rPr>
        <w:t xml:space="preserve">Review recipe for cystine heart agar with hemoglobin (CHA) </w:t>
      </w:r>
    </w:p>
    <w:p w14:paraId="429DB03F" w14:textId="1887BD61" w:rsidR="00135367" w:rsidRPr="00606F3E" w:rsidRDefault="00135367" w:rsidP="00B70FA8">
      <w:pPr>
        <w:pStyle w:val="ListParagraph"/>
        <w:numPr>
          <w:ilvl w:val="0"/>
          <w:numId w:val="8"/>
        </w:numPr>
        <w:rPr>
          <w:strike/>
          <w:sz w:val="18"/>
          <w:szCs w:val="18"/>
        </w:rPr>
      </w:pPr>
      <w:r w:rsidRPr="00606F3E">
        <w:rPr>
          <w:strike/>
          <w:sz w:val="18"/>
          <w:szCs w:val="18"/>
        </w:rPr>
        <w:t xml:space="preserve">Review recipe for supplemented Mueller-Hinton broth </w:t>
      </w:r>
    </w:p>
    <w:p w14:paraId="19A527C6" w14:textId="2708E1BD" w:rsidR="007A68D0" w:rsidRPr="001F62ED" w:rsidRDefault="007A68D0" w:rsidP="00B70FA8">
      <w:pPr>
        <w:pStyle w:val="ListParagraph"/>
        <w:rPr>
          <w:sz w:val="18"/>
          <w:szCs w:val="18"/>
        </w:rPr>
      </w:pPr>
    </w:p>
    <w:p w14:paraId="14969105" w14:textId="3008E4BD" w:rsidR="00B70FA8" w:rsidRDefault="00B70FA8" w:rsidP="00B70FA8">
      <w:pPr>
        <w:pStyle w:val="Heading2"/>
      </w:pPr>
      <w:bookmarkStart w:id="7" w:name="_Hlk528760854"/>
      <w:r>
        <w:t xml:space="preserve">Cystine heart agar with hemoglobin plates protocol </w:t>
      </w:r>
    </w:p>
    <w:p w14:paraId="603BFDA6" w14:textId="369CD70E" w:rsidR="00B70FA8" w:rsidRPr="00B70FA8" w:rsidRDefault="00B70FA8" w:rsidP="00B70FA8">
      <w:r>
        <w:tab/>
        <w:t>For 600 mL of CHA</w:t>
      </w:r>
    </w:p>
    <w:p w14:paraId="6F4636FE" w14:textId="4FEA5E13" w:rsidR="00B70FA8" w:rsidRDefault="00B70FA8" w:rsidP="00B70FA8">
      <w:pPr>
        <w:tabs>
          <w:tab w:val="left" w:pos="720"/>
        </w:tabs>
        <w:ind w:left="720"/>
        <w:jc w:val="left"/>
      </w:pPr>
      <w:r>
        <w:t xml:space="preserve">1. Weigh out 30.6g of cystine heart agar into 1L flask (non-baffled; 10.2g/100mL) </w:t>
      </w:r>
    </w:p>
    <w:p w14:paraId="73B8A7BB" w14:textId="31B7A0BC" w:rsidR="00B70FA8" w:rsidRDefault="00B70FA8" w:rsidP="00B70FA8">
      <w:pPr>
        <w:tabs>
          <w:tab w:val="left" w:pos="720"/>
        </w:tabs>
        <w:ind w:left="720"/>
        <w:jc w:val="left"/>
      </w:pPr>
      <w:r>
        <w:t>2. Add 300mL of ddiH</w:t>
      </w:r>
      <w:r w:rsidRPr="00B70FA8">
        <w:rPr>
          <w:vertAlign w:val="subscript"/>
        </w:rPr>
        <w:t>2</w:t>
      </w:r>
      <w:r>
        <w:t xml:space="preserve">O (type I) </w:t>
      </w:r>
    </w:p>
    <w:p w14:paraId="0E079BB6" w14:textId="78FB1751" w:rsidR="00B70FA8" w:rsidRDefault="00B70FA8" w:rsidP="00B70FA8">
      <w:pPr>
        <w:tabs>
          <w:tab w:val="left" w:pos="720"/>
        </w:tabs>
        <w:ind w:left="720"/>
        <w:jc w:val="left"/>
      </w:pPr>
      <w:r>
        <w:t xml:space="preserve">3. Add </w:t>
      </w:r>
      <w:proofErr w:type="spellStart"/>
      <w:r>
        <w:t>stirbar</w:t>
      </w:r>
      <w:proofErr w:type="spellEnd"/>
      <w:r>
        <w:t xml:space="preserve"> to flask </w:t>
      </w:r>
    </w:p>
    <w:p w14:paraId="54ED4273" w14:textId="0979154E" w:rsidR="00B70FA8" w:rsidRDefault="00B70FA8" w:rsidP="00B70FA8">
      <w:pPr>
        <w:tabs>
          <w:tab w:val="left" w:pos="720"/>
        </w:tabs>
        <w:ind w:left="720"/>
        <w:jc w:val="left"/>
      </w:pPr>
      <w:r>
        <w:t xml:space="preserve">4. Heat on low, stirring, for about 10 minutes (media should be totally dissolved) </w:t>
      </w:r>
    </w:p>
    <w:p w14:paraId="2D1B0B7F" w14:textId="3DB8345A" w:rsidR="00B70FA8" w:rsidRDefault="00B70FA8" w:rsidP="00B70FA8">
      <w:pPr>
        <w:tabs>
          <w:tab w:val="left" w:pos="720"/>
        </w:tabs>
        <w:ind w:left="720"/>
        <w:jc w:val="left"/>
      </w:pPr>
      <w:r>
        <w:t xml:space="preserve">5. Autoclave on 30’ cycle, filling the water bin up to the height of the media </w:t>
      </w:r>
    </w:p>
    <w:p w14:paraId="3634DFD6" w14:textId="77777777" w:rsidR="00135367" w:rsidRDefault="00B70FA8" w:rsidP="00B70FA8">
      <w:pPr>
        <w:tabs>
          <w:tab w:val="left" w:pos="720"/>
        </w:tabs>
        <w:ind w:left="720"/>
        <w:jc w:val="left"/>
      </w:pPr>
      <w:r>
        <w:t>6. Cool down (ideally to ~55</w:t>
      </w:r>
      <w:r w:rsidR="00135367">
        <w:t>C)</w:t>
      </w:r>
    </w:p>
    <w:p w14:paraId="65C24B93" w14:textId="00FFC7F9" w:rsidR="00135367" w:rsidRDefault="00135367" w:rsidP="00B70FA8">
      <w:pPr>
        <w:tabs>
          <w:tab w:val="left" w:pos="720"/>
        </w:tabs>
        <w:ind w:left="720"/>
        <w:jc w:val="left"/>
      </w:pPr>
      <w:r>
        <w:t xml:space="preserve">7. Separately (before), prepare hemoglobin 2% solution </w:t>
      </w:r>
    </w:p>
    <w:p w14:paraId="0194D930" w14:textId="492639B6" w:rsidR="00B70FA8" w:rsidRDefault="009777B0" w:rsidP="00B70FA8">
      <w:pPr>
        <w:tabs>
          <w:tab w:val="left" w:pos="720"/>
        </w:tabs>
        <w:ind w:left="720"/>
        <w:jc w:val="left"/>
      </w:pPr>
      <w:r>
        <w:t xml:space="preserve"> </w:t>
      </w:r>
      <w:r w:rsidR="00C772F7">
        <w:t xml:space="preserve"> </w:t>
      </w:r>
      <w:r w:rsidR="00135367">
        <w:t xml:space="preserve">8. </w:t>
      </w:r>
      <w:r w:rsidR="00B70FA8">
        <w:t xml:space="preserve"> </w:t>
      </w:r>
      <w:r w:rsidR="00135367">
        <w:t>Add 6g freeze-dried hemoglobin to 300mL of ddiH</w:t>
      </w:r>
      <w:r w:rsidR="00135367">
        <w:rPr>
          <w:vertAlign w:val="subscript"/>
        </w:rPr>
        <w:t>2</w:t>
      </w:r>
      <w:r w:rsidR="00135367">
        <w:t>O (type I)</w:t>
      </w:r>
    </w:p>
    <w:p w14:paraId="6811E349" w14:textId="07A8FBEF" w:rsidR="00135367" w:rsidRDefault="00135367" w:rsidP="00B70FA8">
      <w:pPr>
        <w:tabs>
          <w:tab w:val="left" w:pos="720"/>
        </w:tabs>
        <w:ind w:left="720"/>
        <w:jc w:val="left"/>
      </w:pPr>
      <w:r>
        <w:t>9. Autoclave on 15’ liquid cycle with water in the bin</w:t>
      </w:r>
    </w:p>
    <w:p w14:paraId="78D5B34C" w14:textId="446E1DC2" w:rsidR="00135367" w:rsidRDefault="00135367" w:rsidP="00B70FA8">
      <w:pPr>
        <w:tabs>
          <w:tab w:val="left" w:pos="720"/>
        </w:tabs>
        <w:ind w:left="720"/>
        <w:jc w:val="left"/>
      </w:pPr>
      <w:r>
        <w:t>10. Cool down (ideally to ~55C)</w:t>
      </w:r>
    </w:p>
    <w:p w14:paraId="4F788619" w14:textId="080A8F3F" w:rsidR="00135367" w:rsidRDefault="00135367" w:rsidP="00B70FA8">
      <w:pPr>
        <w:tabs>
          <w:tab w:val="left" w:pos="720"/>
        </w:tabs>
        <w:ind w:left="720"/>
        <w:jc w:val="left"/>
      </w:pPr>
      <w:r>
        <w:t>11. Using sterile technique, pour hemoglobin into CHA</w:t>
      </w:r>
    </w:p>
    <w:p w14:paraId="18261DA9" w14:textId="134ECB79" w:rsidR="00135367" w:rsidRDefault="00135367" w:rsidP="00B70FA8">
      <w:pPr>
        <w:tabs>
          <w:tab w:val="left" w:pos="720"/>
        </w:tabs>
        <w:ind w:left="720"/>
        <w:jc w:val="left"/>
      </w:pPr>
      <w:r>
        <w:t>12. Using a 50mL pipet, aliquot 24mL of CHAH mixture into each 100mm plate (should make approximately 25 plates) Try to avoid bubbles!</w:t>
      </w:r>
    </w:p>
    <w:p w14:paraId="6CB76DAE" w14:textId="77777777" w:rsidR="00135367" w:rsidRPr="00135367" w:rsidRDefault="00135367" w:rsidP="00B70FA8">
      <w:pPr>
        <w:tabs>
          <w:tab w:val="left" w:pos="720"/>
        </w:tabs>
        <w:ind w:left="720"/>
        <w:jc w:val="left"/>
      </w:pPr>
    </w:p>
    <w:p w14:paraId="465CB5F1" w14:textId="77777777" w:rsidR="00B70FA8" w:rsidRDefault="00B70FA8" w:rsidP="00B70FA8">
      <w:pPr>
        <w:pStyle w:val="Heading3"/>
      </w:pPr>
      <w:r>
        <w:t>Reagents</w:t>
      </w:r>
    </w:p>
    <w:p w14:paraId="6DBCBE88" w14:textId="51CECC24" w:rsidR="00B70FA8" w:rsidRDefault="00B70FA8" w:rsidP="00B70FA8">
      <w:r>
        <w:tab/>
        <w:t>Cystine heart agar</w:t>
      </w:r>
    </w:p>
    <w:p w14:paraId="057A5574" w14:textId="0EDC5148" w:rsidR="00B70FA8" w:rsidRDefault="00B70FA8" w:rsidP="00B70FA8">
      <w:r>
        <w:tab/>
        <w:t>2% hemoglobin</w:t>
      </w:r>
    </w:p>
    <w:p w14:paraId="3526F007" w14:textId="16CF807A" w:rsidR="00B70FA8" w:rsidRDefault="00B70FA8" w:rsidP="00B70FA8">
      <w:r>
        <w:tab/>
        <w:t>100mm plates</w:t>
      </w:r>
    </w:p>
    <w:bookmarkEnd w:id="7"/>
    <w:p w14:paraId="3812E3EA" w14:textId="77777777" w:rsidR="00135367" w:rsidRDefault="00135367" w:rsidP="00135367">
      <w:pPr>
        <w:pStyle w:val="Heading2"/>
      </w:pPr>
    </w:p>
    <w:p w14:paraId="2D41A2EF" w14:textId="3CACA8A3" w:rsidR="00135367" w:rsidRDefault="00A262D5" w:rsidP="00135367">
      <w:pPr>
        <w:pStyle w:val="Heading2"/>
      </w:pPr>
      <w:bookmarkStart w:id="8" w:name="_Hlk528761088"/>
      <w:r>
        <w:t>Mueller-Hinton broth</w:t>
      </w:r>
      <w:r w:rsidR="00135367">
        <w:t xml:space="preserve"> protocol </w:t>
      </w:r>
    </w:p>
    <w:p w14:paraId="4A146797" w14:textId="062F9859" w:rsidR="00135367" w:rsidRPr="00B70FA8" w:rsidRDefault="00135367" w:rsidP="00135367">
      <w:r>
        <w:tab/>
        <w:t xml:space="preserve">For </w:t>
      </w:r>
      <w:r w:rsidR="00A262D5">
        <w:t>5</w:t>
      </w:r>
      <w:r>
        <w:t xml:space="preserve">00 mL of </w:t>
      </w:r>
      <w:r w:rsidR="00A262D5">
        <w:t>MHB</w:t>
      </w:r>
    </w:p>
    <w:p w14:paraId="0BD6F19D" w14:textId="4ABD87F5" w:rsidR="00135367" w:rsidRDefault="00135367" w:rsidP="00135367">
      <w:pPr>
        <w:tabs>
          <w:tab w:val="left" w:pos="720"/>
        </w:tabs>
        <w:ind w:left="720"/>
        <w:jc w:val="left"/>
      </w:pPr>
      <w:r>
        <w:t xml:space="preserve">1. Weigh out </w:t>
      </w:r>
      <w:r w:rsidR="00A262D5">
        <w:t>10.5g of Mueller-Hinton broth</w:t>
      </w:r>
      <w:r>
        <w:t xml:space="preserve"> into 1L </w:t>
      </w:r>
      <w:r w:rsidR="00A262D5">
        <w:t>square-bottle</w:t>
      </w:r>
      <w:r>
        <w:t xml:space="preserve">  </w:t>
      </w:r>
    </w:p>
    <w:p w14:paraId="20AD1440" w14:textId="165D0C23" w:rsidR="00135367" w:rsidRDefault="00135367" w:rsidP="00A262D5">
      <w:pPr>
        <w:tabs>
          <w:tab w:val="left" w:pos="720"/>
        </w:tabs>
        <w:ind w:left="720"/>
        <w:jc w:val="left"/>
      </w:pPr>
      <w:r>
        <w:t xml:space="preserve">2. Add </w:t>
      </w:r>
      <w:r w:rsidR="00A262D5">
        <w:t>5</w:t>
      </w:r>
      <w:r>
        <w:t>00mL of ddiH</w:t>
      </w:r>
      <w:r w:rsidRPr="00B70FA8">
        <w:rPr>
          <w:vertAlign w:val="subscript"/>
        </w:rPr>
        <w:t>2</w:t>
      </w:r>
      <w:r>
        <w:t xml:space="preserve">O (type I)  </w:t>
      </w:r>
    </w:p>
    <w:p w14:paraId="1E5636B1" w14:textId="4637579D" w:rsidR="00135367" w:rsidRDefault="00A262D5" w:rsidP="00135367">
      <w:pPr>
        <w:tabs>
          <w:tab w:val="left" w:pos="720"/>
        </w:tabs>
        <w:ind w:left="720"/>
        <w:jc w:val="left"/>
      </w:pPr>
      <w:r>
        <w:t>3</w:t>
      </w:r>
      <w:r w:rsidR="00135367">
        <w:t xml:space="preserve">. Autoclave on 30’ </w:t>
      </w:r>
      <w:r>
        <w:t xml:space="preserve">liquid </w:t>
      </w:r>
      <w:r w:rsidR="00135367">
        <w:t xml:space="preserve">cycle, filling the water bin up </w:t>
      </w:r>
    </w:p>
    <w:p w14:paraId="6C7CE0EA" w14:textId="5A153973" w:rsidR="00135367" w:rsidRDefault="00A262D5" w:rsidP="00135367">
      <w:pPr>
        <w:tabs>
          <w:tab w:val="left" w:pos="720"/>
        </w:tabs>
        <w:ind w:left="720"/>
        <w:jc w:val="left"/>
      </w:pPr>
      <w:r>
        <w:t>4</w:t>
      </w:r>
      <w:r w:rsidR="00135367">
        <w:t xml:space="preserve">. Cool down </w:t>
      </w:r>
      <w:r>
        <w:t>to 37C or cooler</w:t>
      </w:r>
    </w:p>
    <w:p w14:paraId="7B49D793" w14:textId="7EEE4DE3" w:rsidR="00A262D5" w:rsidRDefault="00A262D5" w:rsidP="00135367">
      <w:pPr>
        <w:tabs>
          <w:tab w:val="left" w:pos="720"/>
        </w:tabs>
        <w:ind w:left="720"/>
        <w:jc w:val="left"/>
      </w:pPr>
      <w:r>
        <w:t xml:space="preserve">5. Can keep this sterile media indefinitely without supplements </w:t>
      </w:r>
    </w:p>
    <w:p w14:paraId="0DCD6F31" w14:textId="0F524DE6" w:rsidR="00135367" w:rsidRDefault="00A262D5" w:rsidP="00135367">
      <w:pPr>
        <w:tabs>
          <w:tab w:val="left" w:pos="720"/>
        </w:tabs>
        <w:ind w:left="720"/>
        <w:jc w:val="left"/>
      </w:pPr>
      <w:r>
        <w:t>6</w:t>
      </w:r>
      <w:r w:rsidR="00135367">
        <w:t xml:space="preserve">. </w:t>
      </w:r>
      <w:r>
        <w:t xml:space="preserve">Add 5mL of 10% glucose </w:t>
      </w:r>
      <w:r w:rsidR="00135367">
        <w:t xml:space="preserve"> </w:t>
      </w:r>
    </w:p>
    <w:p w14:paraId="1D2F59C9" w14:textId="3732ADCA" w:rsidR="00135367" w:rsidRDefault="00A262D5" w:rsidP="00135367">
      <w:pPr>
        <w:tabs>
          <w:tab w:val="left" w:pos="720"/>
        </w:tabs>
        <w:ind w:left="720"/>
        <w:jc w:val="left"/>
      </w:pPr>
      <w:r>
        <w:t>7</w:t>
      </w:r>
      <w:r w:rsidR="00135367">
        <w:t xml:space="preserve">.  </w:t>
      </w:r>
      <w:r>
        <w:t xml:space="preserve">Add 5mL of 2.5% iron pyrophosphate </w:t>
      </w:r>
    </w:p>
    <w:p w14:paraId="3C94233A" w14:textId="7EAAA1A1" w:rsidR="00135367" w:rsidRDefault="00A262D5" w:rsidP="00135367">
      <w:pPr>
        <w:tabs>
          <w:tab w:val="left" w:pos="720"/>
        </w:tabs>
        <w:ind w:left="720"/>
        <w:jc w:val="left"/>
      </w:pPr>
      <w:r>
        <w:t>8</w:t>
      </w:r>
      <w:r w:rsidR="00135367">
        <w:t xml:space="preserve">. </w:t>
      </w:r>
      <w:r>
        <w:t xml:space="preserve">Add </w:t>
      </w:r>
      <w:proofErr w:type="spellStart"/>
      <w:r>
        <w:t>isovitalex</w:t>
      </w:r>
      <w:proofErr w:type="spellEnd"/>
      <w:r>
        <w:t xml:space="preserve"> (combine 10mL from liquid vial with solids, add entire volume to broth)</w:t>
      </w:r>
    </w:p>
    <w:p w14:paraId="1A182C2F" w14:textId="7191A585" w:rsidR="00135367" w:rsidRDefault="00A262D5" w:rsidP="00135367">
      <w:pPr>
        <w:tabs>
          <w:tab w:val="left" w:pos="720"/>
        </w:tabs>
        <w:ind w:left="720"/>
        <w:jc w:val="left"/>
      </w:pPr>
      <w:r>
        <w:t>9</w:t>
      </w:r>
      <w:r w:rsidR="00135367">
        <w:t xml:space="preserve">. </w:t>
      </w:r>
      <w:r>
        <w:t>Can keep this supplemented media for 2 weeks, s</w:t>
      </w:r>
      <w:r w:rsidR="003E296D">
        <w:t>t</w:t>
      </w:r>
      <w:r>
        <w:t xml:space="preserve">oring at 4C </w:t>
      </w:r>
    </w:p>
    <w:p w14:paraId="56F78026" w14:textId="6FFC1D79" w:rsidR="00A262D5" w:rsidRDefault="00A262D5" w:rsidP="00135367">
      <w:pPr>
        <w:tabs>
          <w:tab w:val="left" w:pos="720"/>
        </w:tabs>
        <w:ind w:left="720"/>
        <w:jc w:val="left"/>
      </w:pPr>
    </w:p>
    <w:p w14:paraId="45E3F467" w14:textId="77777777" w:rsidR="00A262D5" w:rsidRDefault="00A262D5" w:rsidP="00A262D5">
      <w:pPr>
        <w:pStyle w:val="Heading3"/>
      </w:pPr>
      <w:r>
        <w:t>Reagents</w:t>
      </w:r>
    </w:p>
    <w:p w14:paraId="5523EE15" w14:textId="6B56BEEA" w:rsidR="00A262D5" w:rsidRDefault="00A262D5" w:rsidP="00A262D5">
      <w:r>
        <w:tab/>
        <w:t xml:space="preserve">Mueller-Hinton Broth media dry  </w:t>
      </w:r>
    </w:p>
    <w:p w14:paraId="5E716D39" w14:textId="4620697F" w:rsidR="00A262D5" w:rsidRDefault="00A262D5" w:rsidP="00A262D5">
      <w:r>
        <w:tab/>
        <w:t>10% Glucose (filter-sterilized)</w:t>
      </w:r>
    </w:p>
    <w:p w14:paraId="40781C7E" w14:textId="53494DDC" w:rsidR="00A262D5" w:rsidRPr="00A262D5" w:rsidRDefault="00A262D5" w:rsidP="00CE7E73">
      <w:pPr>
        <w:ind w:left="720"/>
      </w:pPr>
      <w:r>
        <w:t>2.5% Iron pyrophosphate (1.25g iron pyrophosphate in 50mL of ddiH</w:t>
      </w:r>
      <w:r>
        <w:rPr>
          <w:vertAlign w:val="subscript"/>
        </w:rPr>
        <w:t>2</w:t>
      </w:r>
      <w:r>
        <w:t xml:space="preserve">O (type 1), dissolved overnight, fresh solution every 2 weeks)  </w:t>
      </w:r>
    </w:p>
    <w:p w14:paraId="38D0FFF8" w14:textId="24456E5A" w:rsidR="00A262D5" w:rsidRDefault="00A262D5" w:rsidP="00A262D5">
      <w:r>
        <w:tab/>
      </w:r>
      <w:proofErr w:type="spellStart"/>
      <w:r>
        <w:t>Isovitalex</w:t>
      </w:r>
      <w:proofErr w:type="spellEnd"/>
      <w:r>
        <w:t xml:space="preserve"> (commercially available) </w:t>
      </w:r>
    </w:p>
    <w:bookmarkEnd w:id="8"/>
    <w:p w14:paraId="3603ABD6" w14:textId="77777777" w:rsidR="00A262D5" w:rsidRDefault="00A262D5" w:rsidP="00135367">
      <w:pPr>
        <w:tabs>
          <w:tab w:val="left" w:pos="720"/>
        </w:tabs>
        <w:ind w:left="720"/>
        <w:jc w:val="left"/>
      </w:pPr>
    </w:p>
    <w:p w14:paraId="31809785" w14:textId="77777777" w:rsidR="00135367" w:rsidRPr="0031776F" w:rsidRDefault="00135367" w:rsidP="00B70FA8"/>
    <w:p w14:paraId="7C522F3D" w14:textId="77777777" w:rsidR="001F62ED" w:rsidRDefault="001F62ED" w:rsidP="007B216F"/>
    <w:p w14:paraId="77EB2347" w14:textId="77777777" w:rsidR="001F62ED" w:rsidRDefault="001F62ED" w:rsidP="007B216F"/>
    <w:p w14:paraId="12B55F32" w14:textId="74107650" w:rsidR="001F62ED" w:rsidRDefault="001F62ED" w:rsidP="007B216F"/>
    <w:p w14:paraId="3697C217" w14:textId="77777777" w:rsidR="00606F3E" w:rsidRDefault="00606F3E" w:rsidP="007B216F"/>
    <w:p w14:paraId="5311B324" w14:textId="77777777" w:rsidR="001F62ED" w:rsidRDefault="001F62ED" w:rsidP="007B216F"/>
    <w:p w14:paraId="69124BD6" w14:textId="77777777" w:rsidR="001F62ED" w:rsidRDefault="001F62ED" w:rsidP="007B216F"/>
    <w:p w14:paraId="398AC792" w14:textId="37EEEBD1" w:rsidR="001C5819" w:rsidRPr="007B216F" w:rsidRDefault="001C5819" w:rsidP="001C5819">
      <w:pPr>
        <w:rPr>
          <w:b/>
        </w:rPr>
      </w:pPr>
      <w:r>
        <w:rPr>
          <w:b/>
          <w:highlight w:val="green"/>
        </w:rPr>
        <w:lastRenderedPageBreak/>
        <w:t>Wednesday</w:t>
      </w:r>
      <w:r w:rsidRPr="007A68D0">
        <w:rPr>
          <w:b/>
          <w:highlight w:val="green"/>
        </w:rPr>
        <w:t xml:space="preserve">, </w:t>
      </w:r>
      <w:r>
        <w:rPr>
          <w:b/>
          <w:highlight w:val="green"/>
        </w:rPr>
        <w:t>October</w:t>
      </w:r>
      <w:r w:rsidRPr="007A68D0">
        <w:rPr>
          <w:b/>
          <w:highlight w:val="green"/>
        </w:rPr>
        <w:t xml:space="preserve"> </w:t>
      </w:r>
      <w:r>
        <w:rPr>
          <w:b/>
          <w:highlight w:val="green"/>
        </w:rPr>
        <w:t>24, 2018</w:t>
      </w:r>
    </w:p>
    <w:p w14:paraId="1C16F09A" w14:textId="77777777" w:rsidR="001C5819" w:rsidRPr="007B216F" w:rsidRDefault="001C5819" w:rsidP="001C5819">
      <w:pPr>
        <w:rPr>
          <w:b/>
          <w:sz w:val="18"/>
          <w:szCs w:val="18"/>
        </w:rPr>
      </w:pPr>
      <w:r w:rsidRPr="007B216F">
        <w:rPr>
          <w:b/>
          <w:sz w:val="18"/>
          <w:szCs w:val="18"/>
        </w:rPr>
        <w:t>To Do:</w:t>
      </w:r>
    </w:p>
    <w:p w14:paraId="3718FF24" w14:textId="77777777" w:rsidR="001C5819" w:rsidRDefault="001C5819" w:rsidP="001C5819">
      <w:pPr>
        <w:pStyle w:val="ListParagraph"/>
        <w:rPr>
          <w:sz w:val="18"/>
          <w:szCs w:val="18"/>
        </w:rPr>
      </w:pPr>
    </w:p>
    <w:p w14:paraId="54238254" w14:textId="0188B385" w:rsidR="00606F3E" w:rsidRPr="00606F3E" w:rsidRDefault="001C5819" w:rsidP="00606F3E">
      <w:pPr>
        <w:pStyle w:val="ListParagraph"/>
        <w:numPr>
          <w:ilvl w:val="0"/>
          <w:numId w:val="9"/>
        </w:numPr>
        <w:rPr>
          <w:strike/>
          <w:sz w:val="18"/>
          <w:szCs w:val="18"/>
        </w:rPr>
      </w:pPr>
      <w:r w:rsidRPr="00606F3E">
        <w:rPr>
          <w:strike/>
          <w:sz w:val="18"/>
          <w:szCs w:val="18"/>
        </w:rPr>
        <w:t xml:space="preserve">Make cystine heart agar with hemoglobin (CHA) plates </w:t>
      </w:r>
      <w:r w:rsidR="00502D72" w:rsidRPr="00606F3E">
        <w:rPr>
          <w:strike/>
          <w:sz w:val="18"/>
          <w:szCs w:val="18"/>
        </w:rPr>
        <w:t xml:space="preserve">  </w:t>
      </w:r>
    </w:p>
    <w:p w14:paraId="745B9FB9" w14:textId="7B267D21" w:rsidR="00606F3E" w:rsidRPr="00606F3E" w:rsidRDefault="00606F3E" w:rsidP="00606F3E">
      <w:pPr>
        <w:pStyle w:val="ListParagraph"/>
        <w:numPr>
          <w:ilvl w:val="0"/>
          <w:numId w:val="9"/>
        </w:numPr>
        <w:rPr>
          <w:sz w:val="18"/>
          <w:szCs w:val="18"/>
        </w:rPr>
      </w:pPr>
      <w:r>
        <w:rPr>
          <w:sz w:val="18"/>
          <w:szCs w:val="18"/>
        </w:rPr>
        <w:t>Compare old CHA with new CHA</w:t>
      </w:r>
    </w:p>
    <w:p w14:paraId="5D7C401B" w14:textId="77777777" w:rsidR="00606F3E" w:rsidRPr="00606F3E" w:rsidRDefault="00606F3E" w:rsidP="00606F3E">
      <w:pPr>
        <w:pStyle w:val="ListParagraph"/>
        <w:rPr>
          <w:strike/>
          <w:sz w:val="18"/>
          <w:szCs w:val="18"/>
        </w:rPr>
      </w:pPr>
    </w:p>
    <w:p w14:paraId="3CAEB598" w14:textId="77777777" w:rsidR="001C5819" w:rsidRPr="00606F3E" w:rsidRDefault="001C5819" w:rsidP="001C5819">
      <w:pPr>
        <w:pStyle w:val="ListParagraph"/>
        <w:rPr>
          <w:strike/>
          <w:sz w:val="18"/>
          <w:szCs w:val="18"/>
        </w:rPr>
      </w:pPr>
    </w:p>
    <w:p w14:paraId="157968E1" w14:textId="77777777" w:rsidR="001C5819" w:rsidRDefault="001C5819" w:rsidP="001C5819">
      <w:pPr>
        <w:pStyle w:val="Heading2"/>
      </w:pPr>
      <w:bookmarkStart w:id="9" w:name="_Hlk528761488"/>
      <w:r>
        <w:t xml:space="preserve">Cystine heart agar with hemoglobin plates protocol </w:t>
      </w:r>
    </w:p>
    <w:bookmarkEnd w:id="9"/>
    <w:p w14:paraId="6DB93F5A" w14:textId="77222AED" w:rsidR="001C5819" w:rsidRDefault="001C5819" w:rsidP="001C5819">
      <w:r>
        <w:tab/>
        <w:t>For 600 mL of CHA</w:t>
      </w:r>
    </w:p>
    <w:p w14:paraId="1281A2DD" w14:textId="25789AA4" w:rsidR="00F56DD5" w:rsidRDefault="00F56DD5" w:rsidP="00F56DD5">
      <w:pPr>
        <w:tabs>
          <w:tab w:val="left" w:pos="720"/>
        </w:tabs>
        <w:ind w:left="720"/>
        <w:jc w:val="left"/>
      </w:pPr>
      <w:r>
        <w:t xml:space="preserve">1. Separately (before), prepare hemoglobin 2% solution </w:t>
      </w:r>
    </w:p>
    <w:p w14:paraId="1251C0F8" w14:textId="10AE08E2" w:rsidR="00F56DD5" w:rsidRDefault="00F56DD5" w:rsidP="00F56DD5">
      <w:pPr>
        <w:tabs>
          <w:tab w:val="left" w:pos="720"/>
        </w:tabs>
        <w:ind w:left="720"/>
        <w:jc w:val="left"/>
      </w:pPr>
      <w:r>
        <w:t>2. Add 6g freeze-dried hemoglobin to 300mL of ddiH</w:t>
      </w:r>
      <w:r>
        <w:rPr>
          <w:vertAlign w:val="subscript"/>
        </w:rPr>
        <w:t>2</w:t>
      </w:r>
      <w:r>
        <w:t>O (type I)</w:t>
      </w:r>
    </w:p>
    <w:p w14:paraId="7F978989" w14:textId="6489E874" w:rsidR="00891B31" w:rsidRDefault="00891B31" w:rsidP="00891B31">
      <w:pPr>
        <w:tabs>
          <w:tab w:val="left" w:pos="720"/>
        </w:tabs>
        <w:jc w:val="left"/>
      </w:pPr>
      <w:r>
        <w:tab/>
        <w:t xml:space="preserve">3. Add </w:t>
      </w:r>
      <w:proofErr w:type="spellStart"/>
      <w:r>
        <w:t>stirbar</w:t>
      </w:r>
      <w:proofErr w:type="spellEnd"/>
      <w:r>
        <w:t xml:space="preserve"> to flask </w:t>
      </w:r>
    </w:p>
    <w:p w14:paraId="6564A4E9" w14:textId="276E57CE" w:rsidR="00F56DD5" w:rsidRDefault="00F56DD5" w:rsidP="00F56DD5">
      <w:pPr>
        <w:tabs>
          <w:tab w:val="left" w:pos="720"/>
        </w:tabs>
        <w:ind w:left="720"/>
        <w:jc w:val="left"/>
      </w:pPr>
      <w:r>
        <w:t>3. Autoclave on 15’ liquid cycle with water in the bin</w:t>
      </w:r>
    </w:p>
    <w:p w14:paraId="74D5CB78" w14:textId="2DB71D5F" w:rsidR="00F56DD5" w:rsidRPr="00B70FA8" w:rsidRDefault="00F56DD5" w:rsidP="00F56DD5">
      <w:pPr>
        <w:tabs>
          <w:tab w:val="left" w:pos="720"/>
        </w:tabs>
        <w:ind w:left="720"/>
        <w:jc w:val="left"/>
      </w:pPr>
      <w:r>
        <w:t>4. Cool down (ideally to ~55C)</w:t>
      </w:r>
    </w:p>
    <w:p w14:paraId="76C041B3" w14:textId="72E8A564" w:rsidR="001C5819" w:rsidRDefault="00F56DD5" w:rsidP="001C5819">
      <w:pPr>
        <w:tabs>
          <w:tab w:val="left" w:pos="720"/>
        </w:tabs>
        <w:ind w:left="720"/>
        <w:jc w:val="left"/>
      </w:pPr>
      <w:r>
        <w:t>5</w:t>
      </w:r>
      <w:r w:rsidR="001C5819">
        <w:t xml:space="preserve">. Weigh out </w:t>
      </w:r>
      <w:r>
        <w:t>13</w:t>
      </w:r>
      <w:r w:rsidR="001C5819">
        <w:t>.</w:t>
      </w:r>
      <w:r>
        <w:t>3</w:t>
      </w:r>
      <w:r w:rsidR="001C5819">
        <w:t xml:space="preserve">g of </w:t>
      </w:r>
      <w:r>
        <w:t xml:space="preserve">(old) </w:t>
      </w:r>
      <w:r w:rsidR="001C5819">
        <w:t xml:space="preserve">cystine heart agar into 1L flask (non-baffled; 10.2g/100mL) </w:t>
      </w:r>
    </w:p>
    <w:p w14:paraId="79DB8A4A" w14:textId="3894A961" w:rsidR="00F56DD5" w:rsidRDefault="00F56DD5" w:rsidP="001C5819">
      <w:pPr>
        <w:tabs>
          <w:tab w:val="left" w:pos="720"/>
        </w:tabs>
        <w:ind w:left="720"/>
        <w:jc w:val="left"/>
      </w:pPr>
      <w:r>
        <w:t>6. Weigh out 13.3g of (new) cystine heart agar into 1L flask (non-baffled; 10.2g/100mL)</w:t>
      </w:r>
    </w:p>
    <w:p w14:paraId="48A56058" w14:textId="74AE4CD5" w:rsidR="001C5819" w:rsidRDefault="0019416A" w:rsidP="001C5819">
      <w:pPr>
        <w:tabs>
          <w:tab w:val="left" w:pos="720"/>
        </w:tabs>
        <w:ind w:left="720"/>
        <w:jc w:val="left"/>
      </w:pPr>
      <w:r>
        <w:t>7</w:t>
      </w:r>
      <w:r w:rsidR="001C5819">
        <w:t xml:space="preserve">. Add </w:t>
      </w:r>
      <w:r w:rsidR="00F56DD5">
        <w:t>150</w:t>
      </w:r>
      <w:r w:rsidR="001C5819">
        <w:t>mL of ddiH</w:t>
      </w:r>
      <w:r w:rsidR="001C5819" w:rsidRPr="00B70FA8">
        <w:rPr>
          <w:vertAlign w:val="subscript"/>
        </w:rPr>
        <w:t>2</w:t>
      </w:r>
      <w:r w:rsidR="001C5819">
        <w:t xml:space="preserve">O (type I) </w:t>
      </w:r>
      <w:r w:rsidR="00F56DD5">
        <w:t>to each flask</w:t>
      </w:r>
    </w:p>
    <w:p w14:paraId="0B6DF49A" w14:textId="2163B24C" w:rsidR="001C5819" w:rsidRDefault="0019416A" w:rsidP="001C5819">
      <w:pPr>
        <w:tabs>
          <w:tab w:val="left" w:pos="720"/>
        </w:tabs>
        <w:ind w:left="720"/>
        <w:jc w:val="left"/>
      </w:pPr>
      <w:r>
        <w:t>8</w:t>
      </w:r>
      <w:r w:rsidR="001C5819">
        <w:t xml:space="preserve">. Add </w:t>
      </w:r>
      <w:proofErr w:type="spellStart"/>
      <w:r w:rsidR="001C5819">
        <w:t>stirbar</w:t>
      </w:r>
      <w:proofErr w:type="spellEnd"/>
      <w:r w:rsidR="001C5819">
        <w:t xml:space="preserve"> to flask </w:t>
      </w:r>
    </w:p>
    <w:p w14:paraId="144D6940" w14:textId="2A9424FF" w:rsidR="001C5819" w:rsidRDefault="0019416A" w:rsidP="001C5819">
      <w:pPr>
        <w:tabs>
          <w:tab w:val="left" w:pos="720"/>
        </w:tabs>
        <w:ind w:left="720"/>
        <w:jc w:val="left"/>
      </w:pPr>
      <w:r>
        <w:t>9</w:t>
      </w:r>
      <w:r w:rsidR="001C5819">
        <w:t xml:space="preserve">. Heat on low, stirring, for about 10 minutes (media should be totally dissolved) </w:t>
      </w:r>
    </w:p>
    <w:p w14:paraId="78CB83A7" w14:textId="48C9EDCB" w:rsidR="001C5819" w:rsidRDefault="0019416A" w:rsidP="001C5819">
      <w:pPr>
        <w:tabs>
          <w:tab w:val="left" w:pos="720"/>
        </w:tabs>
        <w:ind w:left="720"/>
        <w:jc w:val="left"/>
      </w:pPr>
      <w:r>
        <w:t>10</w:t>
      </w:r>
      <w:r w:rsidR="001C5819">
        <w:t xml:space="preserve">. Autoclave on 30’ </w:t>
      </w:r>
      <w:r>
        <w:t xml:space="preserve">liquid </w:t>
      </w:r>
      <w:r w:rsidR="001C5819">
        <w:t xml:space="preserve">cycle, filling the water bin up to the height of the media </w:t>
      </w:r>
    </w:p>
    <w:p w14:paraId="3286A1D8" w14:textId="4156214C" w:rsidR="001C5819" w:rsidRDefault="0019416A" w:rsidP="001C5819">
      <w:pPr>
        <w:tabs>
          <w:tab w:val="left" w:pos="720"/>
        </w:tabs>
        <w:ind w:left="720"/>
        <w:jc w:val="left"/>
      </w:pPr>
      <w:r>
        <w:t>11</w:t>
      </w:r>
      <w:r w:rsidR="001C5819">
        <w:t>. Cool down (ideally to ~55C)</w:t>
      </w:r>
    </w:p>
    <w:p w14:paraId="46368E47" w14:textId="10360596" w:rsidR="001C5819" w:rsidRDefault="001C5819" w:rsidP="001C5819">
      <w:pPr>
        <w:tabs>
          <w:tab w:val="left" w:pos="720"/>
        </w:tabs>
        <w:ind w:left="720"/>
        <w:jc w:val="left"/>
      </w:pPr>
      <w:r>
        <w:t>1</w:t>
      </w:r>
      <w:r w:rsidR="0019416A">
        <w:t>2</w:t>
      </w:r>
      <w:r>
        <w:t>. Using sterile technique, pour hemoglobin into CHA</w:t>
      </w:r>
    </w:p>
    <w:p w14:paraId="35FD0BB1" w14:textId="09A7E067" w:rsidR="001C5819" w:rsidRDefault="001C5819" w:rsidP="001C5819">
      <w:pPr>
        <w:tabs>
          <w:tab w:val="left" w:pos="720"/>
        </w:tabs>
        <w:ind w:left="720"/>
        <w:jc w:val="left"/>
      </w:pPr>
      <w:r>
        <w:t>1</w:t>
      </w:r>
      <w:r w:rsidR="0019416A">
        <w:t>3</w:t>
      </w:r>
      <w:r>
        <w:t>. Using a 50mL pipet, aliquot 24mL of CHAH mixture into each 100mm plate (should make approximately 25 plates) Try to avoid bubbles!</w:t>
      </w:r>
    </w:p>
    <w:p w14:paraId="47B64D3B" w14:textId="77777777" w:rsidR="001C5819" w:rsidRPr="00135367" w:rsidRDefault="001C5819" w:rsidP="001C5819">
      <w:pPr>
        <w:tabs>
          <w:tab w:val="left" w:pos="720"/>
        </w:tabs>
        <w:ind w:left="720"/>
        <w:jc w:val="left"/>
      </w:pPr>
    </w:p>
    <w:p w14:paraId="37BDB8A9" w14:textId="77777777" w:rsidR="001C5819" w:rsidRDefault="001C5819" w:rsidP="001C5819">
      <w:pPr>
        <w:pStyle w:val="Heading3"/>
      </w:pPr>
      <w:r>
        <w:t>Reagents</w:t>
      </w:r>
    </w:p>
    <w:p w14:paraId="0461F846" w14:textId="77777777" w:rsidR="001C5819" w:rsidRDefault="001C5819" w:rsidP="001C5819">
      <w:r>
        <w:tab/>
        <w:t>Cystine heart agar</w:t>
      </w:r>
    </w:p>
    <w:p w14:paraId="3D7E56D8" w14:textId="77777777" w:rsidR="001C5819" w:rsidRDefault="001C5819" w:rsidP="001C5819">
      <w:r>
        <w:tab/>
        <w:t>2% hemoglobin</w:t>
      </w:r>
    </w:p>
    <w:p w14:paraId="32D665E6" w14:textId="77777777" w:rsidR="001C5819" w:rsidRDefault="001C5819" w:rsidP="001C5819">
      <w:r>
        <w:tab/>
        <w:t>100mm plates</w:t>
      </w:r>
    </w:p>
    <w:p w14:paraId="7DF42FD3" w14:textId="77777777" w:rsidR="001F62ED" w:rsidRDefault="001F62ED" w:rsidP="007B216F"/>
    <w:p w14:paraId="1BDB9EC0" w14:textId="77777777" w:rsidR="001F62ED" w:rsidRDefault="001F62ED" w:rsidP="007B216F"/>
    <w:p w14:paraId="77C56003" w14:textId="0B69FE43" w:rsidR="00EC31AB" w:rsidRPr="007B216F" w:rsidRDefault="00EC31AB" w:rsidP="00EC31AB">
      <w:pPr>
        <w:rPr>
          <w:b/>
        </w:rPr>
      </w:pPr>
      <w:r>
        <w:rPr>
          <w:b/>
          <w:highlight w:val="green"/>
        </w:rPr>
        <w:t>Thursday</w:t>
      </w:r>
      <w:r w:rsidRPr="007A68D0">
        <w:rPr>
          <w:b/>
          <w:highlight w:val="green"/>
        </w:rPr>
        <w:t xml:space="preserve">, </w:t>
      </w:r>
      <w:r>
        <w:rPr>
          <w:b/>
          <w:highlight w:val="green"/>
        </w:rPr>
        <w:t>October</w:t>
      </w:r>
      <w:r w:rsidRPr="007A68D0">
        <w:rPr>
          <w:b/>
          <w:highlight w:val="green"/>
        </w:rPr>
        <w:t xml:space="preserve"> </w:t>
      </w:r>
      <w:r>
        <w:rPr>
          <w:b/>
          <w:highlight w:val="green"/>
        </w:rPr>
        <w:t>25, 2018</w:t>
      </w:r>
    </w:p>
    <w:p w14:paraId="68ABF40E" w14:textId="77777777" w:rsidR="00EC31AB" w:rsidRPr="007B216F" w:rsidRDefault="00EC31AB" w:rsidP="00EC31AB">
      <w:pPr>
        <w:rPr>
          <w:b/>
          <w:sz w:val="18"/>
          <w:szCs w:val="18"/>
        </w:rPr>
      </w:pPr>
      <w:r w:rsidRPr="007B216F">
        <w:rPr>
          <w:b/>
          <w:sz w:val="18"/>
          <w:szCs w:val="18"/>
        </w:rPr>
        <w:t>To Do:</w:t>
      </w:r>
    </w:p>
    <w:p w14:paraId="27BE9DD2" w14:textId="77777777" w:rsidR="00EC31AB" w:rsidRDefault="00EC31AB" w:rsidP="00EC31AB">
      <w:pPr>
        <w:pStyle w:val="ListParagraph"/>
        <w:rPr>
          <w:sz w:val="18"/>
          <w:szCs w:val="18"/>
        </w:rPr>
      </w:pPr>
    </w:p>
    <w:p w14:paraId="1D0713E6" w14:textId="5D45579F" w:rsidR="00EC31AB" w:rsidRPr="00046FFA" w:rsidRDefault="00EC31AB" w:rsidP="00EC31AB">
      <w:pPr>
        <w:pStyle w:val="ListParagraph"/>
        <w:numPr>
          <w:ilvl w:val="0"/>
          <w:numId w:val="10"/>
        </w:numPr>
        <w:rPr>
          <w:strike/>
          <w:sz w:val="18"/>
          <w:szCs w:val="18"/>
        </w:rPr>
      </w:pPr>
      <w:r w:rsidRPr="00046FFA">
        <w:rPr>
          <w:strike/>
          <w:sz w:val="18"/>
          <w:szCs w:val="18"/>
        </w:rPr>
        <w:t>Make hemoglobin for CHA plates (new)</w:t>
      </w:r>
    </w:p>
    <w:p w14:paraId="483F4C7F" w14:textId="2E645978" w:rsidR="0045481C" w:rsidRPr="00606F3E" w:rsidRDefault="0045481C" w:rsidP="00EC31AB">
      <w:pPr>
        <w:pStyle w:val="ListParagraph"/>
        <w:numPr>
          <w:ilvl w:val="0"/>
          <w:numId w:val="10"/>
        </w:numPr>
        <w:rPr>
          <w:sz w:val="18"/>
          <w:szCs w:val="18"/>
        </w:rPr>
      </w:pPr>
      <w:r>
        <w:rPr>
          <w:sz w:val="18"/>
          <w:szCs w:val="18"/>
        </w:rPr>
        <w:t>Compare old CHA with new CHA</w:t>
      </w:r>
    </w:p>
    <w:p w14:paraId="5365F135" w14:textId="40E72A16" w:rsidR="001F62ED" w:rsidRDefault="001F62ED" w:rsidP="007B216F"/>
    <w:p w14:paraId="4BD935BE" w14:textId="77777777" w:rsidR="0045481C" w:rsidRPr="001F62ED" w:rsidRDefault="0045481C" w:rsidP="0045481C">
      <w:pPr>
        <w:pStyle w:val="ListParagraph"/>
        <w:rPr>
          <w:sz w:val="18"/>
          <w:szCs w:val="18"/>
        </w:rPr>
      </w:pPr>
    </w:p>
    <w:p w14:paraId="66EF949C" w14:textId="7BC0F89B" w:rsidR="0045481C" w:rsidRDefault="0045481C" w:rsidP="0045481C">
      <w:pPr>
        <w:pStyle w:val="Heading2"/>
      </w:pPr>
      <w:r>
        <w:t>Making 2% Hemoglobin S</w:t>
      </w:r>
      <w:r w:rsidR="00B85256">
        <w:t>o</w:t>
      </w:r>
      <w:r>
        <w:t>lution</w:t>
      </w:r>
    </w:p>
    <w:p w14:paraId="7F466D3A" w14:textId="77777777" w:rsidR="0045481C" w:rsidRDefault="0045481C" w:rsidP="007B216F"/>
    <w:p w14:paraId="15B17B35" w14:textId="00C9E81B" w:rsidR="0045481C" w:rsidRDefault="0045481C" w:rsidP="0045481C">
      <w:pPr>
        <w:tabs>
          <w:tab w:val="left" w:pos="720"/>
        </w:tabs>
        <w:ind w:left="720"/>
        <w:jc w:val="left"/>
      </w:pPr>
      <w:r>
        <w:t>1. Add 3g freeze-dried hemoglobin to 150mL of ddiH</w:t>
      </w:r>
      <w:r>
        <w:rPr>
          <w:vertAlign w:val="subscript"/>
        </w:rPr>
        <w:t>2</w:t>
      </w:r>
      <w:r>
        <w:t>O (type I)</w:t>
      </w:r>
    </w:p>
    <w:p w14:paraId="54D04F3C" w14:textId="45CABDC5" w:rsidR="0045481C" w:rsidRDefault="0045481C" w:rsidP="0045481C">
      <w:pPr>
        <w:tabs>
          <w:tab w:val="left" w:pos="720"/>
        </w:tabs>
        <w:ind w:left="720"/>
        <w:jc w:val="left"/>
      </w:pPr>
      <w:r>
        <w:t>2. Autoclave on 15’ liquid cycle with water in the bin</w:t>
      </w:r>
    </w:p>
    <w:p w14:paraId="0DDEFDFE" w14:textId="0729C4A5" w:rsidR="0045481C" w:rsidRDefault="0045481C" w:rsidP="0045481C">
      <w:pPr>
        <w:tabs>
          <w:tab w:val="left" w:pos="720"/>
        </w:tabs>
        <w:ind w:left="720"/>
        <w:jc w:val="left"/>
      </w:pPr>
      <w:r>
        <w:t xml:space="preserve">3. Allow to cool, store in cold room at </w:t>
      </w:r>
      <w:r w:rsidR="00B85256">
        <w:t>4C</w:t>
      </w:r>
      <w:r>
        <w:t xml:space="preserve"> </w:t>
      </w:r>
      <w:r w:rsidR="008814CF">
        <w:t xml:space="preserve"> </w:t>
      </w:r>
    </w:p>
    <w:p w14:paraId="5B16E2CF" w14:textId="77777777" w:rsidR="00891B31" w:rsidRDefault="00891B31">
      <w:pPr>
        <w:jc w:val="left"/>
      </w:pPr>
    </w:p>
    <w:p w14:paraId="18081789" w14:textId="7956D55E" w:rsidR="00891B31" w:rsidRPr="007B216F" w:rsidRDefault="00891B31" w:rsidP="00891B31">
      <w:pPr>
        <w:rPr>
          <w:b/>
        </w:rPr>
      </w:pPr>
      <w:r>
        <w:rPr>
          <w:b/>
          <w:highlight w:val="green"/>
        </w:rPr>
        <w:t>Friday</w:t>
      </w:r>
      <w:r w:rsidRPr="007A68D0">
        <w:rPr>
          <w:b/>
          <w:highlight w:val="green"/>
        </w:rPr>
        <w:t xml:space="preserve">, </w:t>
      </w:r>
      <w:r>
        <w:rPr>
          <w:b/>
          <w:highlight w:val="green"/>
        </w:rPr>
        <w:t>October</w:t>
      </w:r>
      <w:r w:rsidRPr="007A68D0">
        <w:rPr>
          <w:b/>
          <w:highlight w:val="green"/>
        </w:rPr>
        <w:t xml:space="preserve"> </w:t>
      </w:r>
      <w:r>
        <w:rPr>
          <w:b/>
          <w:highlight w:val="green"/>
        </w:rPr>
        <w:t>26, 2018</w:t>
      </w:r>
    </w:p>
    <w:p w14:paraId="097BB1AC" w14:textId="77777777" w:rsidR="00891B31" w:rsidRPr="007B216F" w:rsidRDefault="00891B31" w:rsidP="00891B31">
      <w:pPr>
        <w:rPr>
          <w:b/>
          <w:sz w:val="18"/>
          <w:szCs w:val="18"/>
        </w:rPr>
      </w:pPr>
      <w:r w:rsidRPr="007B216F">
        <w:rPr>
          <w:b/>
          <w:sz w:val="18"/>
          <w:szCs w:val="18"/>
        </w:rPr>
        <w:t>To Do:</w:t>
      </w:r>
    </w:p>
    <w:p w14:paraId="695BD139" w14:textId="77777777" w:rsidR="00891B31" w:rsidRDefault="00891B31" w:rsidP="00891B31">
      <w:pPr>
        <w:pStyle w:val="ListParagraph"/>
        <w:rPr>
          <w:sz w:val="18"/>
          <w:szCs w:val="18"/>
        </w:rPr>
      </w:pPr>
    </w:p>
    <w:p w14:paraId="14000D0C" w14:textId="269DDD3F" w:rsidR="00891B31" w:rsidRPr="006C79B5" w:rsidRDefault="00891B31" w:rsidP="00891B31">
      <w:pPr>
        <w:pStyle w:val="ListParagraph"/>
        <w:numPr>
          <w:ilvl w:val="0"/>
          <w:numId w:val="11"/>
        </w:numPr>
        <w:rPr>
          <w:strike/>
          <w:sz w:val="18"/>
          <w:szCs w:val="18"/>
        </w:rPr>
      </w:pPr>
      <w:r w:rsidRPr="006C79B5">
        <w:rPr>
          <w:strike/>
          <w:sz w:val="18"/>
          <w:szCs w:val="18"/>
        </w:rPr>
        <w:t>Compare old CHA with new CHA</w:t>
      </w:r>
    </w:p>
    <w:p w14:paraId="113D92C1" w14:textId="2886289C" w:rsidR="00891B31" w:rsidRPr="00891B31" w:rsidRDefault="00891B31" w:rsidP="00891B31">
      <w:pPr>
        <w:pStyle w:val="ListParagraph"/>
        <w:numPr>
          <w:ilvl w:val="0"/>
          <w:numId w:val="11"/>
        </w:numPr>
        <w:rPr>
          <w:strike/>
          <w:sz w:val="18"/>
          <w:szCs w:val="18"/>
        </w:rPr>
      </w:pPr>
      <w:r w:rsidRPr="00891B31">
        <w:rPr>
          <w:strike/>
          <w:sz w:val="18"/>
          <w:szCs w:val="18"/>
        </w:rPr>
        <w:t xml:space="preserve">Pour CHA plates (new CHA) </w:t>
      </w:r>
    </w:p>
    <w:p w14:paraId="299A81CB" w14:textId="77777777" w:rsidR="00F212AA" w:rsidRDefault="00F212AA">
      <w:pPr>
        <w:jc w:val="left"/>
      </w:pPr>
    </w:p>
    <w:p w14:paraId="27721BEB" w14:textId="77777777" w:rsidR="00F212AA" w:rsidRDefault="00F212AA" w:rsidP="00F212AA">
      <w:pPr>
        <w:jc w:val="left"/>
      </w:pPr>
    </w:p>
    <w:p w14:paraId="5FA5D1AC" w14:textId="264A330F" w:rsidR="00F212AA" w:rsidRPr="007B216F" w:rsidRDefault="00F212AA" w:rsidP="00F212AA">
      <w:pPr>
        <w:rPr>
          <w:b/>
        </w:rPr>
      </w:pPr>
      <w:r>
        <w:rPr>
          <w:b/>
          <w:highlight w:val="green"/>
        </w:rPr>
        <w:t>Monday</w:t>
      </w:r>
      <w:r w:rsidRPr="007A68D0">
        <w:rPr>
          <w:b/>
          <w:highlight w:val="green"/>
        </w:rPr>
        <w:t xml:space="preserve">, </w:t>
      </w:r>
      <w:r>
        <w:rPr>
          <w:b/>
          <w:highlight w:val="green"/>
        </w:rPr>
        <w:t>October</w:t>
      </w:r>
      <w:r w:rsidRPr="007A68D0">
        <w:rPr>
          <w:b/>
          <w:highlight w:val="green"/>
        </w:rPr>
        <w:t xml:space="preserve"> </w:t>
      </w:r>
      <w:r>
        <w:rPr>
          <w:b/>
          <w:highlight w:val="green"/>
        </w:rPr>
        <w:t>29, 2018</w:t>
      </w:r>
    </w:p>
    <w:p w14:paraId="7769A260" w14:textId="77777777" w:rsidR="00F212AA" w:rsidRPr="007B216F" w:rsidRDefault="00F212AA" w:rsidP="00F212AA">
      <w:pPr>
        <w:rPr>
          <w:b/>
          <w:sz w:val="18"/>
          <w:szCs w:val="18"/>
        </w:rPr>
      </w:pPr>
      <w:r w:rsidRPr="007B216F">
        <w:rPr>
          <w:b/>
          <w:sz w:val="18"/>
          <w:szCs w:val="18"/>
        </w:rPr>
        <w:t>To Do:</w:t>
      </w:r>
    </w:p>
    <w:p w14:paraId="2A87367C" w14:textId="77777777" w:rsidR="00F212AA" w:rsidRDefault="00F212AA" w:rsidP="00F212AA">
      <w:pPr>
        <w:pStyle w:val="ListParagraph"/>
        <w:rPr>
          <w:sz w:val="18"/>
          <w:szCs w:val="18"/>
        </w:rPr>
      </w:pPr>
    </w:p>
    <w:p w14:paraId="20420565" w14:textId="0732C28D" w:rsidR="00F212AA" w:rsidRPr="006C79B5" w:rsidRDefault="00F212AA" w:rsidP="00F212AA">
      <w:pPr>
        <w:pStyle w:val="ListParagraph"/>
        <w:numPr>
          <w:ilvl w:val="0"/>
          <w:numId w:val="12"/>
        </w:numPr>
        <w:rPr>
          <w:strike/>
          <w:sz w:val="18"/>
          <w:szCs w:val="18"/>
        </w:rPr>
      </w:pPr>
      <w:r w:rsidRPr="006C79B5">
        <w:rPr>
          <w:strike/>
          <w:sz w:val="18"/>
          <w:szCs w:val="18"/>
        </w:rPr>
        <w:t xml:space="preserve">Grow up LVS </w:t>
      </w:r>
    </w:p>
    <w:p w14:paraId="415E4A21" w14:textId="5936751F" w:rsidR="001431B6" w:rsidRPr="001431B6" w:rsidRDefault="001431B6" w:rsidP="00F212AA">
      <w:pPr>
        <w:pStyle w:val="ListParagraph"/>
        <w:numPr>
          <w:ilvl w:val="0"/>
          <w:numId w:val="12"/>
        </w:numPr>
        <w:rPr>
          <w:strike/>
          <w:sz w:val="18"/>
          <w:szCs w:val="18"/>
        </w:rPr>
      </w:pPr>
      <w:r w:rsidRPr="001431B6">
        <w:rPr>
          <w:strike/>
          <w:sz w:val="18"/>
          <w:szCs w:val="18"/>
        </w:rPr>
        <w:t>Make buffer 1 for TAP Purification</w:t>
      </w:r>
    </w:p>
    <w:p w14:paraId="2F797076" w14:textId="0A18D0DC" w:rsidR="00F212AA" w:rsidRDefault="00F212AA" w:rsidP="00F212AA">
      <w:pPr>
        <w:rPr>
          <w:sz w:val="18"/>
          <w:szCs w:val="18"/>
        </w:rPr>
      </w:pPr>
    </w:p>
    <w:p w14:paraId="75115073" w14:textId="014B5308" w:rsidR="00F212AA" w:rsidRPr="00F212AA" w:rsidRDefault="00F212AA" w:rsidP="00F212AA">
      <w:pPr>
        <w:rPr>
          <w:sz w:val="18"/>
          <w:szCs w:val="18"/>
        </w:rPr>
      </w:pPr>
      <w:r>
        <w:rPr>
          <w:sz w:val="18"/>
          <w:szCs w:val="18"/>
        </w:rPr>
        <w:t xml:space="preserve">O.D. 600 Readings for LVS Strains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042"/>
        <w:gridCol w:w="2043"/>
        <w:gridCol w:w="2043"/>
        <w:gridCol w:w="2043"/>
      </w:tblGrid>
      <w:tr w:rsidR="001431B6" w:rsidRPr="00F212AA" w14:paraId="76B3C452" w14:textId="4C490DAC" w:rsidTr="001431B6">
        <w:tc>
          <w:tcPr>
            <w:tcW w:w="2042" w:type="dxa"/>
            <w:shd w:val="clear" w:color="auto" w:fill="FFFFFF"/>
            <w:tcMar>
              <w:top w:w="0" w:type="dxa"/>
              <w:left w:w="108" w:type="dxa"/>
              <w:bottom w:w="0" w:type="dxa"/>
              <w:right w:w="108" w:type="dxa"/>
            </w:tcMar>
          </w:tcPr>
          <w:p w14:paraId="552A9AE9" w14:textId="455AB070"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Strain</w:t>
            </w:r>
          </w:p>
        </w:tc>
        <w:tc>
          <w:tcPr>
            <w:tcW w:w="2043" w:type="dxa"/>
            <w:shd w:val="clear" w:color="auto" w:fill="FFFFFF"/>
            <w:tcMar>
              <w:top w:w="0" w:type="dxa"/>
              <w:left w:w="108" w:type="dxa"/>
              <w:bottom w:w="0" w:type="dxa"/>
              <w:right w:w="108" w:type="dxa"/>
            </w:tcMar>
          </w:tcPr>
          <w:p w14:paraId="5E85B0F0" w14:textId="081E2309"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08:35</w:t>
            </w:r>
          </w:p>
        </w:tc>
        <w:tc>
          <w:tcPr>
            <w:tcW w:w="2043" w:type="dxa"/>
            <w:shd w:val="clear" w:color="auto" w:fill="FFFFFF"/>
            <w:tcMar>
              <w:top w:w="0" w:type="dxa"/>
              <w:left w:w="108" w:type="dxa"/>
              <w:bottom w:w="0" w:type="dxa"/>
              <w:right w:w="108" w:type="dxa"/>
            </w:tcMar>
          </w:tcPr>
          <w:p w14:paraId="49E1CE4A" w14:textId="368D654C"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10:30</w:t>
            </w:r>
          </w:p>
        </w:tc>
        <w:tc>
          <w:tcPr>
            <w:tcW w:w="2043" w:type="dxa"/>
            <w:shd w:val="clear" w:color="auto" w:fill="FFFFFF"/>
          </w:tcPr>
          <w:p w14:paraId="299E6A1C" w14:textId="7A205F00"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11:45</w:t>
            </w:r>
          </w:p>
        </w:tc>
      </w:tr>
      <w:tr w:rsidR="001431B6" w:rsidRPr="00F212AA" w14:paraId="52EE7CBE" w14:textId="3D5979DB" w:rsidTr="001431B6">
        <w:tc>
          <w:tcPr>
            <w:tcW w:w="2042" w:type="dxa"/>
            <w:shd w:val="clear" w:color="auto" w:fill="FFFFFF"/>
            <w:tcMar>
              <w:top w:w="0" w:type="dxa"/>
              <w:left w:w="108" w:type="dxa"/>
              <w:bottom w:w="0" w:type="dxa"/>
              <w:right w:w="108" w:type="dxa"/>
            </w:tcMar>
            <w:hideMark/>
          </w:tcPr>
          <w:p w14:paraId="6137BD82"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1: beta-prime-TAP</w:t>
            </w:r>
          </w:p>
        </w:tc>
        <w:tc>
          <w:tcPr>
            <w:tcW w:w="2043" w:type="dxa"/>
            <w:shd w:val="clear" w:color="auto" w:fill="FFFFFF"/>
            <w:tcMar>
              <w:top w:w="0" w:type="dxa"/>
              <w:left w:w="108" w:type="dxa"/>
              <w:bottom w:w="0" w:type="dxa"/>
              <w:right w:w="108" w:type="dxa"/>
            </w:tcMar>
            <w:hideMark/>
          </w:tcPr>
          <w:p w14:paraId="326E0ABB"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171</w:t>
            </w:r>
          </w:p>
        </w:tc>
        <w:tc>
          <w:tcPr>
            <w:tcW w:w="2043" w:type="dxa"/>
            <w:shd w:val="clear" w:color="auto" w:fill="FFFFFF"/>
            <w:tcMar>
              <w:top w:w="0" w:type="dxa"/>
              <w:left w:w="108" w:type="dxa"/>
              <w:bottom w:w="0" w:type="dxa"/>
              <w:right w:w="108" w:type="dxa"/>
            </w:tcMar>
            <w:hideMark/>
          </w:tcPr>
          <w:p w14:paraId="429E6DFE"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196</w:t>
            </w:r>
          </w:p>
        </w:tc>
        <w:tc>
          <w:tcPr>
            <w:tcW w:w="2043" w:type="dxa"/>
            <w:shd w:val="clear" w:color="auto" w:fill="FFFFFF"/>
          </w:tcPr>
          <w:p w14:paraId="2CA49D8D" w14:textId="40CEFEAA"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0.216</w:t>
            </w:r>
          </w:p>
        </w:tc>
      </w:tr>
      <w:tr w:rsidR="001431B6" w:rsidRPr="00F212AA" w14:paraId="42868202" w14:textId="423CFFA4" w:rsidTr="001431B6">
        <w:tc>
          <w:tcPr>
            <w:tcW w:w="2042" w:type="dxa"/>
            <w:shd w:val="clear" w:color="auto" w:fill="FFFFFF"/>
            <w:tcMar>
              <w:top w:w="0" w:type="dxa"/>
              <w:left w:w="108" w:type="dxa"/>
              <w:bottom w:w="0" w:type="dxa"/>
              <w:right w:w="108" w:type="dxa"/>
            </w:tcMar>
            <w:hideMark/>
          </w:tcPr>
          <w:p w14:paraId="22346C34"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2: beta-prime-TAP</w:t>
            </w:r>
          </w:p>
        </w:tc>
        <w:tc>
          <w:tcPr>
            <w:tcW w:w="2043" w:type="dxa"/>
            <w:shd w:val="clear" w:color="auto" w:fill="FFFFFF"/>
            <w:tcMar>
              <w:top w:w="0" w:type="dxa"/>
              <w:left w:w="108" w:type="dxa"/>
              <w:bottom w:w="0" w:type="dxa"/>
              <w:right w:w="108" w:type="dxa"/>
            </w:tcMar>
            <w:hideMark/>
          </w:tcPr>
          <w:p w14:paraId="5027BEF0"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188</w:t>
            </w:r>
          </w:p>
        </w:tc>
        <w:tc>
          <w:tcPr>
            <w:tcW w:w="2043" w:type="dxa"/>
            <w:shd w:val="clear" w:color="auto" w:fill="FFFFFF"/>
            <w:tcMar>
              <w:top w:w="0" w:type="dxa"/>
              <w:left w:w="108" w:type="dxa"/>
              <w:bottom w:w="0" w:type="dxa"/>
              <w:right w:w="108" w:type="dxa"/>
            </w:tcMar>
            <w:hideMark/>
          </w:tcPr>
          <w:p w14:paraId="1FD4D1EF"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217</w:t>
            </w:r>
          </w:p>
        </w:tc>
        <w:tc>
          <w:tcPr>
            <w:tcW w:w="2043" w:type="dxa"/>
            <w:shd w:val="clear" w:color="auto" w:fill="FFFFFF"/>
          </w:tcPr>
          <w:p w14:paraId="3928131E" w14:textId="5986E621"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0.240</w:t>
            </w:r>
          </w:p>
        </w:tc>
      </w:tr>
      <w:tr w:rsidR="001431B6" w:rsidRPr="00F212AA" w14:paraId="55E864EC" w14:textId="517225E3" w:rsidTr="001431B6">
        <w:tc>
          <w:tcPr>
            <w:tcW w:w="2042" w:type="dxa"/>
            <w:shd w:val="clear" w:color="auto" w:fill="FFFFFF"/>
            <w:tcMar>
              <w:top w:w="0" w:type="dxa"/>
              <w:left w:w="108" w:type="dxa"/>
              <w:bottom w:w="0" w:type="dxa"/>
              <w:right w:w="108" w:type="dxa"/>
            </w:tcMar>
            <w:hideMark/>
          </w:tcPr>
          <w:p w14:paraId="3D366BCE"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3: ∆</w:t>
            </w:r>
            <w:proofErr w:type="spellStart"/>
            <w:r w:rsidRPr="00F212AA">
              <w:rPr>
                <w:rFonts w:ascii="Arial" w:eastAsia="Times New Roman" w:hAnsi="Arial" w:cs="Arial"/>
                <w:color w:val="222222"/>
              </w:rPr>
              <w:t>pigR</w:t>
            </w:r>
            <w:proofErr w:type="spellEnd"/>
          </w:p>
        </w:tc>
        <w:tc>
          <w:tcPr>
            <w:tcW w:w="2043" w:type="dxa"/>
            <w:shd w:val="clear" w:color="auto" w:fill="FFFFFF"/>
            <w:tcMar>
              <w:top w:w="0" w:type="dxa"/>
              <w:left w:w="108" w:type="dxa"/>
              <w:bottom w:w="0" w:type="dxa"/>
              <w:right w:w="108" w:type="dxa"/>
            </w:tcMar>
            <w:hideMark/>
          </w:tcPr>
          <w:p w14:paraId="6BD298F2"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095</w:t>
            </w:r>
          </w:p>
        </w:tc>
        <w:tc>
          <w:tcPr>
            <w:tcW w:w="2043" w:type="dxa"/>
            <w:shd w:val="clear" w:color="auto" w:fill="FFFFFF"/>
            <w:tcMar>
              <w:top w:w="0" w:type="dxa"/>
              <w:left w:w="108" w:type="dxa"/>
              <w:bottom w:w="0" w:type="dxa"/>
              <w:right w:w="108" w:type="dxa"/>
            </w:tcMar>
            <w:hideMark/>
          </w:tcPr>
          <w:p w14:paraId="09427753" w14:textId="77777777" w:rsidR="001431B6" w:rsidRPr="00F212AA" w:rsidRDefault="001431B6" w:rsidP="00F212AA">
            <w:pPr>
              <w:spacing w:after="0" w:line="240" w:lineRule="auto"/>
              <w:rPr>
                <w:rFonts w:ascii="Arial" w:eastAsia="Times New Roman" w:hAnsi="Arial" w:cs="Arial"/>
                <w:color w:val="222222"/>
              </w:rPr>
            </w:pPr>
            <w:r w:rsidRPr="00F212AA">
              <w:rPr>
                <w:rFonts w:ascii="Arial" w:eastAsia="Times New Roman" w:hAnsi="Arial" w:cs="Arial"/>
                <w:color w:val="222222"/>
              </w:rPr>
              <w:t>0.104</w:t>
            </w:r>
          </w:p>
        </w:tc>
        <w:tc>
          <w:tcPr>
            <w:tcW w:w="2043" w:type="dxa"/>
            <w:shd w:val="clear" w:color="auto" w:fill="FFFFFF"/>
          </w:tcPr>
          <w:p w14:paraId="232453F4" w14:textId="5D5BFA7B" w:rsidR="001431B6" w:rsidRPr="00F212AA" w:rsidRDefault="001431B6" w:rsidP="00F212AA">
            <w:pPr>
              <w:spacing w:after="0" w:line="240" w:lineRule="auto"/>
              <w:rPr>
                <w:rFonts w:ascii="Arial" w:eastAsia="Times New Roman" w:hAnsi="Arial" w:cs="Arial"/>
                <w:color w:val="222222"/>
              </w:rPr>
            </w:pPr>
            <w:r>
              <w:rPr>
                <w:rFonts w:ascii="Arial" w:eastAsia="Times New Roman" w:hAnsi="Arial" w:cs="Arial"/>
                <w:color w:val="222222"/>
              </w:rPr>
              <w:t>0.111</w:t>
            </w:r>
          </w:p>
        </w:tc>
      </w:tr>
    </w:tbl>
    <w:p w14:paraId="24CA9FB2" w14:textId="7CABF586" w:rsidR="00F212AA" w:rsidRPr="00F212AA" w:rsidRDefault="00F212AA" w:rsidP="00F212AA">
      <w:pPr>
        <w:rPr>
          <w:b/>
          <w:sz w:val="18"/>
          <w:szCs w:val="18"/>
        </w:rPr>
      </w:pPr>
    </w:p>
    <w:p w14:paraId="2DBF891B" w14:textId="77777777" w:rsidR="00F212AA" w:rsidRDefault="00F212AA" w:rsidP="00F212AA">
      <w:pPr>
        <w:rPr>
          <w:sz w:val="18"/>
          <w:szCs w:val="18"/>
        </w:rPr>
      </w:pPr>
    </w:p>
    <w:p w14:paraId="6D39E992" w14:textId="4208D949" w:rsidR="00F4259E" w:rsidRPr="007B216F" w:rsidRDefault="00F4259E" w:rsidP="00F4259E">
      <w:pPr>
        <w:rPr>
          <w:b/>
        </w:rPr>
      </w:pPr>
      <w:r>
        <w:rPr>
          <w:b/>
          <w:highlight w:val="green"/>
        </w:rPr>
        <w:t>Tuesday</w:t>
      </w:r>
      <w:r w:rsidRPr="007A68D0">
        <w:rPr>
          <w:b/>
          <w:highlight w:val="green"/>
        </w:rPr>
        <w:t xml:space="preserve">, </w:t>
      </w:r>
      <w:r>
        <w:rPr>
          <w:b/>
          <w:highlight w:val="green"/>
        </w:rPr>
        <w:t>October</w:t>
      </w:r>
      <w:r w:rsidRPr="007A68D0">
        <w:rPr>
          <w:b/>
          <w:highlight w:val="green"/>
        </w:rPr>
        <w:t xml:space="preserve"> </w:t>
      </w:r>
      <w:r>
        <w:rPr>
          <w:b/>
          <w:highlight w:val="green"/>
        </w:rPr>
        <w:t>30, 2018</w:t>
      </w:r>
    </w:p>
    <w:p w14:paraId="61C286B0" w14:textId="77777777" w:rsidR="00F4259E" w:rsidRPr="007B216F" w:rsidRDefault="00F4259E" w:rsidP="00F4259E">
      <w:pPr>
        <w:rPr>
          <w:b/>
          <w:sz w:val="18"/>
          <w:szCs w:val="18"/>
        </w:rPr>
      </w:pPr>
      <w:r w:rsidRPr="007B216F">
        <w:rPr>
          <w:b/>
          <w:sz w:val="18"/>
          <w:szCs w:val="18"/>
        </w:rPr>
        <w:t>To Do:</w:t>
      </w:r>
    </w:p>
    <w:p w14:paraId="7EB6097E" w14:textId="77777777" w:rsidR="00F4259E" w:rsidRDefault="00F4259E" w:rsidP="00F4259E">
      <w:pPr>
        <w:pStyle w:val="ListParagraph"/>
        <w:rPr>
          <w:sz w:val="18"/>
          <w:szCs w:val="18"/>
        </w:rPr>
      </w:pPr>
    </w:p>
    <w:p w14:paraId="289714C5" w14:textId="77777777" w:rsidR="00F4259E" w:rsidRPr="00A604A8" w:rsidRDefault="00F4259E" w:rsidP="00F4259E">
      <w:pPr>
        <w:pStyle w:val="ListParagraph"/>
        <w:numPr>
          <w:ilvl w:val="0"/>
          <w:numId w:val="13"/>
        </w:numPr>
        <w:rPr>
          <w:strike/>
          <w:sz w:val="18"/>
          <w:szCs w:val="18"/>
        </w:rPr>
      </w:pPr>
      <w:r w:rsidRPr="00A604A8">
        <w:rPr>
          <w:strike/>
          <w:sz w:val="18"/>
          <w:szCs w:val="18"/>
        </w:rPr>
        <w:t xml:space="preserve">Grow up LVS </w:t>
      </w:r>
    </w:p>
    <w:p w14:paraId="295473A6" w14:textId="77777777" w:rsidR="00F4259E" w:rsidRDefault="00F4259E" w:rsidP="00F4259E">
      <w:pPr>
        <w:jc w:val="left"/>
        <w:rPr>
          <w:sz w:val="18"/>
          <w:szCs w:val="18"/>
        </w:rPr>
      </w:pPr>
      <w:r>
        <w:rPr>
          <w:sz w:val="18"/>
          <w:szCs w:val="18"/>
        </w:rPr>
        <w:t>Plan for growth experiment:</w:t>
      </w:r>
    </w:p>
    <w:p w14:paraId="28117737" w14:textId="1CEFA426" w:rsidR="00F4259E" w:rsidRDefault="00F9617F" w:rsidP="00F4259E">
      <w:pPr>
        <w:jc w:val="left"/>
      </w:pPr>
      <w:r>
        <w:t>3mL cultures</w:t>
      </w:r>
    </w:p>
    <w:tbl>
      <w:tblPr>
        <w:tblStyle w:val="TableGrid"/>
        <w:tblW w:w="0" w:type="auto"/>
        <w:tblLook w:val="04A0" w:firstRow="1" w:lastRow="0" w:firstColumn="1" w:lastColumn="0" w:noHBand="0" w:noVBand="1"/>
      </w:tblPr>
      <w:tblGrid>
        <w:gridCol w:w="2553"/>
        <w:gridCol w:w="2553"/>
      </w:tblGrid>
      <w:tr w:rsidR="00F9617F" w14:paraId="3D813770" w14:textId="77777777" w:rsidTr="00F9617F">
        <w:tc>
          <w:tcPr>
            <w:tcW w:w="2553" w:type="dxa"/>
          </w:tcPr>
          <w:p w14:paraId="5EF0F480" w14:textId="2A998A7D" w:rsidR="00F9617F" w:rsidRDefault="00F9617F" w:rsidP="00F4259E">
            <w:pPr>
              <w:jc w:val="left"/>
            </w:pPr>
            <w:r>
              <w:t>Tube Number</w:t>
            </w:r>
          </w:p>
        </w:tc>
        <w:tc>
          <w:tcPr>
            <w:tcW w:w="2553" w:type="dxa"/>
          </w:tcPr>
          <w:p w14:paraId="5CE0C058" w14:textId="2C04577B" w:rsidR="00F9617F" w:rsidRDefault="00F9617F" w:rsidP="00F4259E">
            <w:pPr>
              <w:jc w:val="left"/>
            </w:pPr>
            <w:r>
              <w:t>Condition</w:t>
            </w:r>
          </w:p>
        </w:tc>
      </w:tr>
      <w:tr w:rsidR="00F9617F" w14:paraId="4B841287" w14:textId="77777777" w:rsidTr="00F9617F">
        <w:tc>
          <w:tcPr>
            <w:tcW w:w="2553" w:type="dxa"/>
          </w:tcPr>
          <w:p w14:paraId="2138A253" w14:textId="301AEBFB" w:rsidR="00F9617F" w:rsidRDefault="00F9617F" w:rsidP="00F4259E">
            <w:pPr>
              <w:jc w:val="left"/>
            </w:pPr>
            <w:r>
              <w:t>1</w:t>
            </w:r>
          </w:p>
        </w:tc>
        <w:tc>
          <w:tcPr>
            <w:tcW w:w="2553" w:type="dxa"/>
          </w:tcPr>
          <w:p w14:paraId="14B80D71" w14:textId="0156E8B2" w:rsidR="00F9617F" w:rsidRDefault="00F9617F" w:rsidP="00F4259E">
            <w:pPr>
              <w:jc w:val="left"/>
            </w:pPr>
            <w:r>
              <w:t>MHB</w:t>
            </w:r>
          </w:p>
        </w:tc>
      </w:tr>
      <w:tr w:rsidR="00F9617F" w14:paraId="744B8604" w14:textId="77777777" w:rsidTr="00F9617F">
        <w:tc>
          <w:tcPr>
            <w:tcW w:w="2553" w:type="dxa"/>
          </w:tcPr>
          <w:p w14:paraId="24C7A900" w14:textId="70785AD6" w:rsidR="00F9617F" w:rsidRDefault="00F9617F" w:rsidP="00F4259E">
            <w:pPr>
              <w:jc w:val="left"/>
            </w:pPr>
            <w:r>
              <w:t>2</w:t>
            </w:r>
          </w:p>
        </w:tc>
        <w:tc>
          <w:tcPr>
            <w:tcW w:w="2553" w:type="dxa"/>
          </w:tcPr>
          <w:p w14:paraId="1AAB2451" w14:textId="4D22A48D" w:rsidR="00F9617F" w:rsidRDefault="00F9617F" w:rsidP="00F4259E">
            <w:pPr>
              <w:jc w:val="left"/>
            </w:pPr>
            <w:r>
              <w:t>MHB</w:t>
            </w:r>
          </w:p>
        </w:tc>
      </w:tr>
      <w:tr w:rsidR="00F9617F" w14:paraId="65583D69" w14:textId="77777777" w:rsidTr="00F9617F">
        <w:tc>
          <w:tcPr>
            <w:tcW w:w="2553" w:type="dxa"/>
          </w:tcPr>
          <w:p w14:paraId="10614C9B" w14:textId="3B292B5C" w:rsidR="00F9617F" w:rsidRDefault="00F9617F" w:rsidP="00F4259E">
            <w:pPr>
              <w:jc w:val="left"/>
            </w:pPr>
            <w:r>
              <w:t>3</w:t>
            </w:r>
          </w:p>
        </w:tc>
        <w:tc>
          <w:tcPr>
            <w:tcW w:w="2553" w:type="dxa"/>
          </w:tcPr>
          <w:p w14:paraId="7FC4813D" w14:textId="1D1983D4" w:rsidR="00F9617F" w:rsidRDefault="00F9617F" w:rsidP="00F4259E">
            <w:pPr>
              <w:jc w:val="left"/>
            </w:pPr>
            <w:r>
              <w:t xml:space="preserve">MHB + 30ul 2.5% </w:t>
            </w:r>
            <w:proofErr w:type="spellStart"/>
            <w:r>
              <w:t>ironpyrophosphate</w:t>
            </w:r>
            <w:proofErr w:type="spellEnd"/>
            <w:r>
              <w:t xml:space="preserve"> </w:t>
            </w:r>
          </w:p>
        </w:tc>
      </w:tr>
      <w:tr w:rsidR="00F9617F" w14:paraId="016C8EC2" w14:textId="77777777" w:rsidTr="00F9617F">
        <w:tc>
          <w:tcPr>
            <w:tcW w:w="2553" w:type="dxa"/>
          </w:tcPr>
          <w:p w14:paraId="0538C2BC" w14:textId="3571329A" w:rsidR="00F9617F" w:rsidRDefault="00F9617F" w:rsidP="00F4259E">
            <w:pPr>
              <w:jc w:val="left"/>
            </w:pPr>
            <w:r>
              <w:t>4</w:t>
            </w:r>
          </w:p>
        </w:tc>
        <w:tc>
          <w:tcPr>
            <w:tcW w:w="2553" w:type="dxa"/>
          </w:tcPr>
          <w:p w14:paraId="6D9354C0" w14:textId="5E71672A" w:rsidR="00F9617F" w:rsidRDefault="00F9617F" w:rsidP="00F4259E">
            <w:pPr>
              <w:jc w:val="left"/>
            </w:pPr>
            <w:r>
              <w:t xml:space="preserve">MHB + 30ul 2.5% </w:t>
            </w:r>
            <w:proofErr w:type="spellStart"/>
            <w:r>
              <w:t>ironpyrophosphate</w:t>
            </w:r>
            <w:proofErr w:type="spellEnd"/>
          </w:p>
        </w:tc>
      </w:tr>
      <w:tr w:rsidR="00F9617F" w14:paraId="5E252EEB" w14:textId="77777777" w:rsidTr="00F9617F">
        <w:tc>
          <w:tcPr>
            <w:tcW w:w="2553" w:type="dxa"/>
          </w:tcPr>
          <w:p w14:paraId="3CAD4F84" w14:textId="64F488D4" w:rsidR="00F9617F" w:rsidRDefault="00F9617F" w:rsidP="00F4259E">
            <w:pPr>
              <w:jc w:val="left"/>
            </w:pPr>
            <w:r>
              <w:t>5</w:t>
            </w:r>
          </w:p>
        </w:tc>
        <w:tc>
          <w:tcPr>
            <w:tcW w:w="2553" w:type="dxa"/>
          </w:tcPr>
          <w:p w14:paraId="5FD046C8" w14:textId="72260FCD" w:rsidR="00F9617F" w:rsidRDefault="00F9617F" w:rsidP="00F4259E">
            <w:pPr>
              <w:jc w:val="left"/>
            </w:pPr>
            <w:r>
              <w:t xml:space="preserve">MHB + 30ul 10% glucose </w:t>
            </w:r>
          </w:p>
        </w:tc>
      </w:tr>
      <w:tr w:rsidR="00F9617F" w14:paraId="1E2843DA" w14:textId="77777777" w:rsidTr="00F9617F">
        <w:tc>
          <w:tcPr>
            <w:tcW w:w="2553" w:type="dxa"/>
          </w:tcPr>
          <w:p w14:paraId="1D404B55" w14:textId="30BFE891" w:rsidR="00F9617F" w:rsidRDefault="00F9617F" w:rsidP="00F4259E">
            <w:pPr>
              <w:jc w:val="left"/>
            </w:pPr>
            <w:r>
              <w:t>6</w:t>
            </w:r>
          </w:p>
        </w:tc>
        <w:tc>
          <w:tcPr>
            <w:tcW w:w="2553" w:type="dxa"/>
          </w:tcPr>
          <w:p w14:paraId="4696B19A" w14:textId="7D869D17" w:rsidR="00F9617F" w:rsidRDefault="00F9617F" w:rsidP="00F4259E">
            <w:pPr>
              <w:jc w:val="left"/>
            </w:pPr>
            <w:r>
              <w:t>MHB + 30ul 10% glucose</w:t>
            </w:r>
          </w:p>
        </w:tc>
      </w:tr>
      <w:tr w:rsidR="00F9617F" w14:paraId="09B99CC5" w14:textId="77777777" w:rsidTr="00F9617F">
        <w:tc>
          <w:tcPr>
            <w:tcW w:w="2553" w:type="dxa"/>
          </w:tcPr>
          <w:p w14:paraId="49A0520F" w14:textId="4D49C297" w:rsidR="00F9617F" w:rsidRDefault="00F9617F" w:rsidP="00F4259E">
            <w:pPr>
              <w:jc w:val="left"/>
            </w:pPr>
            <w:r>
              <w:t>7</w:t>
            </w:r>
          </w:p>
        </w:tc>
        <w:tc>
          <w:tcPr>
            <w:tcW w:w="2553" w:type="dxa"/>
          </w:tcPr>
          <w:p w14:paraId="2678F772" w14:textId="0EDF238D" w:rsidR="00F9617F" w:rsidRDefault="00F9617F" w:rsidP="00F4259E">
            <w:pPr>
              <w:jc w:val="left"/>
            </w:pPr>
            <w:r>
              <w:t xml:space="preserve">MHB + 60ul </w:t>
            </w:r>
            <w:proofErr w:type="spellStart"/>
            <w:r>
              <w:t>isovitalex</w:t>
            </w:r>
            <w:proofErr w:type="spellEnd"/>
          </w:p>
        </w:tc>
      </w:tr>
      <w:tr w:rsidR="00F9617F" w14:paraId="122269F4" w14:textId="77777777" w:rsidTr="00F9617F">
        <w:tc>
          <w:tcPr>
            <w:tcW w:w="2553" w:type="dxa"/>
          </w:tcPr>
          <w:p w14:paraId="7389E804" w14:textId="2E21FF7C" w:rsidR="00F9617F" w:rsidRDefault="00F9617F" w:rsidP="00F4259E">
            <w:pPr>
              <w:jc w:val="left"/>
            </w:pPr>
            <w:r>
              <w:t>8</w:t>
            </w:r>
          </w:p>
        </w:tc>
        <w:tc>
          <w:tcPr>
            <w:tcW w:w="2553" w:type="dxa"/>
          </w:tcPr>
          <w:p w14:paraId="0C96D97E" w14:textId="572137B5" w:rsidR="00F9617F" w:rsidRDefault="00F9617F" w:rsidP="00F4259E">
            <w:pPr>
              <w:jc w:val="left"/>
            </w:pPr>
            <w:r>
              <w:t xml:space="preserve">MHB + 60ul </w:t>
            </w:r>
            <w:proofErr w:type="spellStart"/>
            <w:r>
              <w:t>isovitalex</w:t>
            </w:r>
            <w:proofErr w:type="spellEnd"/>
          </w:p>
        </w:tc>
      </w:tr>
      <w:tr w:rsidR="00F9617F" w14:paraId="432646A1" w14:textId="77777777" w:rsidTr="00F9617F">
        <w:tc>
          <w:tcPr>
            <w:tcW w:w="2553" w:type="dxa"/>
          </w:tcPr>
          <w:p w14:paraId="196A0E0B" w14:textId="5C245E3E" w:rsidR="00F9617F" w:rsidRDefault="00F9617F" w:rsidP="00F4259E">
            <w:pPr>
              <w:jc w:val="left"/>
            </w:pPr>
            <w:r>
              <w:t>9</w:t>
            </w:r>
          </w:p>
        </w:tc>
        <w:tc>
          <w:tcPr>
            <w:tcW w:w="2553" w:type="dxa"/>
          </w:tcPr>
          <w:p w14:paraId="14A96F7A" w14:textId="3EAF0A21" w:rsidR="00F9617F" w:rsidRDefault="00F9617F" w:rsidP="00F4259E">
            <w:pPr>
              <w:jc w:val="left"/>
            </w:pPr>
            <w:r>
              <w:t xml:space="preserve">MHB + all supplements </w:t>
            </w:r>
          </w:p>
        </w:tc>
      </w:tr>
      <w:tr w:rsidR="00F9617F" w14:paraId="01055FA0" w14:textId="77777777" w:rsidTr="00F9617F">
        <w:tc>
          <w:tcPr>
            <w:tcW w:w="2553" w:type="dxa"/>
          </w:tcPr>
          <w:p w14:paraId="606BD6A3" w14:textId="0EB5F32A" w:rsidR="00F9617F" w:rsidRDefault="00F9617F" w:rsidP="00F4259E">
            <w:pPr>
              <w:jc w:val="left"/>
            </w:pPr>
            <w:r>
              <w:t>10</w:t>
            </w:r>
          </w:p>
        </w:tc>
        <w:tc>
          <w:tcPr>
            <w:tcW w:w="2553" w:type="dxa"/>
          </w:tcPr>
          <w:p w14:paraId="241627E6" w14:textId="559BEC27" w:rsidR="00F9617F" w:rsidRDefault="00F9617F" w:rsidP="00F4259E">
            <w:pPr>
              <w:jc w:val="left"/>
            </w:pPr>
            <w:r>
              <w:t>MHB + all supplements</w:t>
            </w:r>
          </w:p>
        </w:tc>
      </w:tr>
    </w:tbl>
    <w:p w14:paraId="598F0A90" w14:textId="77777777" w:rsidR="000C2D5D" w:rsidRDefault="00F9617F" w:rsidP="00F4259E">
      <w:pPr>
        <w:jc w:val="left"/>
      </w:pPr>
      <w:r>
        <w:t xml:space="preserve">MHB = Mueller Hinton broth supplemented by Dr. Ramsey on 10/28 </w:t>
      </w:r>
    </w:p>
    <w:p w14:paraId="56A253F8" w14:textId="51687370" w:rsidR="000C2D5D" w:rsidRDefault="000C2D5D" w:rsidP="00F4259E">
      <w:pPr>
        <w:jc w:val="left"/>
      </w:pPr>
      <w:r>
        <w:t xml:space="preserve">Target </w:t>
      </w:r>
      <w:r w:rsidR="00F90F2A">
        <w:t>O</w:t>
      </w:r>
      <w:r>
        <w:t>D600 of 0.08. We’d like to inoculate about 50ul into each tube.</w:t>
      </w:r>
    </w:p>
    <w:p w14:paraId="7296EE68" w14:textId="77777777" w:rsidR="000C2D5D" w:rsidRDefault="000C2D5D" w:rsidP="00F4259E">
      <w:pPr>
        <w:jc w:val="left"/>
      </w:pPr>
      <w:r>
        <w:t>Calculation:</w:t>
      </w:r>
    </w:p>
    <w:p w14:paraId="2B1BDC1A" w14:textId="77777777" w:rsidR="007C7392" w:rsidRPr="001B3DA4" w:rsidRDefault="000C2D5D" w:rsidP="00F4259E">
      <w:pPr>
        <w:jc w:val="left"/>
        <w:rPr>
          <w:strike/>
        </w:rPr>
      </w:pPr>
      <w:r w:rsidRPr="001B3DA4">
        <w:rPr>
          <w:strike/>
        </w:rPr>
        <w:t>(3000ul * 0.08)/50ul= 4.8 OD600</w:t>
      </w:r>
    </w:p>
    <w:p w14:paraId="74D8342F" w14:textId="02442539" w:rsidR="007C7392" w:rsidRPr="001B3DA4" w:rsidRDefault="007C7392" w:rsidP="00F4259E">
      <w:pPr>
        <w:jc w:val="left"/>
        <w:rPr>
          <w:strike/>
        </w:rPr>
      </w:pPr>
      <w:r w:rsidRPr="001B3DA4">
        <w:rPr>
          <w:strike/>
        </w:rPr>
        <w:t>1</w:t>
      </w:r>
      <w:r w:rsidRPr="001B3DA4">
        <w:rPr>
          <w:strike/>
          <w:vertAlign w:val="superscript"/>
        </w:rPr>
        <w:t>st</w:t>
      </w:r>
      <w:r w:rsidRPr="001B3DA4">
        <w:rPr>
          <w:strike/>
        </w:rPr>
        <w:t xml:space="preserve"> OD600= 0.068 * 50 = 3.4</w:t>
      </w:r>
    </w:p>
    <w:p w14:paraId="7B47DE2C" w14:textId="77777777" w:rsidR="007C7392" w:rsidRPr="001B3DA4" w:rsidRDefault="007C7392" w:rsidP="00F4259E">
      <w:pPr>
        <w:jc w:val="left"/>
        <w:rPr>
          <w:strike/>
        </w:rPr>
      </w:pPr>
      <w:r w:rsidRPr="001B3DA4">
        <w:rPr>
          <w:strike/>
        </w:rPr>
        <w:t>2</w:t>
      </w:r>
      <w:r w:rsidRPr="001B3DA4">
        <w:rPr>
          <w:strike/>
          <w:vertAlign w:val="superscript"/>
        </w:rPr>
        <w:t>nd</w:t>
      </w:r>
      <w:r w:rsidRPr="001B3DA4">
        <w:rPr>
          <w:strike/>
        </w:rPr>
        <w:t xml:space="preserve"> OD600= 0.122 * 50 = 6.1</w:t>
      </w:r>
    </w:p>
    <w:p w14:paraId="6A5E4EA3" w14:textId="77777777" w:rsidR="001B3DA4" w:rsidRDefault="007C7392" w:rsidP="00F4259E">
      <w:pPr>
        <w:jc w:val="left"/>
      </w:pPr>
      <w:r w:rsidRPr="001B3DA4">
        <w:rPr>
          <w:strike/>
        </w:rPr>
        <w:t>If we add 50ul at OD600 6.1 to 3mL the OD600 should be 0.102</w:t>
      </w:r>
      <w:r>
        <w:t xml:space="preserve"> </w:t>
      </w:r>
    </w:p>
    <w:p w14:paraId="131E9627" w14:textId="77777777" w:rsidR="001B3DA4" w:rsidRDefault="001B3DA4" w:rsidP="00F4259E">
      <w:pPr>
        <w:jc w:val="left"/>
      </w:pPr>
      <w:r>
        <w:t>OD600 0.381 * 20 = 7.62</w:t>
      </w:r>
    </w:p>
    <w:p w14:paraId="20236B57" w14:textId="77777777" w:rsidR="001B3DA4" w:rsidRDefault="001B3DA4" w:rsidP="00F4259E">
      <w:pPr>
        <w:jc w:val="left"/>
      </w:pPr>
      <w:r>
        <w:t xml:space="preserve">If we add 50ul at OD600 7.62 to 3mL the OD 600 should be 0.127  </w:t>
      </w:r>
    </w:p>
    <w:p w14:paraId="7FE339A7" w14:textId="23E89BA7" w:rsidR="001B3DA4" w:rsidRDefault="001B3DA4" w:rsidP="00F4259E">
      <w:pPr>
        <w:jc w:val="left"/>
      </w:pPr>
      <w:r>
        <w:t xml:space="preserve">Mock tube OD600 0.082 </w:t>
      </w:r>
    </w:p>
    <w:p w14:paraId="2E112647" w14:textId="77777777" w:rsidR="00F90F2A" w:rsidRDefault="001B3DA4" w:rsidP="00F4259E">
      <w:pPr>
        <w:jc w:val="left"/>
      </w:pPr>
      <w:r>
        <w:t xml:space="preserve">To take OD600 of all 10 tubes 0.5ml into 0.5MHB </w:t>
      </w:r>
    </w:p>
    <w:p w14:paraId="1E24F300" w14:textId="77777777" w:rsidR="00F90F2A" w:rsidRDefault="00F90F2A" w:rsidP="00F4259E">
      <w:pPr>
        <w:jc w:val="left"/>
      </w:pPr>
    </w:p>
    <w:p w14:paraId="69D98DD7" w14:textId="77777777" w:rsidR="00F90F2A" w:rsidRDefault="00F90F2A" w:rsidP="00F4259E">
      <w:pPr>
        <w:jc w:val="left"/>
      </w:pPr>
      <w:r>
        <w:lastRenderedPageBreak/>
        <w:t>Results:</w:t>
      </w:r>
    </w:p>
    <w:p w14:paraId="27AA2D04" w14:textId="29A0B615" w:rsidR="00F90F2A" w:rsidRDefault="00F90F2A" w:rsidP="00F4259E">
      <w:pPr>
        <w:jc w:val="left"/>
      </w:pPr>
      <w:r>
        <w:t xml:space="preserve">Growth experiment OD600 </w:t>
      </w:r>
    </w:p>
    <w:tbl>
      <w:tblPr>
        <w:tblStyle w:val="TableGrid"/>
        <w:tblW w:w="0" w:type="auto"/>
        <w:tblLook w:val="04A0" w:firstRow="1" w:lastRow="0" w:firstColumn="1" w:lastColumn="0" w:noHBand="0" w:noVBand="1"/>
      </w:tblPr>
      <w:tblGrid>
        <w:gridCol w:w="2155"/>
        <w:gridCol w:w="1980"/>
        <w:gridCol w:w="1980"/>
        <w:gridCol w:w="1980"/>
        <w:gridCol w:w="1980"/>
      </w:tblGrid>
      <w:tr w:rsidR="004D1EFC" w14:paraId="2D021319" w14:textId="214234C6" w:rsidTr="0044695D">
        <w:tc>
          <w:tcPr>
            <w:tcW w:w="2155" w:type="dxa"/>
          </w:tcPr>
          <w:p w14:paraId="73FD6A03" w14:textId="6E63E040" w:rsidR="004D1EFC" w:rsidRDefault="004D1EFC" w:rsidP="00EF6169">
            <w:pPr>
              <w:jc w:val="left"/>
            </w:pPr>
            <w:r>
              <w:t xml:space="preserve">Tube Number </w:t>
            </w:r>
          </w:p>
        </w:tc>
        <w:tc>
          <w:tcPr>
            <w:tcW w:w="1980" w:type="dxa"/>
          </w:tcPr>
          <w:p w14:paraId="5BD8F37E" w14:textId="45EE0B47" w:rsidR="004D1EFC" w:rsidRDefault="004D1EFC" w:rsidP="00EF6169">
            <w:pPr>
              <w:jc w:val="left"/>
            </w:pPr>
            <w:r>
              <w:t>2hr 10’ (OD600)</w:t>
            </w:r>
          </w:p>
        </w:tc>
        <w:tc>
          <w:tcPr>
            <w:tcW w:w="1980" w:type="dxa"/>
          </w:tcPr>
          <w:p w14:paraId="3BE45A3A" w14:textId="7847EB51" w:rsidR="004D1EFC" w:rsidRDefault="004D1EFC" w:rsidP="00EF6169">
            <w:pPr>
              <w:jc w:val="left"/>
            </w:pPr>
            <w:r>
              <w:t>3hr 10’ (OD600)</w:t>
            </w:r>
          </w:p>
        </w:tc>
        <w:tc>
          <w:tcPr>
            <w:tcW w:w="1980" w:type="dxa"/>
          </w:tcPr>
          <w:p w14:paraId="783D06B9" w14:textId="0F9A1A3C" w:rsidR="004D1EFC" w:rsidRDefault="004D1EFC" w:rsidP="00EF6169">
            <w:pPr>
              <w:jc w:val="left"/>
            </w:pPr>
            <w:r>
              <w:t>4hr (OD600)</w:t>
            </w:r>
          </w:p>
        </w:tc>
        <w:tc>
          <w:tcPr>
            <w:tcW w:w="1980" w:type="dxa"/>
          </w:tcPr>
          <w:p w14:paraId="03EF6474" w14:textId="64473AFC" w:rsidR="004D1EFC" w:rsidRDefault="004D1EFC" w:rsidP="00EF6169">
            <w:pPr>
              <w:jc w:val="left"/>
            </w:pPr>
            <w:r>
              <w:t>5.5hr (OD600)</w:t>
            </w:r>
          </w:p>
        </w:tc>
      </w:tr>
      <w:tr w:rsidR="004D1EFC" w14:paraId="223DDD47" w14:textId="11ED656C" w:rsidTr="0044695D">
        <w:tc>
          <w:tcPr>
            <w:tcW w:w="2155" w:type="dxa"/>
          </w:tcPr>
          <w:p w14:paraId="43A37641" w14:textId="15E40DC5" w:rsidR="004D1EFC" w:rsidRDefault="004D1EFC" w:rsidP="00EF6169">
            <w:pPr>
              <w:jc w:val="left"/>
            </w:pPr>
            <w:r>
              <w:t>1</w:t>
            </w:r>
          </w:p>
        </w:tc>
        <w:tc>
          <w:tcPr>
            <w:tcW w:w="1980" w:type="dxa"/>
          </w:tcPr>
          <w:p w14:paraId="70FC8316" w14:textId="298F7ACC" w:rsidR="004D1EFC" w:rsidRDefault="004D1EFC" w:rsidP="00EF6169">
            <w:pPr>
              <w:jc w:val="left"/>
            </w:pPr>
            <w:r>
              <w:t>0.294</w:t>
            </w:r>
          </w:p>
        </w:tc>
        <w:tc>
          <w:tcPr>
            <w:tcW w:w="1980" w:type="dxa"/>
          </w:tcPr>
          <w:p w14:paraId="6735C893" w14:textId="753328E0" w:rsidR="004D1EFC" w:rsidRDefault="004D1EFC" w:rsidP="00EF6169">
            <w:pPr>
              <w:jc w:val="left"/>
            </w:pPr>
            <w:r>
              <w:t>0.316</w:t>
            </w:r>
          </w:p>
        </w:tc>
        <w:tc>
          <w:tcPr>
            <w:tcW w:w="1980" w:type="dxa"/>
          </w:tcPr>
          <w:p w14:paraId="70C17AD4" w14:textId="04CFEDF8" w:rsidR="004D1EFC" w:rsidRDefault="004D1EFC" w:rsidP="00EF6169">
            <w:pPr>
              <w:jc w:val="left"/>
            </w:pPr>
            <w:r>
              <w:t>0.428</w:t>
            </w:r>
          </w:p>
        </w:tc>
        <w:tc>
          <w:tcPr>
            <w:tcW w:w="1980" w:type="dxa"/>
          </w:tcPr>
          <w:p w14:paraId="5B58AB50" w14:textId="1DD9D9E1" w:rsidR="004D1EFC" w:rsidRDefault="004D1EFC" w:rsidP="00EF6169">
            <w:pPr>
              <w:jc w:val="left"/>
            </w:pPr>
            <w:r>
              <w:t>0.566</w:t>
            </w:r>
          </w:p>
        </w:tc>
      </w:tr>
      <w:tr w:rsidR="004D1EFC" w14:paraId="708AFB8E" w14:textId="73B0F60C" w:rsidTr="0044695D">
        <w:tc>
          <w:tcPr>
            <w:tcW w:w="2155" w:type="dxa"/>
          </w:tcPr>
          <w:p w14:paraId="3A5EB10E" w14:textId="58B3ABF9" w:rsidR="004D1EFC" w:rsidRDefault="004D1EFC" w:rsidP="00EF6169">
            <w:pPr>
              <w:jc w:val="left"/>
            </w:pPr>
            <w:r>
              <w:t>2</w:t>
            </w:r>
          </w:p>
        </w:tc>
        <w:tc>
          <w:tcPr>
            <w:tcW w:w="1980" w:type="dxa"/>
          </w:tcPr>
          <w:p w14:paraId="5DBB2BC5" w14:textId="78DDA430" w:rsidR="004D1EFC" w:rsidRDefault="004D1EFC" w:rsidP="00EF6169">
            <w:pPr>
              <w:jc w:val="left"/>
            </w:pPr>
            <w:r>
              <w:t>0.296</w:t>
            </w:r>
          </w:p>
        </w:tc>
        <w:tc>
          <w:tcPr>
            <w:tcW w:w="1980" w:type="dxa"/>
          </w:tcPr>
          <w:p w14:paraId="1B34D3BF" w14:textId="46B414C8" w:rsidR="004D1EFC" w:rsidRDefault="004D1EFC" w:rsidP="00EF6169">
            <w:pPr>
              <w:jc w:val="left"/>
            </w:pPr>
            <w:r>
              <w:t>0.304</w:t>
            </w:r>
          </w:p>
        </w:tc>
        <w:tc>
          <w:tcPr>
            <w:tcW w:w="1980" w:type="dxa"/>
          </w:tcPr>
          <w:p w14:paraId="0033637A" w14:textId="7BD85AD8" w:rsidR="004D1EFC" w:rsidRDefault="004D1EFC" w:rsidP="00EF6169">
            <w:pPr>
              <w:jc w:val="left"/>
            </w:pPr>
            <w:r>
              <w:t>0.426</w:t>
            </w:r>
          </w:p>
        </w:tc>
        <w:tc>
          <w:tcPr>
            <w:tcW w:w="1980" w:type="dxa"/>
          </w:tcPr>
          <w:p w14:paraId="66DC3054" w14:textId="47B87778" w:rsidR="004D1EFC" w:rsidRDefault="004D1EFC" w:rsidP="00EF6169">
            <w:pPr>
              <w:jc w:val="left"/>
            </w:pPr>
            <w:r>
              <w:t>0.586</w:t>
            </w:r>
          </w:p>
        </w:tc>
      </w:tr>
      <w:tr w:rsidR="004D1EFC" w14:paraId="32098BED" w14:textId="2836FE07" w:rsidTr="0044695D">
        <w:tc>
          <w:tcPr>
            <w:tcW w:w="2155" w:type="dxa"/>
          </w:tcPr>
          <w:p w14:paraId="1EE1725F" w14:textId="7FD952BC" w:rsidR="004D1EFC" w:rsidRDefault="004D1EFC" w:rsidP="00EF6169">
            <w:pPr>
              <w:jc w:val="left"/>
            </w:pPr>
            <w:r>
              <w:t>3</w:t>
            </w:r>
          </w:p>
        </w:tc>
        <w:tc>
          <w:tcPr>
            <w:tcW w:w="1980" w:type="dxa"/>
          </w:tcPr>
          <w:p w14:paraId="49ED5CAF" w14:textId="5D7D9AED" w:rsidR="004D1EFC" w:rsidRDefault="004D1EFC" w:rsidP="00EF6169">
            <w:pPr>
              <w:jc w:val="left"/>
            </w:pPr>
            <w:r>
              <w:t>0.302</w:t>
            </w:r>
          </w:p>
        </w:tc>
        <w:tc>
          <w:tcPr>
            <w:tcW w:w="1980" w:type="dxa"/>
          </w:tcPr>
          <w:p w14:paraId="694EEEE6" w14:textId="058E1CCB" w:rsidR="004D1EFC" w:rsidRDefault="004D1EFC" w:rsidP="00EF6169">
            <w:pPr>
              <w:jc w:val="left"/>
            </w:pPr>
            <w:r>
              <w:t>0.316</w:t>
            </w:r>
          </w:p>
        </w:tc>
        <w:tc>
          <w:tcPr>
            <w:tcW w:w="1980" w:type="dxa"/>
          </w:tcPr>
          <w:p w14:paraId="04EA649B" w14:textId="6420963D" w:rsidR="004D1EFC" w:rsidRDefault="004D1EFC" w:rsidP="00EF6169">
            <w:pPr>
              <w:jc w:val="left"/>
            </w:pPr>
            <w:r>
              <w:t>0.432</w:t>
            </w:r>
          </w:p>
        </w:tc>
        <w:tc>
          <w:tcPr>
            <w:tcW w:w="1980" w:type="dxa"/>
          </w:tcPr>
          <w:p w14:paraId="60BC2184" w14:textId="0BB2EBED" w:rsidR="004D1EFC" w:rsidRDefault="004D1EFC" w:rsidP="00EF6169">
            <w:pPr>
              <w:jc w:val="left"/>
            </w:pPr>
            <w:r>
              <w:t>0.582</w:t>
            </w:r>
          </w:p>
        </w:tc>
      </w:tr>
      <w:tr w:rsidR="004D1EFC" w14:paraId="5F0DDA88" w14:textId="2C5EB007" w:rsidTr="0044695D">
        <w:tc>
          <w:tcPr>
            <w:tcW w:w="2155" w:type="dxa"/>
          </w:tcPr>
          <w:p w14:paraId="3349E195" w14:textId="4F47F573" w:rsidR="004D1EFC" w:rsidRDefault="004D1EFC" w:rsidP="00EF6169">
            <w:pPr>
              <w:jc w:val="left"/>
            </w:pPr>
            <w:r>
              <w:t>4</w:t>
            </w:r>
          </w:p>
        </w:tc>
        <w:tc>
          <w:tcPr>
            <w:tcW w:w="1980" w:type="dxa"/>
          </w:tcPr>
          <w:p w14:paraId="345FECD8" w14:textId="757A4F97" w:rsidR="004D1EFC" w:rsidRDefault="004D1EFC" w:rsidP="00EF6169">
            <w:pPr>
              <w:jc w:val="left"/>
            </w:pPr>
            <w:r>
              <w:t>0.312</w:t>
            </w:r>
          </w:p>
        </w:tc>
        <w:tc>
          <w:tcPr>
            <w:tcW w:w="1980" w:type="dxa"/>
          </w:tcPr>
          <w:p w14:paraId="087FB9AD" w14:textId="37F34CF2" w:rsidR="004D1EFC" w:rsidRDefault="004D1EFC" w:rsidP="00EF6169">
            <w:pPr>
              <w:jc w:val="left"/>
            </w:pPr>
            <w:r>
              <w:t>0.344</w:t>
            </w:r>
          </w:p>
        </w:tc>
        <w:tc>
          <w:tcPr>
            <w:tcW w:w="1980" w:type="dxa"/>
          </w:tcPr>
          <w:p w14:paraId="4EBE7F26" w14:textId="6112372C" w:rsidR="004D1EFC" w:rsidRDefault="004D1EFC" w:rsidP="00EF6169">
            <w:pPr>
              <w:jc w:val="left"/>
            </w:pPr>
            <w:r>
              <w:t>0.438</w:t>
            </w:r>
          </w:p>
        </w:tc>
        <w:tc>
          <w:tcPr>
            <w:tcW w:w="1980" w:type="dxa"/>
          </w:tcPr>
          <w:p w14:paraId="4793C5AC" w14:textId="789DD75D" w:rsidR="004D1EFC" w:rsidRDefault="004D1EFC" w:rsidP="00EF6169">
            <w:pPr>
              <w:jc w:val="left"/>
            </w:pPr>
            <w:r>
              <w:t>0.598</w:t>
            </w:r>
          </w:p>
        </w:tc>
      </w:tr>
      <w:tr w:rsidR="004D1EFC" w14:paraId="3AE1F364" w14:textId="0B133C1E" w:rsidTr="0044695D">
        <w:tc>
          <w:tcPr>
            <w:tcW w:w="2155" w:type="dxa"/>
          </w:tcPr>
          <w:p w14:paraId="318578DC" w14:textId="16A0200F" w:rsidR="004D1EFC" w:rsidRDefault="004D1EFC" w:rsidP="00EF6169">
            <w:pPr>
              <w:jc w:val="left"/>
            </w:pPr>
            <w:r>
              <w:t>5</w:t>
            </w:r>
          </w:p>
        </w:tc>
        <w:tc>
          <w:tcPr>
            <w:tcW w:w="1980" w:type="dxa"/>
          </w:tcPr>
          <w:p w14:paraId="687A6783" w14:textId="29FBB5A7" w:rsidR="004D1EFC" w:rsidRDefault="004D1EFC" w:rsidP="00EF6169">
            <w:pPr>
              <w:jc w:val="left"/>
            </w:pPr>
            <w:r>
              <w:t>0.294</w:t>
            </w:r>
          </w:p>
        </w:tc>
        <w:tc>
          <w:tcPr>
            <w:tcW w:w="1980" w:type="dxa"/>
          </w:tcPr>
          <w:p w14:paraId="343FD17F" w14:textId="0BDBB868" w:rsidR="004D1EFC" w:rsidRDefault="004D1EFC" w:rsidP="00EF6169">
            <w:pPr>
              <w:jc w:val="left"/>
            </w:pPr>
            <w:r>
              <w:t>0.332</w:t>
            </w:r>
          </w:p>
        </w:tc>
        <w:tc>
          <w:tcPr>
            <w:tcW w:w="1980" w:type="dxa"/>
          </w:tcPr>
          <w:p w14:paraId="6CAA4126" w14:textId="2DB6BBB0" w:rsidR="004D1EFC" w:rsidRDefault="004D1EFC" w:rsidP="00EF6169">
            <w:pPr>
              <w:jc w:val="left"/>
            </w:pPr>
            <w:r>
              <w:t>0.434</w:t>
            </w:r>
          </w:p>
        </w:tc>
        <w:tc>
          <w:tcPr>
            <w:tcW w:w="1980" w:type="dxa"/>
          </w:tcPr>
          <w:p w14:paraId="7BF5FC33" w14:textId="799EE84F" w:rsidR="004D1EFC" w:rsidRDefault="004D1EFC" w:rsidP="00EF6169">
            <w:pPr>
              <w:jc w:val="left"/>
            </w:pPr>
            <w:r>
              <w:t>0.582</w:t>
            </w:r>
          </w:p>
        </w:tc>
      </w:tr>
      <w:tr w:rsidR="004D1EFC" w14:paraId="47D8DED4" w14:textId="26D91E4D" w:rsidTr="0044695D">
        <w:tc>
          <w:tcPr>
            <w:tcW w:w="2155" w:type="dxa"/>
          </w:tcPr>
          <w:p w14:paraId="09432543" w14:textId="17FAACC7" w:rsidR="004D1EFC" w:rsidRDefault="004D1EFC" w:rsidP="00EF6169">
            <w:pPr>
              <w:jc w:val="left"/>
            </w:pPr>
            <w:r>
              <w:t>6</w:t>
            </w:r>
          </w:p>
        </w:tc>
        <w:tc>
          <w:tcPr>
            <w:tcW w:w="1980" w:type="dxa"/>
          </w:tcPr>
          <w:p w14:paraId="6FF93E53" w14:textId="6D0AF3D9" w:rsidR="004D1EFC" w:rsidRDefault="004D1EFC" w:rsidP="00EF6169">
            <w:pPr>
              <w:jc w:val="left"/>
            </w:pPr>
            <w:r>
              <w:t>0.294</w:t>
            </w:r>
          </w:p>
        </w:tc>
        <w:tc>
          <w:tcPr>
            <w:tcW w:w="1980" w:type="dxa"/>
          </w:tcPr>
          <w:p w14:paraId="413F3964" w14:textId="073E351E" w:rsidR="004D1EFC" w:rsidRDefault="004D1EFC" w:rsidP="00EF6169">
            <w:pPr>
              <w:jc w:val="left"/>
            </w:pPr>
            <w:r>
              <w:t>0.320</w:t>
            </w:r>
          </w:p>
        </w:tc>
        <w:tc>
          <w:tcPr>
            <w:tcW w:w="1980" w:type="dxa"/>
          </w:tcPr>
          <w:p w14:paraId="3A160FAA" w14:textId="0CE677D4" w:rsidR="004D1EFC" w:rsidRDefault="004D1EFC" w:rsidP="00EF6169">
            <w:pPr>
              <w:jc w:val="left"/>
            </w:pPr>
            <w:r>
              <w:t>0.428</w:t>
            </w:r>
          </w:p>
        </w:tc>
        <w:tc>
          <w:tcPr>
            <w:tcW w:w="1980" w:type="dxa"/>
          </w:tcPr>
          <w:p w14:paraId="726C277E" w14:textId="335A33B0" w:rsidR="004D1EFC" w:rsidRDefault="004D1EFC" w:rsidP="00EF6169">
            <w:pPr>
              <w:jc w:val="left"/>
            </w:pPr>
            <w:r>
              <w:t>0.582</w:t>
            </w:r>
          </w:p>
        </w:tc>
      </w:tr>
      <w:tr w:rsidR="004D1EFC" w14:paraId="718E2D99" w14:textId="3A33FD77" w:rsidTr="0044695D">
        <w:tc>
          <w:tcPr>
            <w:tcW w:w="2155" w:type="dxa"/>
          </w:tcPr>
          <w:p w14:paraId="65E93B69" w14:textId="06C31328" w:rsidR="004D1EFC" w:rsidRDefault="004D1EFC" w:rsidP="00EF6169">
            <w:pPr>
              <w:jc w:val="left"/>
            </w:pPr>
            <w:r>
              <w:t>7</w:t>
            </w:r>
          </w:p>
        </w:tc>
        <w:tc>
          <w:tcPr>
            <w:tcW w:w="1980" w:type="dxa"/>
          </w:tcPr>
          <w:p w14:paraId="3F992787" w14:textId="48EAE256" w:rsidR="004D1EFC" w:rsidRDefault="004D1EFC" w:rsidP="00EF6169">
            <w:pPr>
              <w:jc w:val="left"/>
            </w:pPr>
            <w:r>
              <w:t>0.136</w:t>
            </w:r>
          </w:p>
        </w:tc>
        <w:tc>
          <w:tcPr>
            <w:tcW w:w="1980" w:type="dxa"/>
          </w:tcPr>
          <w:p w14:paraId="06956C50" w14:textId="78887060" w:rsidR="004D1EFC" w:rsidRDefault="004D1EFC" w:rsidP="00EF6169">
            <w:pPr>
              <w:jc w:val="left"/>
            </w:pPr>
            <w:r>
              <w:t>0.088</w:t>
            </w:r>
          </w:p>
        </w:tc>
        <w:tc>
          <w:tcPr>
            <w:tcW w:w="1980" w:type="dxa"/>
          </w:tcPr>
          <w:p w14:paraId="3BDB235F" w14:textId="4F076248" w:rsidR="004D1EFC" w:rsidRDefault="004D1EFC" w:rsidP="00EF6169">
            <w:pPr>
              <w:jc w:val="left"/>
            </w:pPr>
            <w:r>
              <w:t>0.134</w:t>
            </w:r>
          </w:p>
        </w:tc>
        <w:tc>
          <w:tcPr>
            <w:tcW w:w="1980" w:type="dxa"/>
          </w:tcPr>
          <w:p w14:paraId="778F9F42" w14:textId="522ED21E" w:rsidR="004D1EFC" w:rsidRDefault="004D1EFC" w:rsidP="00EF6169">
            <w:pPr>
              <w:jc w:val="left"/>
            </w:pPr>
            <w:r>
              <w:t>0.146</w:t>
            </w:r>
          </w:p>
        </w:tc>
      </w:tr>
      <w:tr w:rsidR="004D1EFC" w14:paraId="2AC3E6C1" w14:textId="5BDDAFCB" w:rsidTr="0044695D">
        <w:tc>
          <w:tcPr>
            <w:tcW w:w="2155" w:type="dxa"/>
          </w:tcPr>
          <w:p w14:paraId="7FE5DB7C" w14:textId="6AA223FD" w:rsidR="004D1EFC" w:rsidRDefault="004D1EFC" w:rsidP="00EF6169">
            <w:pPr>
              <w:jc w:val="left"/>
            </w:pPr>
            <w:r>
              <w:t>8</w:t>
            </w:r>
          </w:p>
        </w:tc>
        <w:tc>
          <w:tcPr>
            <w:tcW w:w="1980" w:type="dxa"/>
          </w:tcPr>
          <w:p w14:paraId="30223123" w14:textId="397F18F4" w:rsidR="004D1EFC" w:rsidRDefault="004D1EFC" w:rsidP="00EF6169">
            <w:pPr>
              <w:jc w:val="left"/>
            </w:pPr>
            <w:r>
              <w:t>0.124</w:t>
            </w:r>
          </w:p>
        </w:tc>
        <w:tc>
          <w:tcPr>
            <w:tcW w:w="1980" w:type="dxa"/>
          </w:tcPr>
          <w:p w14:paraId="2BB4CDE9" w14:textId="254C00B9" w:rsidR="004D1EFC" w:rsidRDefault="004D1EFC" w:rsidP="00EF6169">
            <w:pPr>
              <w:jc w:val="left"/>
            </w:pPr>
            <w:r>
              <w:t>0.096</w:t>
            </w:r>
          </w:p>
        </w:tc>
        <w:tc>
          <w:tcPr>
            <w:tcW w:w="1980" w:type="dxa"/>
          </w:tcPr>
          <w:p w14:paraId="5A6BF1C9" w14:textId="2A789255" w:rsidR="004D1EFC" w:rsidRDefault="004D1EFC" w:rsidP="00EF6169">
            <w:pPr>
              <w:jc w:val="left"/>
            </w:pPr>
            <w:r>
              <w:t>0.120</w:t>
            </w:r>
          </w:p>
        </w:tc>
        <w:tc>
          <w:tcPr>
            <w:tcW w:w="1980" w:type="dxa"/>
          </w:tcPr>
          <w:p w14:paraId="62ADF2A9" w14:textId="2B87E9B7" w:rsidR="004D1EFC" w:rsidRDefault="004D1EFC" w:rsidP="00EF6169">
            <w:pPr>
              <w:jc w:val="left"/>
            </w:pPr>
            <w:r>
              <w:t>0.126</w:t>
            </w:r>
          </w:p>
        </w:tc>
      </w:tr>
      <w:tr w:rsidR="004D1EFC" w14:paraId="6C33EFF7" w14:textId="46431729" w:rsidTr="0044695D">
        <w:tc>
          <w:tcPr>
            <w:tcW w:w="2155" w:type="dxa"/>
          </w:tcPr>
          <w:p w14:paraId="4826AA9E" w14:textId="694B8C48" w:rsidR="004D1EFC" w:rsidRDefault="004D1EFC" w:rsidP="00EF6169">
            <w:pPr>
              <w:jc w:val="left"/>
            </w:pPr>
            <w:r>
              <w:t>9</w:t>
            </w:r>
          </w:p>
        </w:tc>
        <w:tc>
          <w:tcPr>
            <w:tcW w:w="1980" w:type="dxa"/>
          </w:tcPr>
          <w:p w14:paraId="0E6C4F89" w14:textId="50C1C703" w:rsidR="004D1EFC" w:rsidRDefault="004D1EFC" w:rsidP="00EF6169">
            <w:pPr>
              <w:jc w:val="left"/>
            </w:pPr>
            <w:r>
              <w:t>0.126</w:t>
            </w:r>
          </w:p>
        </w:tc>
        <w:tc>
          <w:tcPr>
            <w:tcW w:w="1980" w:type="dxa"/>
          </w:tcPr>
          <w:p w14:paraId="5207CDE8" w14:textId="6FC477C5" w:rsidR="004D1EFC" w:rsidRDefault="004D1EFC" w:rsidP="00EF6169">
            <w:pPr>
              <w:jc w:val="left"/>
            </w:pPr>
            <w:r>
              <w:t>0.092</w:t>
            </w:r>
          </w:p>
        </w:tc>
        <w:tc>
          <w:tcPr>
            <w:tcW w:w="1980" w:type="dxa"/>
          </w:tcPr>
          <w:p w14:paraId="5A8ECBD9" w14:textId="33733A94" w:rsidR="004D1EFC" w:rsidRDefault="004D1EFC" w:rsidP="00EF6169">
            <w:pPr>
              <w:jc w:val="left"/>
            </w:pPr>
            <w:r>
              <w:t>0.124</w:t>
            </w:r>
          </w:p>
        </w:tc>
        <w:tc>
          <w:tcPr>
            <w:tcW w:w="1980" w:type="dxa"/>
          </w:tcPr>
          <w:p w14:paraId="16DC4A9A" w14:textId="6674B6AE" w:rsidR="004D1EFC" w:rsidRDefault="004D1EFC" w:rsidP="00EF6169">
            <w:pPr>
              <w:jc w:val="left"/>
            </w:pPr>
            <w:r>
              <w:t>0.136</w:t>
            </w:r>
          </w:p>
        </w:tc>
      </w:tr>
      <w:tr w:rsidR="004D1EFC" w14:paraId="1EB41C62" w14:textId="1C26AD18" w:rsidTr="0044695D">
        <w:tc>
          <w:tcPr>
            <w:tcW w:w="2155" w:type="dxa"/>
          </w:tcPr>
          <w:p w14:paraId="231D2F5E" w14:textId="5D54780A" w:rsidR="004D1EFC" w:rsidRDefault="004D1EFC" w:rsidP="00EF6169">
            <w:pPr>
              <w:jc w:val="left"/>
            </w:pPr>
            <w:r>
              <w:t>10</w:t>
            </w:r>
          </w:p>
        </w:tc>
        <w:tc>
          <w:tcPr>
            <w:tcW w:w="1980" w:type="dxa"/>
          </w:tcPr>
          <w:p w14:paraId="31AEEC83" w14:textId="7461CC58" w:rsidR="004D1EFC" w:rsidRDefault="004D1EFC" w:rsidP="00EF6169">
            <w:pPr>
              <w:jc w:val="left"/>
            </w:pPr>
            <w:r>
              <w:t>0.146</w:t>
            </w:r>
          </w:p>
        </w:tc>
        <w:tc>
          <w:tcPr>
            <w:tcW w:w="1980" w:type="dxa"/>
          </w:tcPr>
          <w:p w14:paraId="2D13B1DD" w14:textId="5F33B41B" w:rsidR="004D1EFC" w:rsidRDefault="004D1EFC" w:rsidP="00EF6169">
            <w:pPr>
              <w:jc w:val="left"/>
            </w:pPr>
            <w:r>
              <w:t>0.108</w:t>
            </w:r>
          </w:p>
        </w:tc>
        <w:tc>
          <w:tcPr>
            <w:tcW w:w="1980" w:type="dxa"/>
          </w:tcPr>
          <w:p w14:paraId="35D67003" w14:textId="51BF6F26" w:rsidR="004D1EFC" w:rsidRDefault="004D1EFC" w:rsidP="00EF6169">
            <w:pPr>
              <w:jc w:val="left"/>
            </w:pPr>
            <w:r>
              <w:t>0.146</w:t>
            </w:r>
          </w:p>
        </w:tc>
        <w:tc>
          <w:tcPr>
            <w:tcW w:w="1980" w:type="dxa"/>
          </w:tcPr>
          <w:p w14:paraId="12CB3F93" w14:textId="569CE61E" w:rsidR="004D1EFC" w:rsidRDefault="004D1EFC" w:rsidP="00EF6169">
            <w:pPr>
              <w:jc w:val="left"/>
            </w:pPr>
            <w:r>
              <w:t>0.158</w:t>
            </w:r>
          </w:p>
        </w:tc>
      </w:tr>
    </w:tbl>
    <w:p w14:paraId="17B6D947" w14:textId="77777777" w:rsidR="00EF6169" w:rsidRDefault="00EF6169" w:rsidP="00F4259E">
      <w:pPr>
        <w:jc w:val="left"/>
      </w:pPr>
    </w:p>
    <w:p w14:paraId="6A0F0583" w14:textId="5D49AA4B" w:rsidR="00A604A8" w:rsidRPr="007B216F" w:rsidRDefault="00A604A8" w:rsidP="00A604A8">
      <w:pPr>
        <w:rPr>
          <w:b/>
        </w:rPr>
      </w:pPr>
      <w:r>
        <w:rPr>
          <w:b/>
          <w:highlight w:val="green"/>
        </w:rPr>
        <w:t>Wednesday</w:t>
      </w:r>
      <w:r w:rsidRPr="007A68D0">
        <w:rPr>
          <w:b/>
          <w:highlight w:val="green"/>
        </w:rPr>
        <w:t xml:space="preserve">, </w:t>
      </w:r>
      <w:r>
        <w:rPr>
          <w:b/>
          <w:highlight w:val="green"/>
        </w:rPr>
        <w:t>October</w:t>
      </w:r>
      <w:r w:rsidRPr="007A68D0">
        <w:rPr>
          <w:b/>
          <w:highlight w:val="green"/>
        </w:rPr>
        <w:t xml:space="preserve"> </w:t>
      </w:r>
      <w:r>
        <w:rPr>
          <w:b/>
          <w:highlight w:val="green"/>
        </w:rPr>
        <w:t>31, 2018</w:t>
      </w:r>
    </w:p>
    <w:p w14:paraId="48E09096" w14:textId="77777777" w:rsidR="00A604A8" w:rsidRPr="007B216F" w:rsidRDefault="00A604A8" w:rsidP="00A604A8">
      <w:pPr>
        <w:rPr>
          <w:b/>
          <w:sz w:val="18"/>
          <w:szCs w:val="18"/>
        </w:rPr>
      </w:pPr>
      <w:r w:rsidRPr="007B216F">
        <w:rPr>
          <w:b/>
          <w:sz w:val="18"/>
          <w:szCs w:val="18"/>
        </w:rPr>
        <w:t>To Do:</w:t>
      </w:r>
    </w:p>
    <w:p w14:paraId="6A17AB26" w14:textId="77777777" w:rsidR="00A604A8" w:rsidRDefault="00A604A8" w:rsidP="00A604A8">
      <w:pPr>
        <w:pStyle w:val="ListParagraph"/>
        <w:rPr>
          <w:sz w:val="18"/>
          <w:szCs w:val="18"/>
        </w:rPr>
      </w:pPr>
    </w:p>
    <w:p w14:paraId="290DB6C9" w14:textId="5836A8AC" w:rsidR="00A604A8" w:rsidRDefault="00A604A8" w:rsidP="00A604A8">
      <w:pPr>
        <w:pStyle w:val="ListParagraph"/>
        <w:numPr>
          <w:ilvl w:val="0"/>
          <w:numId w:val="14"/>
        </w:numPr>
        <w:rPr>
          <w:strike/>
          <w:sz w:val="18"/>
          <w:szCs w:val="18"/>
        </w:rPr>
      </w:pPr>
      <w:r w:rsidRPr="00921186">
        <w:rPr>
          <w:strike/>
          <w:sz w:val="18"/>
          <w:szCs w:val="18"/>
        </w:rPr>
        <w:t xml:space="preserve">Perform last OD from growth experiment  </w:t>
      </w:r>
    </w:p>
    <w:p w14:paraId="43F1B2BD" w14:textId="7F5A5080" w:rsidR="00382750" w:rsidRPr="00921186" w:rsidRDefault="00382750" w:rsidP="00A604A8">
      <w:pPr>
        <w:pStyle w:val="ListParagraph"/>
        <w:numPr>
          <w:ilvl w:val="0"/>
          <w:numId w:val="14"/>
        </w:numPr>
        <w:rPr>
          <w:strike/>
          <w:sz w:val="18"/>
          <w:szCs w:val="18"/>
        </w:rPr>
      </w:pPr>
      <w:r>
        <w:rPr>
          <w:strike/>
          <w:sz w:val="18"/>
          <w:szCs w:val="18"/>
        </w:rPr>
        <w:t xml:space="preserve">Streak out plates for cell harvesting </w:t>
      </w:r>
    </w:p>
    <w:tbl>
      <w:tblPr>
        <w:tblStyle w:val="TableGrid"/>
        <w:tblW w:w="0" w:type="auto"/>
        <w:tblLook w:val="04A0" w:firstRow="1" w:lastRow="0" w:firstColumn="1" w:lastColumn="0" w:noHBand="0" w:noVBand="1"/>
      </w:tblPr>
      <w:tblGrid>
        <w:gridCol w:w="1615"/>
        <w:gridCol w:w="1800"/>
        <w:gridCol w:w="1800"/>
        <w:gridCol w:w="1440"/>
        <w:gridCol w:w="1800"/>
        <w:gridCol w:w="1759"/>
      </w:tblGrid>
      <w:tr w:rsidR="00A604A8" w14:paraId="16DB4561" w14:textId="43EF1CF5" w:rsidTr="00A604A8">
        <w:tc>
          <w:tcPr>
            <w:tcW w:w="1615" w:type="dxa"/>
          </w:tcPr>
          <w:p w14:paraId="5FDA7E36" w14:textId="77777777" w:rsidR="00A604A8" w:rsidRDefault="00A604A8" w:rsidP="0044695D">
            <w:pPr>
              <w:jc w:val="left"/>
            </w:pPr>
            <w:r>
              <w:t xml:space="preserve">Tube Number </w:t>
            </w:r>
          </w:p>
        </w:tc>
        <w:tc>
          <w:tcPr>
            <w:tcW w:w="1800" w:type="dxa"/>
          </w:tcPr>
          <w:p w14:paraId="5C28C517" w14:textId="77777777" w:rsidR="00A604A8" w:rsidRDefault="00A604A8" w:rsidP="0044695D">
            <w:pPr>
              <w:jc w:val="left"/>
            </w:pPr>
            <w:r>
              <w:t>2hr 10’ (OD600)</w:t>
            </w:r>
          </w:p>
        </w:tc>
        <w:tc>
          <w:tcPr>
            <w:tcW w:w="1800" w:type="dxa"/>
          </w:tcPr>
          <w:p w14:paraId="231DFDA4" w14:textId="77777777" w:rsidR="00A604A8" w:rsidRDefault="00A604A8" w:rsidP="0044695D">
            <w:pPr>
              <w:jc w:val="left"/>
            </w:pPr>
            <w:r>
              <w:t>3hr 10’ (OD600)</w:t>
            </w:r>
          </w:p>
        </w:tc>
        <w:tc>
          <w:tcPr>
            <w:tcW w:w="1440" w:type="dxa"/>
          </w:tcPr>
          <w:p w14:paraId="509840D6" w14:textId="77777777" w:rsidR="00A604A8" w:rsidRDefault="00A604A8" w:rsidP="0044695D">
            <w:pPr>
              <w:jc w:val="left"/>
            </w:pPr>
            <w:r>
              <w:t>4hr (OD600)</w:t>
            </w:r>
          </w:p>
        </w:tc>
        <w:tc>
          <w:tcPr>
            <w:tcW w:w="1800" w:type="dxa"/>
          </w:tcPr>
          <w:p w14:paraId="7BFC3DC9" w14:textId="77777777" w:rsidR="00A604A8" w:rsidRDefault="00A604A8" w:rsidP="0044695D">
            <w:pPr>
              <w:jc w:val="left"/>
            </w:pPr>
            <w:r>
              <w:t>5.5hr (OD600)</w:t>
            </w:r>
          </w:p>
        </w:tc>
        <w:tc>
          <w:tcPr>
            <w:tcW w:w="1759" w:type="dxa"/>
          </w:tcPr>
          <w:p w14:paraId="4736CED3" w14:textId="2911403A" w:rsidR="00A604A8" w:rsidRDefault="00A604A8" w:rsidP="0044695D">
            <w:pPr>
              <w:jc w:val="left"/>
            </w:pPr>
            <w:r>
              <w:t>21.5hr (OD600)</w:t>
            </w:r>
          </w:p>
        </w:tc>
      </w:tr>
      <w:tr w:rsidR="00A604A8" w14:paraId="06DA22DA" w14:textId="1CA95D1B" w:rsidTr="00A604A8">
        <w:tc>
          <w:tcPr>
            <w:tcW w:w="1615" w:type="dxa"/>
          </w:tcPr>
          <w:p w14:paraId="7501495E" w14:textId="77777777" w:rsidR="00A604A8" w:rsidRDefault="00A604A8" w:rsidP="0044695D">
            <w:pPr>
              <w:jc w:val="left"/>
            </w:pPr>
            <w:r>
              <w:t>1</w:t>
            </w:r>
          </w:p>
        </w:tc>
        <w:tc>
          <w:tcPr>
            <w:tcW w:w="1800" w:type="dxa"/>
          </w:tcPr>
          <w:p w14:paraId="4D687EA7" w14:textId="77777777" w:rsidR="00A604A8" w:rsidRDefault="00A604A8" w:rsidP="0044695D">
            <w:pPr>
              <w:jc w:val="left"/>
            </w:pPr>
            <w:r>
              <w:t>0.294</w:t>
            </w:r>
          </w:p>
        </w:tc>
        <w:tc>
          <w:tcPr>
            <w:tcW w:w="1800" w:type="dxa"/>
          </w:tcPr>
          <w:p w14:paraId="3CCFAEE6" w14:textId="77777777" w:rsidR="00A604A8" w:rsidRDefault="00A604A8" w:rsidP="0044695D">
            <w:pPr>
              <w:jc w:val="left"/>
            </w:pPr>
            <w:r>
              <w:t>0.316</w:t>
            </w:r>
          </w:p>
        </w:tc>
        <w:tc>
          <w:tcPr>
            <w:tcW w:w="1440" w:type="dxa"/>
          </w:tcPr>
          <w:p w14:paraId="06758C6B" w14:textId="77777777" w:rsidR="00A604A8" w:rsidRDefault="00A604A8" w:rsidP="0044695D">
            <w:pPr>
              <w:jc w:val="left"/>
            </w:pPr>
            <w:r>
              <w:t>0.428</w:t>
            </w:r>
          </w:p>
        </w:tc>
        <w:tc>
          <w:tcPr>
            <w:tcW w:w="1800" w:type="dxa"/>
          </w:tcPr>
          <w:p w14:paraId="669896B2" w14:textId="77777777" w:rsidR="00A604A8" w:rsidRDefault="00A604A8" w:rsidP="0044695D">
            <w:pPr>
              <w:jc w:val="left"/>
            </w:pPr>
            <w:r>
              <w:t>0.566</w:t>
            </w:r>
          </w:p>
        </w:tc>
        <w:tc>
          <w:tcPr>
            <w:tcW w:w="1759" w:type="dxa"/>
          </w:tcPr>
          <w:p w14:paraId="2865903A" w14:textId="201F3D1E" w:rsidR="00A604A8" w:rsidRDefault="00A604A8" w:rsidP="0044695D">
            <w:pPr>
              <w:jc w:val="left"/>
            </w:pPr>
            <w:r>
              <w:t>2.19</w:t>
            </w:r>
          </w:p>
        </w:tc>
      </w:tr>
      <w:tr w:rsidR="00A604A8" w14:paraId="5FAA6019" w14:textId="5B5ADC7B" w:rsidTr="00A604A8">
        <w:tc>
          <w:tcPr>
            <w:tcW w:w="1615" w:type="dxa"/>
          </w:tcPr>
          <w:p w14:paraId="7977C628" w14:textId="77777777" w:rsidR="00A604A8" w:rsidRDefault="00A604A8" w:rsidP="0044695D">
            <w:pPr>
              <w:jc w:val="left"/>
            </w:pPr>
            <w:r>
              <w:t>2</w:t>
            </w:r>
          </w:p>
        </w:tc>
        <w:tc>
          <w:tcPr>
            <w:tcW w:w="1800" w:type="dxa"/>
          </w:tcPr>
          <w:p w14:paraId="02F9D8E2" w14:textId="77777777" w:rsidR="00A604A8" w:rsidRDefault="00A604A8" w:rsidP="0044695D">
            <w:pPr>
              <w:jc w:val="left"/>
            </w:pPr>
            <w:r>
              <w:t>0.296</w:t>
            </w:r>
          </w:p>
        </w:tc>
        <w:tc>
          <w:tcPr>
            <w:tcW w:w="1800" w:type="dxa"/>
          </w:tcPr>
          <w:p w14:paraId="4601FC64" w14:textId="77777777" w:rsidR="00A604A8" w:rsidRDefault="00A604A8" w:rsidP="0044695D">
            <w:pPr>
              <w:jc w:val="left"/>
            </w:pPr>
            <w:r>
              <w:t>0.304</w:t>
            </w:r>
          </w:p>
        </w:tc>
        <w:tc>
          <w:tcPr>
            <w:tcW w:w="1440" w:type="dxa"/>
          </w:tcPr>
          <w:p w14:paraId="553C5B33" w14:textId="77777777" w:rsidR="00A604A8" w:rsidRDefault="00A604A8" w:rsidP="0044695D">
            <w:pPr>
              <w:jc w:val="left"/>
            </w:pPr>
            <w:r>
              <w:t>0.426</w:t>
            </w:r>
          </w:p>
        </w:tc>
        <w:tc>
          <w:tcPr>
            <w:tcW w:w="1800" w:type="dxa"/>
          </w:tcPr>
          <w:p w14:paraId="0783A054" w14:textId="77777777" w:rsidR="00A604A8" w:rsidRDefault="00A604A8" w:rsidP="0044695D">
            <w:pPr>
              <w:jc w:val="left"/>
            </w:pPr>
            <w:r>
              <w:t>0.586</w:t>
            </w:r>
          </w:p>
        </w:tc>
        <w:tc>
          <w:tcPr>
            <w:tcW w:w="1759" w:type="dxa"/>
          </w:tcPr>
          <w:p w14:paraId="47C94B9A" w14:textId="3F8AE41B" w:rsidR="00A604A8" w:rsidRDefault="00A604A8" w:rsidP="0044695D">
            <w:pPr>
              <w:jc w:val="left"/>
            </w:pPr>
            <w:r>
              <w:t>1.86</w:t>
            </w:r>
          </w:p>
        </w:tc>
      </w:tr>
      <w:tr w:rsidR="00A604A8" w14:paraId="7BD8ADCF" w14:textId="10662286" w:rsidTr="00A604A8">
        <w:tc>
          <w:tcPr>
            <w:tcW w:w="1615" w:type="dxa"/>
          </w:tcPr>
          <w:p w14:paraId="26359805" w14:textId="77777777" w:rsidR="00A604A8" w:rsidRDefault="00A604A8" w:rsidP="0044695D">
            <w:pPr>
              <w:jc w:val="left"/>
            </w:pPr>
            <w:r>
              <w:t>3</w:t>
            </w:r>
          </w:p>
        </w:tc>
        <w:tc>
          <w:tcPr>
            <w:tcW w:w="1800" w:type="dxa"/>
          </w:tcPr>
          <w:p w14:paraId="7115B1BC" w14:textId="77777777" w:rsidR="00A604A8" w:rsidRDefault="00A604A8" w:rsidP="0044695D">
            <w:pPr>
              <w:jc w:val="left"/>
            </w:pPr>
            <w:r>
              <w:t>0.302</w:t>
            </w:r>
          </w:p>
        </w:tc>
        <w:tc>
          <w:tcPr>
            <w:tcW w:w="1800" w:type="dxa"/>
          </w:tcPr>
          <w:p w14:paraId="685062CB" w14:textId="77777777" w:rsidR="00A604A8" w:rsidRDefault="00A604A8" w:rsidP="0044695D">
            <w:pPr>
              <w:jc w:val="left"/>
            </w:pPr>
            <w:r>
              <w:t>0.316</w:t>
            </w:r>
          </w:p>
        </w:tc>
        <w:tc>
          <w:tcPr>
            <w:tcW w:w="1440" w:type="dxa"/>
          </w:tcPr>
          <w:p w14:paraId="6EEAFC5B" w14:textId="77777777" w:rsidR="00A604A8" w:rsidRDefault="00A604A8" w:rsidP="0044695D">
            <w:pPr>
              <w:jc w:val="left"/>
            </w:pPr>
            <w:r>
              <w:t>0.432</w:t>
            </w:r>
          </w:p>
        </w:tc>
        <w:tc>
          <w:tcPr>
            <w:tcW w:w="1800" w:type="dxa"/>
          </w:tcPr>
          <w:p w14:paraId="47E01D81" w14:textId="77777777" w:rsidR="00A604A8" w:rsidRDefault="00A604A8" w:rsidP="0044695D">
            <w:pPr>
              <w:jc w:val="left"/>
            </w:pPr>
            <w:r>
              <w:t>0.582</w:t>
            </w:r>
          </w:p>
        </w:tc>
        <w:tc>
          <w:tcPr>
            <w:tcW w:w="1759" w:type="dxa"/>
          </w:tcPr>
          <w:p w14:paraId="39471E69" w14:textId="728FAC5B" w:rsidR="00A604A8" w:rsidRDefault="00A604A8" w:rsidP="0044695D">
            <w:pPr>
              <w:jc w:val="left"/>
            </w:pPr>
            <w:r>
              <w:t>1.94</w:t>
            </w:r>
          </w:p>
        </w:tc>
      </w:tr>
      <w:tr w:rsidR="00A604A8" w14:paraId="5051D32C" w14:textId="786670AB" w:rsidTr="00A604A8">
        <w:tc>
          <w:tcPr>
            <w:tcW w:w="1615" w:type="dxa"/>
          </w:tcPr>
          <w:p w14:paraId="4290D722" w14:textId="77777777" w:rsidR="00A604A8" w:rsidRDefault="00A604A8" w:rsidP="0044695D">
            <w:pPr>
              <w:jc w:val="left"/>
            </w:pPr>
            <w:r>
              <w:t>4</w:t>
            </w:r>
          </w:p>
        </w:tc>
        <w:tc>
          <w:tcPr>
            <w:tcW w:w="1800" w:type="dxa"/>
          </w:tcPr>
          <w:p w14:paraId="499A13C9" w14:textId="77777777" w:rsidR="00A604A8" w:rsidRDefault="00A604A8" w:rsidP="0044695D">
            <w:pPr>
              <w:jc w:val="left"/>
            </w:pPr>
            <w:r>
              <w:t>0.312</w:t>
            </w:r>
          </w:p>
        </w:tc>
        <w:tc>
          <w:tcPr>
            <w:tcW w:w="1800" w:type="dxa"/>
          </w:tcPr>
          <w:p w14:paraId="36F5D718" w14:textId="77777777" w:rsidR="00A604A8" w:rsidRDefault="00A604A8" w:rsidP="0044695D">
            <w:pPr>
              <w:jc w:val="left"/>
            </w:pPr>
            <w:r>
              <w:t>0.344</w:t>
            </w:r>
          </w:p>
        </w:tc>
        <w:tc>
          <w:tcPr>
            <w:tcW w:w="1440" w:type="dxa"/>
          </w:tcPr>
          <w:p w14:paraId="10497BBA" w14:textId="77777777" w:rsidR="00A604A8" w:rsidRDefault="00A604A8" w:rsidP="0044695D">
            <w:pPr>
              <w:jc w:val="left"/>
            </w:pPr>
            <w:r>
              <w:t>0.438</w:t>
            </w:r>
          </w:p>
        </w:tc>
        <w:tc>
          <w:tcPr>
            <w:tcW w:w="1800" w:type="dxa"/>
          </w:tcPr>
          <w:p w14:paraId="6E1C5766" w14:textId="77777777" w:rsidR="00A604A8" w:rsidRDefault="00A604A8" w:rsidP="0044695D">
            <w:pPr>
              <w:jc w:val="left"/>
            </w:pPr>
            <w:r>
              <w:t>0.598</w:t>
            </w:r>
          </w:p>
        </w:tc>
        <w:tc>
          <w:tcPr>
            <w:tcW w:w="1759" w:type="dxa"/>
          </w:tcPr>
          <w:p w14:paraId="0CFD37C0" w14:textId="0D578D18" w:rsidR="00A604A8" w:rsidRDefault="00A604A8" w:rsidP="0044695D">
            <w:pPr>
              <w:jc w:val="left"/>
            </w:pPr>
            <w:r>
              <w:t>1.92</w:t>
            </w:r>
          </w:p>
        </w:tc>
      </w:tr>
      <w:tr w:rsidR="00A604A8" w14:paraId="6C15B2C9" w14:textId="69507C51" w:rsidTr="00A604A8">
        <w:tc>
          <w:tcPr>
            <w:tcW w:w="1615" w:type="dxa"/>
          </w:tcPr>
          <w:p w14:paraId="6E1F2735" w14:textId="77777777" w:rsidR="00A604A8" w:rsidRDefault="00A604A8" w:rsidP="0044695D">
            <w:pPr>
              <w:jc w:val="left"/>
            </w:pPr>
            <w:r>
              <w:t>5</w:t>
            </w:r>
          </w:p>
        </w:tc>
        <w:tc>
          <w:tcPr>
            <w:tcW w:w="1800" w:type="dxa"/>
          </w:tcPr>
          <w:p w14:paraId="3C300F7F" w14:textId="77777777" w:rsidR="00A604A8" w:rsidRDefault="00A604A8" w:rsidP="0044695D">
            <w:pPr>
              <w:jc w:val="left"/>
            </w:pPr>
            <w:r>
              <w:t>0.294</w:t>
            </w:r>
          </w:p>
        </w:tc>
        <w:tc>
          <w:tcPr>
            <w:tcW w:w="1800" w:type="dxa"/>
          </w:tcPr>
          <w:p w14:paraId="1ACF3CB4" w14:textId="77777777" w:rsidR="00A604A8" w:rsidRDefault="00A604A8" w:rsidP="0044695D">
            <w:pPr>
              <w:jc w:val="left"/>
            </w:pPr>
            <w:r>
              <w:t>0.332</w:t>
            </w:r>
          </w:p>
        </w:tc>
        <w:tc>
          <w:tcPr>
            <w:tcW w:w="1440" w:type="dxa"/>
          </w:tcPr>
          <w:p w14:paraId="1B587665" w14:textId="77777777" w:rsidR="00A604A8" w:rsidRDefault="00A604A8" w:rsidP="0044695D">
            <w:pPr>
              <w:jc w:val="left"/>
            </w:pPr>
            <w:r>
              <w:t>0.434</w:t>
            </w:r>
          </w:p>
        </w:tc>
        <w:tc>
          <w:tcPr>
            <w:tcW w:w="1800" w:type="dxa"/>
          </w:tcPr>
          <w:p w14:paraId="2BC2D297" w14:textId="77777777" w:rsidR="00A604A8" w:rsidRDefault="00A604A8" w:rsidP="0044695D">
            <w:pPr>
              <w:jc w:val="left"/>
            </w:pPr>
            <w:r>
              <w:t>0.582</w:t>
            </w:r>
          </w:p>
        </w:tc>
        <w:tc>
          <w:tcPr>
            <w:tcW w:w="1759" w:type="dxa"/>
          </w:tcPr>
          <w:p w14:paraId="4FBE18C6" w14:textId="487A32C6" w:rsidR="00A604A8" w:rsidRDefault="00A604A8" w:rsidP="0044695D">
            <w:pPr>
              <w:jc w:val="left"/>
            </w:pPr>
            <w:r>
              <w:t>1.85</w:t>
            </w:r>
          </w:p>
        </w:tc>
      </w:tr>
      <w:tr w:rsidR="00A604A8" w14:paraId="107F5016" w14:textId="4AC94C9B" w:rsidTr="00A604A8">
        <w:tc>
          <w:tcPr>
            <w:tcW w:w="1615" w:type="dxa"/>
          </w:tcPr>
          <w:p w14:paraId="1778B13F" w14:textId="77777777" w:rsidR="00A604A8" w:rsidRDefault="00A604A8" w:rsidP="0044695D">
            <w:pPr>
              <w:jc w:val="left"/>
            </w:pPr>
            <w:r>
              <w:t>6</w:t>
            </w:r>
          </w:p>
        </w:tc>
        <w:tc>
          <w:tcPr>
            <w:tcW w:w="1800" w:type="dxa"/>
          </w:tcPr>
          <w:p w14:paraId="0C348AD7" w14:textId="77777777" w:rsidR="00A604A8" w:rsidRDefault="00A604A8" w:rsidP="0044695D">
            <w:pPr>
              <w:jc w:val="left"/>
            </w:pPr>
            <w:r>
              <w:t>0.294</w:t>
            </w:r>
          </w:p>
        </w:tc>
        <w:tc>
          <w:tcPr>
            <w:tcW w:w="1800" w:type="dxa"/>
          </w:tcPr>
          <w:p w14:paraId="56BF227C" w14:textId="77777777" w:rsidR="00A604A8" w:rsidRDefault="00A604A8" w:rsidP="0044695D">
            <w:pPr>
              <w:jc w:val="left"/>
            </w:pPr>
            <w:r>
              <w:t>0.320</w:t>
            </w:r>
          </w:p>
        </w:tc>
        <w:tc>
          <w:tcPr>
            <w:tcW w:w="1440" w:type="dxa"/>
          </w:tcPr>
          <w:p w14:paraId="7D9ADAB7" w14:textId="77777777" w:rsidR="00A604A8" w:rsidRDefault="00A604A8" w:rsidP="0044695D">
            <w:pPr>
              <w:jc w:val="left"/>
            </w:pPr>
            <w:r>
              <w:t>0.428</w:t>
            </w:r>
          </w:p>
        </w:tc>
        <w:tc>
          <w:tcPr>
            <w:tcW w:w="1800" w:type="dxa"/>
          </w:tcPr>
          <w:p w14:paraId="38C59F5C" w14:textId="77777777" w:rsidR="00A604A8" w:rsidRDefault="00A604A8" w:rsidP="0044695D">
            <w:pPr>
              <w:jc w:val="left"/>
            </w:pPr>
            <w:r>
              <w:t>0.582</w:t>
            </w:r>
          </w:p>
        </w:tc>
        <w:tc>
          <w:tcPr>
            <w:tcW w:w="1759" w:type="dxa"/>
          </w:tcPr>
          <w:p w14:paraId="278CA6A2" w14:textId="21BF4991" w:rsidR="00A604A8" w:rsidRDefault="00A604A8" w:rsidP="0044695D">
            <w:pPr>
              <w:jc w:val="left"/>
            </w:pPr>
            <w:r>
              <w:t>1.95</w:t>
            </w:r>
          </w:p>
        </w:tc>
      </w:tr>
      <w:tr w:rsidR="00A604A8" w14:paraId="71BE0129" w14:textId="59E163E6" w:rsidTr="00A604A8">
        <w:tc>
          <w:tcPr>
            <w:tcW w:w="1615" w:type="dxa"/>
          </w:tcPr>
          <w:p w14:paraId="7F30104A" w14:textId="77777777" w:rsidR="00A604A8" w:rsidRDefault="00A604A8" w:rsidP="0044695D">
            <w:pPr>
              <w:jc w:val="left"/>
            </w:pPr>
            <w:r>
              <w:t>7</w:t>
            </w:r>
          </w:p>
        </w:tc>
        <w:tc>
          <w:tcPr>
            <w:tcW w:w="1800" w:type="dxa"/>
          </w:tcPr>
          <w:p w14:paraId="71EDDED7" w14:textId="77777777" w:rsidR="00A604A8" w:rsidRDefault="00A604A8" w:rsidP="0044695D">
            <w:pPr>
              <w:jc w:val="left"/>
            </w:pPr>
            <w:r>
              <w:t>0.136</w:t>
            </w:r>
          </w:p>
        </w:tc>
        <w:tc>
          <w:tcPr>
            <w:tcW w:w="1800" w:type="dxa"/>
          </w:tcPr>
          <w:p w14:paraId="4D8AD6F7" w14:textId="77777777" w:rsidR="00A604A8" w:rsidRDefault="00A604A8" w:rsidP="0044695D">
            <w:pPr>
              <w:jc w:val="left"/>
            </w:pPr>
            <w:r>
              <w:t>0.088</w:t>
            </w:r>
          </w:p>
        </w:tc>
        <w:tc>
          <w:tcPr>
            <w:tcW w:w="1440" w:type="dxa"/>
          </w:tcPr>
          <w:p w14:paraId="62659B1E" w14:textId="77777777" w:rsidR="00A604A8" w:rsidRDefault="00A604A8" w:rsidP="0044695D">
            <w:pPr>
              <w:jc w:val="left"/>
            </w:pPr>
            <w:r>
              <w:t>0.134</w:t>
            </w:r>
          </w:p>
        </w:tc>
        <w:tc>
          <w:tcPr>
            <w:tcW w:w="1800" w:type="dxa"/>
          </w:tcPr>
          <w:p w14:paraId="6EFCC27C" w14:textId="77777777" w:rsidR="00A604A8" w:rsidRDefault="00A604A8" w:rsidP="0044695D">
            <w:pPr>
              <w:jc w:val="left"/>
            </w:pPr>
            <w:r>
              <w:t>0.146</w:t>
            </w:r>
          </w:p>
        </w:tc>
        <w:tc>
          <w:tcPr>
            <w:tcW w:w="1759" w:type="dxa"/>
          </w:tcPr>
          <w:p w14:paraId="36C26099" w14:textId="31DCDC46" w:rsidR="00A604A8" w:rsidRDefault="00A604A8" w:rsidP="0044695D">
            <w:pPr>
              <w:jc w:val="left"/>
            </w:pPr>
            <w:r>
              <w:t>0.530</w:t>
            </w:r>
          </w:p>
        </w:tc>
      </w:tr>
      <w:tr w:rsidR="00A604A8" w14:paraId="0BD082BD" w14:textId="5A009297" w:rsidTr="00A604A8">
        <w:tc>
          <w:tcPr>
            <w:tcW w:w="1615" w:type="dxa"/>
          </w:tcPr>
          <w:p w14:paraId="213F7450" w14:textId="77777777" w:rsidR="00A604A8" w:rsidRDefault="00A604A8" w:rsidP="0044695D">
            <w:pPr>
              <w:jc w:val="left"/>
            </w:pPr>
            <w:r>
              <w:t>8</w:t>
            </w:r>
          </w:p>
        </w:tc>
        <w:tc>
          <w:tcPr>
            <w:tcW w:w="1800" w:type="dxa"/>
          </w:tcPr>
          <w:p w14:paraId="1A5DE2A1" w14:textId="77777777" w:rsidR="00A604A8" w:rsidRDefault="00A604A8" w:rsidP="0044695D">
            <w:pPr>
              <w:jc w:val="left"/>
            </w:pPr>
            <w:r>
              <w:t>0.124</w:t>
            </w:r>
          </w:p>
        </w:tc>
        <w:tc>
          <w:tcPr>
            <w:tcW w:w="1800" w:type="dxa"/>
          </w:tcPr>
          <w:p w14:paraId="1ECBEB7E" w14:textId="77777777" w:rsidR="00A604A8" w:rsidRDefault="00A604A8" w:rsidP="0044695D">
            <w:pPr>
              <w:jc w:val="left"/>
            </w:pPr>
            <w:r>
              <w:t>0.096</w:t>
            </w:r>
          </w:p>
        </w:tc>
        <w:tc>
          <w:tcPr>
            <w:tcW w:w="1440" w:type="dxa"/>
          </w:tcPr>
          <w:p w14:paraId="101612AC" w14:textId="77777777" w:rsidR="00A604A8" w:rsidRDefault="00A604A8" w:rsidP="0044695D">
            <w:pPr>
              <w:jc w:val="left"/>
            </w:pPr>
            <w:r>
              <w:t>0.120</w:t>
            </w:r>
          </w:p>
        </w:tc>
        <w:tc>
          <w:tcPr>
            <w:tcW w:w="1800" w:type="dxa"/>
          </w:tcPr>
          <w:p w14:paraId="39D7186B" w14:textId="77777777" w:rsidR="00A604A8" w:rsidRDefault="00A604A8" w:rsidP="0044695D">
            <w:pPr>
              <w:jc w:val="left"/>
            </w:pPr>
            <w:r>
              <w:t>0.126</w:t>
            </w:r>
          </w:p>
        </w:tc>
        <w:tc>
          <w:tcPr>
            <w:tcW w:w="1759" w:type="dxa"/>
          </w:tcPr>
          <w:p w14:paraId="63048FDB" w14:textId="3690B3D1" w:rsidR="00A604A8" w:rsidRDefault="00A604A8" w:rsidP="0044695D">
            <w:pPr>
              <w:jc w:val="left"/>
            </w:pPr>
            <w:r>
              <w:t>0.350</w:t>
            </w:r>
          </w:p>
        </w:tc>
      </w:tr>
      <w:tr w:rsidR="00A604A8" w14:paraId="5F86B276" w14:textId="410FBF11" w:rsidTr="00A604A8">
        <w:tc>
          <w:tcPr>
            <w:tcW w:w="1615" w:type="dxa"/>
          </w:tcPr>
          <w:p w14:paraId="5934332C" w14:textId="77777777" w:rsidR="00A604A8" w:rsidRDefault="00A604A8" w:rsidP="0044695D">
            <w:pPr>
              <w:jc w:val="left"/>
            </w:pPr>
            <w:r>
              <w:t>9</w:t>
            </w:r>
          </w:p>
        </w:tc>
        <w:tc>
          <w:tcPr>
            <w:tcW w:w="1800" w:type="dxa"/>
          </w:tcPr>
          <w:p w14:paraId="429C06C3" w14:textId="77777777" w:rsidR="00A604A8" w:rsidRDefault="00A604A8" w:rsidP="0044695D">
            <w:pPr>
              <w:jc w:val="left"/>
            </w:pPr>
            <w:r>
              <w:t>0.126</w:t>
            </w:r>
          </w:p>
        </w:tc>
        <w:tc>
          <w:tcPr>
            <w:tcW w:w="1800" w:type="dxa"/>
          </w:tcPr>
          <w:p w14:paraId="76BC3044" w14:textId="77777777" w:rsidR="00A604A8" w:rsidRDefault="00A604A8" w:rsidP="0044695D">
            <w:pPr>
              <w:jc w:val="left"/>
            </w:pPr>
            <w:r>
              <w:t>0.092</w:t>
            </w:r>
          </w:p>
        </w:tc>
        <w:tc>
          <w:tcPr>
            <w:tcW w:w="1440" w:type="dxa"/>
          </w:tcPr>
          <w:p w14:paraId="2C94A135" w14:textId="77777777" w:rsidR="00A604A8" w:rsidRDefault="00A604A8" w:rsidP="0044695D">
            <w:pPr>
              <w:jc w:val="left"/>
            </w:pPr>
            <w:r>
              <w:t>0.124</w:t>
            </w:r>
          </w:p>
        </w:tc>
        <w:tc>
          <w:tcPr>
            <w:tcW w:w="1800" w:type="dxa"/>
          </w:tcPr>
          <w:p w14:paraId="5CF93582" w14:textId="77777777" w:rsidR="00A604A8" w:rsidRDefault="00A604A8" w:rsidP="0044695D">
            <w:pPr>
              <w:jc w:val="left"/>
            </w:pPr>
            <w:r>
              <w:t>0.136</w:t>
            </w:r>
          </w:p>
        </w:tc>
        <w:tc>
          <w:tcPr>
            <w:tcW w:w="1759" w:type="dxa"/>
          </w:tcPr>
          <w:p w14:paraId="1421C858" w14:textId="78E1F274" w:rsidR="00A604A8" w:rsidRDefault="00A604A8" w:rsidP="0044695D">
            <w:pPr>
              <w:jc w:val="left"/>
            </w:pPr>
            <w:r>
              <w:t>0.400</w:t>
            </w:r>
          </w:p>
        </w:tc>
      </w:tr>
      <w:tr w:rsidR="00A604A8" w14:paraId="1472FA86" w14:textId="6F0F9149" w:rsidTr="00A604A8">
        <w:tc>
          <w:tcPr>
            <w:tcW w:w="1615" w:type="dxa"/>
          </w:tcPr>
          <w:p w14:paraId="4D794AD5" w14:textId="77777777" w:rsidR="00A604A8" w:rsidRDefault="00A604A8" w:rsidP="0044695D">
            <w:pPr>
              <w:jc w:val="left"/>
            </w:pPr>
            <w:r>
              <w:t>10</w:t>
            </w:r>
          </w:p>
        </w:tc>
        <w:tc>
          <w:tcPr>
            <w:tcW w:w="1800" w:type="dxa"/>
          </w:tcPr>
          <w:p w14:paraId="4138B1C8" w14:textId="77777777" w:rsidR="00A604A8" w:rsidRDefault="00A604A8" w:rsidP="0044695D">
            <w:pPr>
              <w:jc w:val="left"/>
            </w:pPr>
            <w:r>
              <w:t>0.146</w:t>
            </w:r>
          </w:p>
        </w:tc>
        <w:tc>
          <w:tcPr>
            <w:tcW w:w="1800" w:type="dxa"/>
          </w:tcPr>
          <w:p w14:paraId="37092EC8" w14:textId="77777777" w:rsidR="00A604A8" w:rsidRDefault="00A604A8" w:rsidP="0044695D">
            <w:pPr>
              <w:jc w:val="left"/>
            </w:pPr>
            <w:r>
              <w:t>0.108</w:t>
            </w:r>
          </w:p>
        </w:tc>
        <w:tc>
          <w:tcPr>
            <w:tcW w:w="1440" w:type="dxa"/>
          </w:tcPr>
          <w:p w14:paraId="7654826C" w14:textId="77777777" w:rsidR="00A604A8" w:rsidRDefault="00A604A8" w:rsidP="0044695D">
            <w:pPr>
              <w:jc w:val="left"/>
            </w:pPr>
            <w:r>
              <w:t>0.146</w:t>
            </w:r>
          </w:p>
        </w:tc>
        <w:tc>
          <w:tcPr>
            <w:tcW w:w="1800" w:type="dxa"/>
          </w:tcPr>
          <w:p w14:paraId="231C6C49" w14:textId="77777777" w:rsidR="00A604A8" w:rsidRDefault="00A604A8" w:rsidP="0044695D">
            <w:pPr>
              <w:jc w:val="left"/>
            </w:pPr>
            <w:r>
              <w:t>0.158</w:t>
            </w:r>
          </w:p>
        </w:tc>
        <w:tc>
          <w:tcPr>
            <w:tcW w:w="1759" w:type="dxa"/>
          </w:tcPr>
          <w:p w14:paraId="43459C00" w14:textId="22EC0C2B" w:rsidR="00A604A8" w:rsidRDefault="00A604A8" w:rsidP="0044695D">
            <w:pPr>
              <w:jc w:val="left"/>
            </w:pPr>
            <w:r>
              <w:t>0.480</w:t>
            </w:r>
          </w:p>
        </w:tc>
      </w:tr>
    </w:tbl>
    <w:p w14:paraId="4915F573" w14:textId="77777777" w:rsidR="0047007F" w:rsidRDefault="0047007F" w:rsidP="00F4259E">
      <w:pPr>
        <w:jc w:val="left"/>
      </w:pPr>
    </w:p>
    <w:p w14:paraId="16453391" w14:textId="77777777" w:rsidR="00382750" w:rsidRDefault="00921186" w:rsidP="00F4259E">
      <w:pPr>
        <w:jc w:val="left"/>
      </w:pPr>
      <w:r>
        <w:t xml:space="preserve">2 plates struck out with LVS and beta-prime TAP glycerol stocks </w:t>
      </w:r>
    </w:p>
    <w:p w14:paraId="33FB7E4C" w14:textId="77777777" w:rsidR="00382750" w:rsidRDefault="00382750" w:rsidP="00F4259E">
      <w:pPr>
        <w:jc w:val="left"/>
      </w:pPr>
    </w:p>
    <w:p w14:paraId="07FDC0E8" w14:textId="77777777" w:rsidR="00382750" w:rsidRDefault="00382750" w:rsidP="00F4259E">
      <w:pPr>
        <w:jc w:val="left"/>
      </w:pPr>
    </w:p>
    <w:p w14:paraId="61E0383C" w14:textId="77777777" w:rsidR="00382750" w:rsidRDefault="00382750" w:rsidP="00F4259E">
      <w:pPr>
        <w:jc w:val="left"/>
      </w:pPr>
    </w:p>
    <w:p w14:paraId="5F251B0D" w14:textId="77777777" w:rsidR="00382750" w:rsidRDefault="00382750" w:rsidP="00F4259E">
      <w:pPr>
        <w:jc w:val="left"/>
      </w:pPr>
    </w:p>
    <w:p w14:paraId="626B177F" w14:textId="77777777" w:rsidR="00382750" w:rsidRDefault="00382750" w:rsidP="00F4259E">
      <w:pPr>
        <w:jc w:val="left"/>
      </w:pPr>
    </w:p>
    <w:p w14:paraId="331733A5" w14:textId="77777777" w:rsidR="00382750" w:rsidRDefault="00382750" w:rsidP="00F4259E">
      <w:pPr>
        <w:jc w:val="left"/>
      </w:pPr>
    </w:p>
    <w:p w14:paraId="54CC4FFC" w14:textId="77777777" w:rsidR="00382750" w:rsidRDefault="00382750" w:rsidP="00F4259E">
      <w:pPr>
        <w:jc w:val="left"/>
      </w:pPr>
    </w:p>
    <w:p w14:paraId="3D255C86" w14:textId="0A494927" w:rsidR="00382750" w:rsidRPr="007B216F" w:rsidRDefault="00382750" w:rsidP="00382750">
      <w:pPr>
        <w:rPr>
          <w:b/>
        </w:rPr>
      </w:pPr>
      <w:r>
        <w:rPr>
          <w:b/>
          <w:highlight w:val="green"/>
        </w:rPr>
        <w:t>Thursday</w:t>
      </w:r>
      <w:r w:rsidRPr="007A68D0">
        <w:rPr>
          <w:b/>
          <w:highlight w:val="green"/>
        </w:rPr>
        <w:t xml:space="preserve">, </w:t>
      </w:r>
      <w:r>
        <w:rPr>
          <w:b/>
          <w:highlight w:val="green"/>
        </w:rPr>
        <w:t>November</w:t>
      </w:r>
      <w:r w:rsidRPr="007A68D0">
        <w:rPr>
          <w:b/>
          <w:highlight w:val="green"/>
        </w:rPr>
        <w:t xml:space="preserve"> </w:t>
      </w:r>
      <w:r>
        <w:rPr>
          <w:b/>
          <w:highlight w:val="green"/>
        </w:rPr>
        <w:t>1, 2018</w:t>
      </w:r>
    </w:p>
    <w:p w14:paraId="5D5B62AF" w14:textId="77777777" w:rsidR="00382750" w:rsidRPr="007B216F" w:rsidRDefault="00382750" w:rsidP="00382750">
      <w:pPr>
        <w:rPr>
          <w:b/>
          <w:sz w:val="18"/>
          <w:szCs w:val="18"/>
        </w:rPr>
      </w:pPr>
      <w:r w:rsidRPr="007B216F">
        <w:rPr>
          <w:b/>
          <w:sz w:val="18"/>
          <w:szCs w:val="18"/>
        </w:rPr>
        <w:t>To Do:</w:t>
      </w:r>
    </w:p>
    <w:p w14:paraId="15E5C3E5" w14:textId="77777777" w:rsidR="00382750" w:rsidRPr="00AE7A81" w:rsidRDefault="00382750" w:rsidP="00382750">
      <w:pPr>
        <w:pStyle w:val="ListParagraph"/>
        <w:rPr>
          <w:strike/>
          <w:sz w:val="18"/>
          <w:szCs w:val="18"/>
        </w:rPr>
      </w:pPr>
    </w:p>
    <w:p w14:paraId="2A98E662" w14:textId="20EDFC34" w:rsidR="00382750" w:rsidRPr="00AE7A81" w:rsidRDefault="00382750" w:rsidP="00382750">
      <w:pPr>
        <w:pStyle w:val="ListParagraph"/>
        <w:numPr>
          <w:ilvl w:val="0"/>
          <w:numId w:val="15"/>
        </w:numPr>
        <w:rPr>
          <w:strike/>
          <w:sz w:val="18"/>
          <w:szCs w:val="18"/>
        </w:rPr>
      </w:pPr>
      <w:r w:rsidRPr="00AE7A81">
        <w:rPr>
          <w:strike/>
          <w:sz w:val="18"/>
          <w:szCs w:val="18"/>
        </w:rPr>
        <w:t xml:space="preserve">Prepare cultures of LVS and Beta prime TAP strains for cell harvesting </w:t>
      </w:r>
    </w:p>
    <w:p w14:paraId="64F12856" w14:textId="7B0BA934" w:rsidR="00382750" w:rsidRDefault="00382750" w:rsidP="00382750">
      <w:pPr>
        <w:rPr>
          <w:sz w:val="18"/>
          <w:szCs w:val="18"/>
        </w:rPr>
      </w:pPr>
    </w:p>
    <w:p w14:paraId="09673A5D" w14:textId="7D176081" w:rsidR="00382750" w:rsidRDefault="00382750" w:rsidP="00382750">
      <w:pPr>
        <w:rPr>
          <w:sz w:val="18"/>
          <w:szCs w:val="18"/>
        </w:rPr>
      </w:pPr>
      <w:r>
        <w:rPr>
          <w:sz w:val="18"/>
          <w:szCs w:val="18"/>
        </w:rPr>
        <w:t>Cells were scraped off the plates prepared on October 31</w:t>
      </w:r>
      <w:r w:rsidRPr="00382750">
        <w:rPr>
          <w:sz w:val="18"/>
          <w:szCs w:val="18"/>
          <w:vertAlign w:val="superscript"/>
        </w:rPr>
        <w:t>st</w:t>
      </w:r>
      <w:r>
        <w:rPr>
          <w:sz w:val="18"/>
          <w:szCs w:val="18"/>
        </w:rPr>
        <w:t xml:space="preserve"> 2018 into 3mL of S-MHB</w:t>
      </w:r>
    </w:p>
    <w:p w14:paraId="04DE40C2" w14:textId="630A22E2" w:rsidR="00382750" w:rsidRDefault="00382750" w:rsidP="00382750">
      <w:pPr>
        <w:rPr>
          <w:sz w:val="18"/>
          <w:szCs w:val="18"/>
        </w:rPr>
      </w:pPr>
      <w:r>
        <w:rPr>
          <w:sz w:val="18"/>
          <w:szCs w:val="18"/>
        </w:rPr>
        <w:t>1:20 starting OD600 calculations:</w:t>
      </w:r>
    </w:p>
    <w:tbl>
      <w:tblPr>
        <w:tblW w:w="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665"/>
        <w:gridCol w:w="960"/>
        <w:gridCol w:w="960"/>
        <w:gridCol w:w="960"/>
      </w:tblGrid>
      <w:tr w:rsidR="006C79B5" w:rsidRPr="006C79B5" w14:paraId="5DEE2204" w14:textId="77777777" w:rsidTr="006C79B5">
        <w:trPr>
          <w:trHeight w:val="290"/>
        </w:trPr>
        <w:tc>
          <w:tcPr>
            <w:tcW w:w="1255" w:type="dxa"/>
            <w:shd w:val="clear" w:color="auto" w:fill="auto"/>
            <w:noWrap/>
            <w:vAlign w:val="bottom"/>
            <w:hideMark/>
          </w:tcPr>
          <w:p w14:paraId="0B8E7E68" w14:textId="77777777" w:rsidR="006C79B5" w:rsidRPr="006C79B5" w:rsidRDefault="006C79B5" w:rsidP="006C79B5">
            <w:pPr>
              <w:spacing w:after="0" w:line="240" w:lineRule="auto"/>
              <w:jc w:val="left"/>
              <w:rPr>
                <w:rFonts w:ascii="Times New Roman" w:eastAsia="Times New Roman" w:hAnsi="Times New Roman" w:cs="Times New Roman"/>
                <w:sz w:val="24"/>
                <w:szCs w:val="24"/>
              </w:rPr>
            </w:pPr>
          </w:p>
        </w:tc>
        <w:tc>
          <w:tcPr>
            <w:tcW w:w="665" w:type="dxa"/>
            <w:shd w:val="clear" w:color="auto" w:fill="auto"/>
            <w:noWrap/>
            <w:vAlign w:val="bottom"/>
            <w:hideMark/>
          </w:tcPr>
          <w:p w14:paraId="749418EB"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C1</w:t>
            </w:r>
          </w:p>
        </w:tc>
        <w:tc>
          <w:tcPr>
            <w:tcW w:w="960" w:type="dxa"/>
            <w:shd w:val="clear" w:color="auto" w:fill="auto"/>
            <w:noWrap/>
            <w:vAlign w:val="bottom"/>
            <w:hideMark/>
          </w:tcPr>
          <w:p w14:paraId="708CF7F6"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V1</w:t>
            </w:r>
          </w:p>
        </w:tc>
        <w:tc>
          <w:tcPr>
            <w:tcW w:w="960" w:type="dxa"/>
            <w:shd w:val="clear" w:color="auto" w:fill="auto"/>
            <w:noWrap/>
            <w:vAlign w:val="bottom"/>
            <w:hideMark/>
          </w:tcPr>
          <w:p w14:paraId="6B119DAA"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C2</w:t>
            </w:r>
          </w:p>
        </w:tc>
        <w:tc>
          <w:tcPr>
            <w:tcW w:w="960" w:type="dxa"/>
            <w:shd w:val="clear" w:color="auto" w:fill="auto"/>
            <w:noWrap/>
            <w:vAlign w:val="bottom"/>
            <w:hideMark/>
          </w:tcPr>
          <w:p w14:paraId="1DDA61FE"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V2</w:t>
            </w:r>
          </w:p>
        </w:tc>
      </w:tr>
      <w:tr w:rsidR="006C79B5" w:rsidRPr="006C79B5" w14:paraId="146D3F73" w14:textId="77777777" w:rsidTr="006C79B5">
        <w:trPr>
          <w:trHeight w:val="290"/>
        </w:trPr>
        <w:tc>
          <w:tcPr>
            <w:tcW w:w="1255" w:type="dxa"/>
            <w:shd w:val="clear" w:color="auto" w:fill="auto"/>
            <w:noWrap/>
            <w:vAlign w:val="bottom"/>
            <w:hideMark/>
          </w:tcPr>
          <w:p w14:paraId="139BDE01" w14:textId="38C779E4" w:rsidR="006C79B5" w:rsidRPr="006C79B5" w:rsidRDefault="006C79B5" w:rsidP="006C79B5">
            <w:pPr>
              <w:spacing w:after="0" w:line="240" w:lineRule="auto"/>
              <w:jc w:val="left"/>
              <w:rPr>
                <w:rFonts w:ascii="Calibri" w:eastAsia="Times New Roman" w:hAnsi="Calibri" w:cs="Calibri"/>
                <w:color w:val="000000"/>
              </w:rPr>
            </w:pPr>
            <w:r>
              <w:rPr>
                <w:rFonts w:ascii="Calibri" w:eastAsia="Times New Roman" w:hAnsi="Calibri" w:cs="Calibri"/>
                <w:color w:val="000000"/>
              </w:rPr>
              <w:t>B</w:t>
            </w:r>
            <w:r w:rsidRPr="006C79B5">
              <w:rPr>
                <w:rFonts w:ascii="Calibri" w:eastAsia="Times New Roman" w:hAnsi="Calibri" w:cs="Calibri"/>
                <w:color w:val="000000"/>
              </w:rPr>
              <w:t>eta prime</w:t>
            </w:r>
          </w:p>
        </w:tc>
        <w:tc>
          <w:tcPr>
            <w:tcW w:w="665" w:type="dxa"/>
            <w:shd w:val="clear" w:color="auto" w:fill="auto"/>
            <w:noWrap/>
            <w:vAlign w:val="bottom"/>
            <w:hideMark/>
          </w:tcPr>
          <w:p w14:paraId="5DA08B14"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3.46</w:t>
            </w:r>
          </w:p>
        </w:tc>
        <w:tc>
          <w:tcPr>
            <w:tcW w:w="960" w:type="dxa"/>
            <w:shd w:val="clear" w:color="auto" w:fill="auto"/>
            <w:noWrap/>
            <w:vAlign w:val="bottom"/>
            <w:hideMark/>
          </w:tcPr>
          <w:p w14:paraId="73045960"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2.9</w:t>
            </w:r>
          </w:p>
        </w:tc>
        <w:tc>
          <w:tcPr>
            <w:tcW w:w="960" w:type="dxa"/>
            <w:shd w:val="clear" w:color="auto" w:fill="auto"/>
            <w:noWrap/>
            <w:vAlign w:val="bottom"/>
            <w:hideMark/>
          </w:tcPr>
          <w:p w14:paraId="08E5B349" w14:textId="77777777" w:rsidR="006C79B5" w:rsidRPr="006C79B5" w:rsidRDefault="006C79B5" w:rsidP="006C79B5">
            <w:pPr>
              <w:spacing w:after="0" w:line="240" w:lineRule="auto"/>
              <w:jc w:val="right"/>
              <w:rPr>
                <w:rFonts w:ascii="Calibri" w:eastAsia="Times New Roman" w:hAnsi="Calibri" w:cs="Calibri"/>
                <w:color w:val="000000"/>
                <w:highlight w:val="yellow"/>
              </w:rPr>
            </w:pPr>
            <w:r w:rsidRPr="006C79B5">
              <w:rPr>
                <w:rFonts w:ascii="Calibri" w:eastAsia="Times New Roman" w:hAnsi="Calibri" w:cs="Calibri"/>
                <w:color w:val="000000"/>
                <w:highlight w:val="yellow"/>
              </w:rPr>
              <w:t>0.05017</w:t>
            </w:r>
          </w:p>
        </w:tc>
        <w:tc>
          <w:tcPr>
            <w:tcW w:w="960" w:type="dxa"/>
            <w:shd w:val="clear" w:color="auto" w:fill="auto"/>
            <w:noWrap/>
            <w:vAlign w:val="bottom"/>
            <w:hideMark/>
          </w:tcPr>
          <w:p w14:paraId="6F1BB149"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200</w:t>
            </w:r>
          </w:p>
        </w:tc>
      </w:tr>
      <w:tr w:rsidR="006C79B5" w:rsidRPr="006C79B5" w14:paraId="096B28AE" w14:textId="77777777" w:rsidTr="006C79B5">
        <w:trPr>
          <w:trHeight w:val="290"/>
        </w:trPr>
        <w:tc>
          <w:tcPr>
            <w:tcW w:w="1255" w:type="dxa"/>
            <w:shd w:val="clear" w:color="auto" w:fill="auto"/>
            <w:noWrap/>
            <w:vAlign w:val="bottom"/>
            <w:hideMark/>
          </w:tcPr>
          <w:p w14:paraId="3E27D10E"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LVS</w:t>
            </w:r>
          </w:p>
        </w:tc>
        <w:tc>
          <w:tcPr>
            <w:tcW w:w="665" w:type="dxa"/>
            <w:shd w:val="clear" w:color="auto" w:fill="auto"/>
            <w:noWrap/>
            <w:vAlign w:val="bottom"/>
            <w:hideMark/>
          </w:tcPr>
          <w:p w14:paraId="188BDB5B"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8</w:t>
            </w:r>
          </w:p>
        </w:tc>
        <w:tc>
          <w:tcPr>
            <w:tcW w:w="960" w:type="dxa"/>
            <w:shd w:val="clear" w:color="auto" w:fill="auto"/>
            <w:noWrap/>
            <w:vAlign w:val="bottom"/>
            <w:hideMark/>
          </w:tcPr>
          <w:p w14:paraId="486B00A8"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2.9</w:t>
            </w:r>
          </w:p>
        </w:tc>
        <w:tc>
          <w:tcPr>
            <w:tcW w:w="960" w:type="dxa"/>
            <w:shd w:val="clear" w:color="auto" w:fill="auto"/>
            <w:noWrap/>
            <w:vAlign w:val="bottom"/>
            <w:hideMark/>
          </w:tcPr>
          <w:p w14:paraId="4C051BA0"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highlight w:val="yellow"/>
              </w:rPr>
              <w:t>0.116</w:t>
            </w:r>
          </w:p>
        </w:tc>
        <w:tc>
          <w:tcPr>
            <w:tcW w:w="960" w:type="dxa"/>
            <w:shd w:val="clear" w:color="auto" w:fill="auto"/>
            <w:noWrap/>
            <w:vAlign w:val="bottom"/>
            <w:hideMark/>
          </w:tcPr>
          <w:p w14:paraId="7B01A6DB"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200</w:t>
            </w:r>
          </w:p>
        </w:tc>
      </w:tr>
      <w:tr w:rsidR="006C79B5" w:rsidRPr="006C79B5" w14:paraId="5376CAA1" w14:textId="77777777" w:rsidTr="006C79B5">
        <w:trPr>
          <w:trHeight w:val="290"/>
        </w:trPr>
        <w:tc>
          <w:tcPr>
            <w:tcW w:w="1255" w:type="dxa"/>
            <w:shd w:val="clear" w:color="auto" w:fill="auto"/>
            <w:noWrap/>
            <w:vAlign w:val="bottom"/>
            <w:hideMark/>
          </w:tcPr>
          <w:p w14:paraId="6F045E45" w14:textId="77777777" w:rsidR="006C79B5" w:rsidRPr="006C79B5" w:rsidRDefault="006C79B5" w:rsidP="006C79B5">
            <w:pPr>
              <w:spacing w:after="0" w:line="240" w:lineRule="auto"/>
              <w:jc w:val="left"/>
              <w:rPr>
                <w:rFonts w:ascii="Calibri" w:eastAsia="Times New Roman" w:hAnsi="Calibri" w:cs="Calibri"/>
                <w:color w:val="000000"/>
              </w:rPr>
            </w:pPr>
            <w:r w:rsidRPr="006C79B5">
              <w:rPr>
                <w:rFonts w:ascii="Calibri" w:eastAsia="Times New Roman" w:hAnsi="Calibri" w:cs="Calibri"/>
                <w:color w:val="000000"/>
              </w:rPr>
              <w:t>LVS</w:t>
            </w:r>
          </w:p>
        </w:tc>
        <w:tc>
          <w:tcPr>
            <w:tcW w:w="665" w:type="dxa"/>
            <w:shd w:val="clear" w:color="auto" w:fill="auto"/>
            <w:noWrap/>
            <w:vAlign w:val="bottom"/>
            <w:hideMark/>
          </w:tcPr>
          <w:p w14:paraId="15A16CB6"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8</w:t>
            </w:r>
          </w:p>
        </w:tc>
        <w:tc>
          <w:tcPr>
            <w:tcW w:w="960" w:type="dxa"/>
            <w:shd w:val="clear" w:color="auto" w:fill="auto"/>
            <w:noWrap/>
            <w:vAlign w:val="bottom"/>
            <w:hideMark/>
          </w:tcPr>
          <w:p w14:paraId="6CD44E77"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highlight w:val="yellow"/>
              </w:rPr>
              <w:t>1.25425</w:t>
            </w:r>
          </w:p>
        </w:tc>
        <w:tc>
          <w:tcPr>
            <w:tcW w:w="960" w:type="dxa"/>
            <w:shd w:val="clear" w:color="auto" w:fill="auto"/>
            <w:noWrap/>
            <w:vAlign w:val="bottom"/>
            <w:hideMark/>
          </w:tcPr>
          <w:p w14:paraId="27D32EF5"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0.05017</w:t>
            </w:r>
          </w:p>
        </w:tc>
        <w:tc>
          <w:tcPr>
            <w:tcW w:w="960" w:type="dxa"/>
            <w:shd w:val="clear" w:color="auto" w:fill="auto"/>
            <w:noWrap/>
            <w:vAlign w:val="bottom"/>
            <w:hideMark/>
          </w:tcPr>
          <w:p w14:paraId="6BBD2D11" w14:textId="77777777" w:rsidR="006C79B5" w:rsidRPr="006C79B5" w:rsidRDefault="006C79B5" w:rsidP="006C79B5">
            <w:pPr>
              <w:spacing w:after="0" w:line="240" w:lineRule="auto"/>
              <w:jc w:val="right"/>
              <w:rPr>
                <w:rFonts w:ascii="Calibri" w:eastAsia="Times New Roman" w:hAnsi="Calibri" w:cs="Calibri"/>
                <w:color w:val="000000"/>
              </w:rPr>
            </w:pPr>
            <w:r w:rsidRPr="006C79B5">
              <w:rPr>
                <w:rFonts w:ascii="Calibri" w:eastAsia="Times New Roman" w:hAnsi="Calibri" w:cs="Calibri"/>
                <w:color w:val="000000"/>
              </w:rPr>
              <w:t>200</w:t>
            </w:r>
          </w:p>
        </w:tc>
      </w:tr>
    </w:tbl>
    <w:p w14:paraId="16E91923" w14:textId="77777777" w:rsidR="006C79B5" w:rsidRPr="00382750" w:rsidRDefault="006C79B5" w:rsidP="00382750">
      <w:pPr>
        <w:rPr>
          <w:sz w:val="18"/>
          <w:szCs w:val="18"/>
        </w:rPr>
      </w:pPr>
    </w:p>
    <w:p w14:paraId="4B0298B2" w14:textId="77777777" w:rsidR="006C79B5" w:rsidRDefault="006C79B5" w:rsidP="00F4259E">
      <w:pPr>
        <w:jc w:val="left"/>
      </w:pPr>
      <w:r>
        <w:t xml:space="preserve">Added 2.9mL (whole culture) of Beta Prime TAP to 200mL S-MHB </w:t>
      </w:r>
    </w:p>
    <w:p w14:paraId="0C71B81D" w14:textId="77777777" w:rsidR="006C79B5" w:rsidRDefault="006C79B5" w:rsidP="00F4259E">
      <w:pPr>
        <w:jc w:val="left"/>
      </w:pPr>
      <w:r>
        <w:t>Added 1.25mL of LVS culture to 200mL S-MHB</w:t>
      </w:r>
    </w:p>
    <w:p w14:paraId="68F9F28A" w14:textId="77777777" w:rsidR="009452E0" w:rsidRDefault="006C79B5" w:rsidP="00F4259E">
      <w:pPr>
        <w:jc w:val="left"/>
      </w:pPr>
      <w:r>
        <w:t xml:space="preserve">Cultures were put in shaking incubator at 37C at 09:45 </w:t>
      </w:r>
    </w:p>
    <w:p w14:paraId="5B100A4F" w14:textId="77777777" w:rsidR="00A7290F" w:rsidRDefault="009452E0" w:rsidP="00F4259E">
      <w:pPr>
        <w:jc w:val="left"/>
      </w:pPr>
      <w:r>
        <w:t>2mL of 2.5% iron pyrophosphate added to both cultures at 11:30</w:t>
      </w:r>
    </w:p>
    <w:p w14:paraId="76D7AF76" w14:textId="77777777" w:rsidR="00A7290F" w:rsidRDefault="00A7290F" w:rsidP="00F4259E">
      <w:pPr>
        <w:jc w:val="left"/>
      </w:pPr>
      <w:r>
        <w:t xml:space="preserve">OD600 taken 4hrs after inoculation: </w:t>
      </w:r>
    </w:p>
    <w:p w14:paraId="410B4028" w14:textId="3F6B8A90" w:rsidR="00A7290F" w:rsidRDefault="00A7290F" w:rsidP="00F4259E">
      <w:pPr>
        <w:jc w:val="left"/>
      </w:pPr>
      <w:r>
        <w:tab/>
        <w:t>Beta Prime TAP: 0.148</w:t>
      </w:r>
    </w:p>
    <w:p w14:paraId="4C59FC47" w14:textId="77777777" w:rsidR="001274BF" w:rsidRDefault="00A7290F" w:rsidP="00F4259E">
      <w:pPr>
        <w:jc w:val="left"/>
      </w:pPr>
      <w:r>
        <w:tab/>
        <w:t>LVS: 0.170</w:t>
      </w:r>
    </w:p>
    <w:p w14:paraId="1260C3CD" w14:textId="77777777" w:rsidR="001274BF" w:rsidRDefault="001274BF" w:rsidP="00F4259E">
      <w:pPr>
        <w:jc w:val="left"/>
      </w:pPr>
      <w:r>
        <w:t>OD600 taken ~6hrs after inoculation:</w:t>
      </w:r>
    </w:p>
    <w:p w14:paraId="25444F77" w14:textId="6FDC4AAF" w:rsidR="001274BF" w:rsidRDefault="001274BF" w:rsidP="001274BF">
      <w:pPr>
        <w:ind w:firstLine="720"/>
        <w:jc w:val="left"/>
      </w:pPr>
      <w:r>
        <w:t>Beta Prime TAP: 0.233</w:t>
      </w:r>
    </w:p>
    <w:p w14:paraId="48A9405A" w14:textId="0D82D569" w:rsidR="001274BF" w:rsidRDefault="001274BF" w:rsidP="001274BF">
      <w:pPr>
        <w:jc w:val="left"/>
      </w:pPr>
      <w:r>
        <w:tab/>
        <w:t>LVS: 0.272</w:t>
      </w:r>
    </w:p>
    <w:p w14:paraId="6F41D0D8" w14:textId="1528DC45" w:rsidR="007E64DF" w:rsidRDefault="007E64DF" w:rsidP="001274BF">
      <w:pPr>
        <w:jc w:val="left"/>
      </w:pPr>
      <w:r>
        <w:t xml:space="preserve">Cultures stopped and harvested for protein purification at 4:15 </w:t>
      </w:r>
    </w:p>
    <w:p w14:paraId="08E366B5" w14:textId="36F49A0B" w:rsidR="001F62ED" w:rsidRDefault="001F62ED" w:rsidP="00F4259E">
      <w:pPr>
        <w:jc w:val="left"/>
      </w:pPr>
      <w:r>
        <w:br w:type="page"/>
      </w:r>
    </w:p>
    <w:p w14:paraId="60C664CC" w14:textId="3615C6EB" w:rsidR="00AE7A81" w:rsidRDefault="00AE7A81" w:rsidP="00F4259E">
      <w:pPr>
        <w:jc w:val="left"/>
      </w:pPr>
    </w:p>
    <w:p w14:paraId="35DBD913" w14:textId="5B3B4BD7" w:rsidR="00AE7A81" w:rsidRPr="007B216F" w:rsidRDefault="00AE7A81" w:rsidP="00AE7A81">
      <w:pPr>
        <w:rPr>
          <w:b/>
        </w:rPr>
      </w:pPr>
      <w:r>
        <w:rPr>
          <w:b/>
          <w:highlight w:val="green"/>
        </w:rPr>
        <w:t>Tuesday</w:t>
      </w:r>
      <w:r w:rsidRPr="007A68D0">
        <w:rPr>
          <w:b/>
          <w:highlight w:val="green"/>
        </w:rPr>
        <w:t xml:space="preserve">, </w:t>
      </w:r>
      <w:r>
        <w:rPr>
          <w:b/>
          <w:highlight w:val="green"/>
        </w:rPr>
        <w:t>November</w:t>
      </w:r>
      <w:r w:rsidRPr="007A68D0">
        <w:rPr>
          <w:b/>
          <w:highlight w:val="green"/>
        </w:rPr>
        <w:t xml:space="preserve"> </w:t>
      </w:r>
      <w:r>
        <w:rPr>
          <w:b/>
          <w:highlight w:val="green"/>
        </w:rPr>
        <w:t>6, 2018</w:t>
      </w:r>
    </w:p>
    <w:p w14:paraId="4E23874B" w14:textId="77777777" w:rsidR="00AE7A81" w:rsidRPr="007B216F" w:rsidRDefault="00AE7A81" w:rsidP="00AE7A81">
      <w:pPr>
        <w:rPr>
          <w:b/>
          <w:sz w:val="18"/>
          <w:szCs w:val="18"/>
        </w:rPr>
      </w:pPr>
      <w:r w:rsidRPr="007B216F">
        <w:rPr>
          <w:b/>
          <w:sz w:val="18"/>
          <w:szCs w:val="18"/>
        </w:rPr>
        <w:t>To Do:</w:t>
      </w:r>
    </w:p>
    <w:p w14:paraId="440A1679" w14:textId="77777777" w:rsidR="00AE7A81" w:rsidRDefault="00AE7A81" w:rsidP="00AE7A81">
      <w:pPr>
        <w:pStyle w:val="ListParagraph"/>
        <w:rPr>
          <w:sz w:val="18"/>
          <w:szCs w:val="18"/>
        </w:rPr>
      </w:pPr>
    </w:p>
    <w:p w14:paraId="520CEBB5" w14:textId="1B92ABA6" w:rsidR="00AE7A81" w:rsidRPr="00706EEA" w:rsidRDefault="00AE7A81" w:rsidP="00AE7A81">
      <w:pPr>
        <w:pStyle w:val="ListParagraph"/>
        <w:numPr>
          <w:ilvl w:val="0"/>
          <w:numId w:val="16"/>
        </w:numPr>
        <w:rPr>
          <w:strike/>
          <w:sz w:val="18"/>
          <w:szCs w:val="18"/>
        </w:rPr>
      </w:pPr>
      <w:r w:rsidRPr="00706EEA">
        <w:rPr>
          <w:strike/>
          <w:sz w:val="18"/>
          <w:szCs w:val="18"/>
        </w:rPr>
        <w:t xml:space="preserve">Perform first day of TAP purification </w:t>
      </w:r>
    </w:p>
    <w:p w14:paraId="7C7CF2EB" w14:textId="64CFC0CA" w:rsidR="00AE7A81" w:rsidRDefault="00AE7A81" w:rsidP="00F4259E">
      <w:pPr>
        <w:jc w:val="left"/>
      </w:pPr>
    </w:p>
    <w:p w14:paraId="1123FC26" w14:textId="2C8CED76" w:rsidR="00AE7A81" w:rsidRDefault="00AE7A81" w:rsidP="00F4259E">
      <w:pPr>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3"/>
        <w:gridCol w:w="2043"/>
        <w:gridCol w:w="2043"/>
        <w:gridCol w:w="2043"/>
      </w:tblGrid>
      <w:tr w:rsidR="00AE7A81" w14:paraId="07A0B82B" w14:textId="77777777" w:rsidTr="0044695D">
        <w:tc>
          <w:tcPr>
            <w:tcW w:w="2042" w:type="dxa"/>
            <w:tcBorders>
              <w:bottom w:val="single" w:sz="4" w:space="0" w:color="auto"/>
            </w:tcBorders>
          </w:tcPr>
          <w:p w14:paraId="2216FB05" w14:textId="32ACCACF" w:rsidR="00AE7A81" w:rsidRDefault="00AE7A81" w:rsidP="00F4259E">
            <w:pPr>
              <w:jc w:val="left"/>
            </w:pPr>
            <w:r>
              <w:t>Sample</w:t>
            </w:r>
          </w:p>
        </w:tc>
        <w:tc>
          <w:tcPr>
            <w:tcW w:w="2043" w:type="dxa"/>
            <w:tcBorders>
              <w:bottom w:val="single" w:sz="4" w:space="0" w:color="auto"/>
            </w:tcBorders>
          </w:tcPr>
          <w:p w14:paraId="66A8C009" w14:textId="2B689D50" w:rsidR="00AE7A81" w:rsidRDefault="00AE7A81" w:rsidP="00F4259E">
            <w:pPr>
              <w:jc w:val="left"/>
            </w:pPr>
            <w:r>
              <w:t xml:space="preserve">Date Prepared </w:t>
            </w:r>
          </w:p>
        </w:tc>
        <w:tc>
          <w:tcPr>
            <w:tcW w:w="2043" w:type="dxa"/>
            <w:tcBorders>
              <w:bottom w:val="single" w:sz="4" w:space="0" w:color="auto"/>
            </w:tcBorders>
          </w:tcPr>
          <w:p w14:paraId="72DC1593" w14:textId="1880745B" w:rsidR="00AE7A81" w:rsidRDefault="00AE7A81" w:rsidP="00F4259E">
            <w:pPr>
              <w:jc w:val="left"/>
            </w:pPr>
            <w:r>
              <w:t xml:space="preserve">Labeled </w:t>
            </w:r>
          </w:p>
        </w:tc>
        <w:tc>
          <w:tcPr>
            <w:tcW w:w="2043" w:type="dxa"/>
            <w:tcBorders>
              <w:bottom w:val="single" w:sz="4" w:space="0" w:color="auto"/>
            </w:tcBorders>
          </w:tcPr>
          <w:p w14:paraId="00348F5C" w14:textId="4A88F849" w:rsidR="00AE7A81" w:rsidRDefault="00AE7A81" w:rsidP="00F4259E">
            <w:pPr>
              <w:jc w:val="left"/>
            </w:pPr>
            <w:r>
              <w:t>Volume of Cells</w:t>
            </w:r>
          </w:p>
        </w:tc>
        <w:tc>
          <w:tcPr>
            <w:tcW w:w="2043" w:type="dxa"/>
            <w:tcBorders>
              <w:bottom w:val="single" w:sz="4" w:space="0" w:color="auto"/>
            </w:tcBorders>
          </w:tcPr>
          <w:p w14:paraId="7B6C5FB6" w14:textId="33B2D91C" w:rsidR="00AE7A81" w:rsidRDefault="00AE7A81" w:rsidP="00F4259E">
            <w:pPr>
              <w:jc w:val="left"/>
            </w:pPr>
            <w:r>
              <w:t>OD600 at harvest</w:t>
            </w:r>
          </w:p>
        </w:tc>
      </w:tr>
      <w:tr w:rsidR="00AE7A81" w14:paraId="30D59BEC" w14:textId="77777777" w:rsidTr="0044695D">
        <w:tc>
          <w:tcPr>
            <w:tcW w:w="2042" w:type="dxa"/>
            <w:tcBorders>
              <w:top w:val="single" w:sz="4" w:space="0" w:color="auto"/>
            </w:tcBorders>
          </w:tcPr>
          <w:p w14:paraId="3BC5EC77" w14:textId="59F2E861" w:rsidR="00AE7A81" w:rsidRDefault="00AE7A81" w:rsidP="00F4259E">
            <w:pPr>
              <w:jc w:val="left"/>
            </w:pPr>
            <w:r>
              <w:t>1</w:t>
            </w:r>
          </w:p>
        </w:tc>
        <w:tc>
          <w:tcPr>
            <w:tcW w:w="2043" w:type="dxa"/>
            <w:tcBorders>
              <w:top w:val="single" w:sz="4" w:space="0" w:color="auto"/>
            </w:tcBorders>
          </w:tcPr>
          <w:p w14:paraId="330D5677" w14:textId="3F69CA35" w:rsidR="00AE7A81" w:rsidRDefault="00AE7A81" w:rsidP="00F4259E">
            <w:pPr>
              <w:jc w:val="left"/>
            </w:pPr>
            <w:r>
              <w:t>11/01/2018</w:t>
            </w:r>
          </w:p>
        </w:tc>
        <w:tc>
          <w:tcPr>
            <w:tcW w:w="2043" w:type="dxa"/>
            <w:tcBorders>
              <w:top w:val="single" w:sz="4" w:space="0" w:color="auto"/>
            </w:tcBorders>
          </w:tcPr>
          <w:p w14:paraId="21BAE6C7" w14:textId="037A9601" w:rsidR="00AE7A81" w:rsidRDefault="00AE7A81" w:rsidP="00F4259E">
            <w:pPr>
              <w:jc w:val="left"/>
            </w:pPr>
            <w:r>
              <w:t>LVS</w:t>
            </w:r>
          </w:p>
        </w:tc>
        <w:tc>
          <w:tcPr>
            <w:tcW w:w="2043" w:type="dxa"/>
            <w:tcBorders>
              <w:top w:val="single" w:sz="4" w:space="0" w:color="auto"/>
            </w:tcBorders>
          </w:tcPr>
          <w:p w14:paraId="1A342814" w14:textId="2B705CD0" w:rsidR="00AE7A81" w:rsidRDefault="001601F4" w:rsidP="00F4259E">
            <w:pPr>
              <w:jc w:val="left"/>
            </w:pPr>
            <w:r>
              <w:t>200mL</w:t>
            </w:r>
          </w:p>
        </w:tc>
        <w:tc>
          <w:tcPr>
            <w:tcW w:w="2043" w:type="dxa"/>
            <w:tcBorders>
              <w:top w:val="single" w:sz="4" w:space="0" w:color="auto"/>
            </w:tcBorders>
          </w:tcPr>
          <w:p w14:paraId="5DF23B30" w14:textId="6622BA26" w:rsidR="00AE7A81" w:rsidRDefault="00AE7A81" w:rsidP="00F4259E">
            <w:pPr>
              <w:jc w:val="left"/>
            </w:pPr>
            <w:r>
              <w:t>0.272</w:t>
            </w:r>
          </w:p>
        </w:tc>
      </w:tr>
      <w:tr w:rsidR="00AE7A81" w14:paraId="5E4DAE87" w14:textId="77777777" w:rsidTr="0044695D">
        <w:tc>
          <w:tcPr>
            <w:tcW w:w="2042" w:type="dxa"/>
          </w:tcPr>
          <w:p w14:paraId="0DCB6D67" w14:textId="56C9C561" w:rsidR="00AE7A81" w:rsidRDefault="00AE7A81" w:rsidP="00F4259E">
            <w:pPr>
              <w:jc w:val="left"/>
            </w:pPr>
            <w:r>
              <w:t>2</w:t>
            </w:r>
          </w:p>
        </w:tc>
        <w:tc>
          <w:tcPr>
            <w:tcW w:w="2043" w:type="dxa"/>
          </w:tcPr>
          <w:p w14:paraId="5030B287" w14:textId="366C9C9A" w:rsidR="00AE7A81" w:rsidRDefault="00AE7A81" w:rsidP="00F4259E">
            <w:pPr>
              <w:jc w:val="left"/>
            </w:pPr>
            <w:r>
              <w:t>11/01/2018</w:t>
            </w:r>
          </w:p>
        </w:tc>
        <w:tc>
          <w:tcPr>
            <w:tcW w:w="2043" w:type="dxa"/>
          </w:tcPr>
          <w:p w14:paraId="773DC207" w14:textId="2DF43972" w:rsidR="00AE7A81" w:rsidRDefault="00AE7A81" w:rsidP="00F4259E">
            <w:pPr>
              <w:jc w:val="left"/>
            </w:pPr>
            <w:r>
              <w:rPr>
                <w:rFonts w:cstheme="minorHAnsi"/>
              </w:rPr>
              <w:t>β</w:t>
            </w:r>
            <w:r>
              <w:t>’ TAP</w:t>
            </w:r>
          </w:p>
        </w:tc>
        <w:tc>
          <w:tcPr>
            <w:tcW w:w="2043" w:type="dxa"/>
          </w:tcPr>
          <w:p w14:paraId="17497058" w14:textId="446BE6B3" w:rsidR="00AE7A81" w:rsidRDefault="001601F4" w:rsidP="00F4259E">
            <w:pPr>
              <w:jc w:val="left"/>
            </w:pPr>
            <w:r>
              <w:t>200mL</w:t>
            </w:r>
          </w:p>
        </w:tc>
        <w:tc>
          <w:tcPr>
            <w:tcW w:w="2043" w:type="dxa"/>
          </w:tcPr>
          <w:p w14:paraId="7767A5B9" w14:textId="79FB8D26" w:rsidR="00AE7A81" w:rsidRDefault="00AE7A81" w:rsidP="00F4259E">
            <w:pPr>
              <w:jc w:val="left"/>
            </w:pPr>
            <w:r>
              <w:t>0.233</w:t>
            </w:r>
          </w:p>
        </w:tc>
      </w:tr>
    </w:tbl>
    <w:p w14:paraId="357E8F6D" w14:textId="77777777" w:rsidR="00AE7A81" w:rsidRDefault="00AE7A81" w:rsidP="00F4259E">
      <w:pPr>
        <w:jc w:val="left"/>
      </w:pPr>
    </w:p>
    <w:p w14:paraId="3C523F0D" w14:textId="4751B84B" w:rsidR="00AE7A81" w:rsidRDefault="00AF2A74" w:rsidP="00F4259E">
      <w:pPr>
        <w:jc w:val="left"/>
      </w:pPr>
      <w:r>
        <w:t xml:space="preserve">Incubation in cold room started at 10:30 </w:t>
      </w:r>
    </w:p>
    <w:p w14:paraId="2517F3E2" w14:textId="5932FD89" w:rsidR="00706EEA" w:rsidRDefault="00706EEA" w:rsidP="00F4259E">
      <w:pPr>
        <w:jc w:val="left"/>
      </w:pPr>
      <w:r>
        <w:t xml:space="preserve">Incubation ended at 2:00 </w:t>
      </w:r>
    </w:p>
    <w:p w14:paraId="586EED0F" w14:textId="77777777" w:rsidR="00AF2A74" w:rsidRDefault="00AF2A74" w:rsidP="00F4259E">
      <w:pPr>
        <w:jc w:val="left"/>
      </w:pPr>
    </w:p>
    <w:p w14:paraId="366869ED" w14:textId="77777777" w:rsidR="00AE7A81" w:rsidRDefault="00AE7A81" w:rsidP="00F4259E">
      <w:pPr>
        <w:jc w:val="left"/>
      </w:pPr>
    </w:p>
    <w:p w14:paraId="0D8A242D" w14:textId="6B3A3F35" w:rsidR="00D3679B" w:rsidRPr="007B216F" w:rsidRDefault="00D3679B" w:rsidP="00D3679B">
      <w:pPr>
        <w:rPr>
          <w:b/>
        </w:rPr>
      </w:pPr>
      <w:r>
        <w:rPr>
          <w:b/>
          <w:highlight w:val="green"/>
        </w:rPr>
        <w:t>Wednesday</w:t>
      </w:r>
      <w:r w:rsidRPr="007A68D0">
        <w:rPr>
          <w:b/>
          <w:highlight w:val="green"/>
        </w:rPr>
        <w:t xml:space="preserve">, </w:t>
      </w:r>
      <w:r>
        <w:rPr>
          <w:b/>
          <w:highlight w:val="green"/>
        </w:rPr>
        <w:t>November</w:t>
      </w:r>
      <w:r w:rsidRPr="007A68D0">
        <w:rPr>
          <w:b/>
          <w:highlight w:val="green"/>
        </w:rPr>
        <w:t xml:space="preserve"> </w:t>
      </w:r>
      <w:r>
        <w:rPr>
          <w:b/>
          <w:highlight w:val="green"/>
        </w:rPr>
        <w:t>7, 2018</w:t>
      </w:r>
    </w:p>
    <w:p w14:paraId="079A92B7" w14:textId="77777777" w:rsidR="00D3679B" w:rsidRPr="007B216F" w:rsidRDefault="00D3679B" w:rsidP="00D3679B">
      <w:pPr>
        <w:rPr>
          <w:b/>
          <w:sz w:val="18"/>
          <w:szCs w:val="18"/>
        </w:rPr>
      </w:pPr>
      <w:r w:rsidRPr="007B216F">
        <w:rPr>
          <w:b/>
          <w:sz w:val="18"/>
          <w:szCs w:val="18"/>
        </w:rPr>
        <w:t>To Do:</w:t>
      </w:r>
    </w:p>
    <w:p w14:paraId="4FFB2B14" w14:textId="77777777" w:rsidR="00D3679B" w:rsidRDefault="00D3679B" w:rsidP="00D3679B">
      <w:pPr>
        <w:pStyle w:val="ListParagraph"/>
        <w:rPr>
          <w:sz w:val="18"/>
          <w:szCs w:val="18"/>
        </w:rPr>
      </w:pPr>
    </w:p>
    <w:p w14:paraId="71B08BBC" w14:textId="75076857" w:rsidR="00D3679B" w:rsidRPr="00E9155C" w:rsidRDefault="00D3679B" w:rsidP="00D3679B">
      <w:pPr>
        <w:pStyle w:val="ListParagraph"/>
        <w:numPr>
          <w:ilvl w:val="0"/>
          <w:numId w:val="17"/>
        </w:numPr>
        <w:rPr>
          <w:strike/>
          <w:sz w:val="18"/>
          <w:szCs w:val="18"/>
        </w:rPr>
      </w:pPr>
      <w:r w:rsidRPr="00E9155C">
        <w:rPr>
          <w:strike/>
          <w:sz w:val="18"/>
          <w:szCs w:val="18"/>
        </w:rPr>
        <w:t xml:space="preserve">Perform second day of TAP purification </w:t>
      </w:r>
    </w:p>
    <w:p w14:paraId="383ABACE" w14:textId="54C3DF18" w:rsidR="00D3679B" w:rsidRPr="00E9155C" w:rsidRDefault="00D3679B" w:rsidP="00D3679B">
      <w:pPr>
        <w:pStyle w:val="ListParagraph"/>
        <w:numPr>
          <w:ilvl w:val="0"/>
          <w:numId w:val="17"/>
        </w:numPr>
        <w:rPr>
          <w:strike/>
          <w:sz w:val="18"/>
          <w:szCs w:val="18"/>
        </w:rPr>
      </w:pPr>
      <w:r w:rsidRPr="00E9155C">
        <w:rPr>
          <w:strike/>
          <w:sz w:val="18"/>
          <w:szCs w:val="18"/>
        </w:rPr>
        <w:t>Run protein gel</w:t>
      </w:r>
    </w:p>
    <w:p w14:paraId="463C7D01" w14:textId="733F8EA1" w:rsidR="00D3679B" w:rsidRPr="00D3679B" w:rsidRDefault="00D3679B" w:rsidP="00D3679B">
      <w:pPr>
        <w:rPr>
          <w:sz w:val="18"/>
          <w:szCs w:val="18"/>
        </w:rPr>
      </w:pPr>
    </w:p>
    <w:p w14:paraId="50327D5B" w14:textId="645A2D23" w:rsidR="00D3679B" w:rsidRDefault="00D3679B">
      <w:pPr>
        <w:jc w:val="left"/>
      </w:pPr>
      <w:r>
        <w:t xml:space="preserve">Use 10% </w:t>
      </w:r>
      <w:proofErr w:type="spellStart"/>
      <w:r>
        <w:t>NuPAGE</w:t>
      </w:r>
      <w:proofErr w:type="spellEnd"/>
      <w:r>
        <w:t xml:space="preserve"> Bis-Tris gels (don’t forget to take sticker off the bottom)</w:t>
      </w:r>
    </w:p>
    <w:p w14:paraId="0CB4D882" w14:textId="73FA9220" w:rsidR="00D3679B" w:rsidRDefault="00D3679B">
      <w:pPr>
        <w:jc w:val="left"/>
      </w:pPr>
      <w:r>
        <w:t>Add 500mL (25mL 20x stock with 475mL type I DDih20</w:t>
      </w:r>
      <w:r w:rsidR="00091D5D">
        <w:t>,</w:t>
      </w:r>
      <w:r>
        <w:t>1.25</w:t>
      </w:r>
      <w:r w:rsidR="009A4A3F">
        <w:t>mL</w:t>
      </w:r>
      <w:r>
        <w:t xml:space="preserve"> antioxidant </w:t>
      </w:r>
      <w:r w:rsidR="00091D5D">
        <w:t xml:space="preserve">stored at 4C) </w:t>
      </w:r>
      <w:r>
        <w:t xml:space="preserve">MES buffer in gel apparatus </w:t>
      </w:r>
    </w:p>
    <w:p w14:paraId="3933A6E6" w14:textId="3E5B6D60" w:rsidR="00D3679B" w:rsidRDefault="00D3679B">
      <w:pPr>
        <w:jc w:val="left"/>
      </w:pPr>
      <w:r>
        <w:t xml:space="preserve">Remove combs </w:t>
      </w:r>
    </w:p>
    <w:p w14:paraId="547FCA40" w14:textId="35A9C9EE" w:rsidR="00D3679B" w:rsidRDefault="00D3679B">
      <w:pPr>
        <w:jc w:val="left"/>
      </w:pPr>
      <w:r>
        <w:t xml:space="preserve">While samples are heating, gently wash wells with running buffer from inside the chamber using a 200ul pipet, wash each well twice  </w:t>
      </w:r>
    </w:p>
    <w:p w14:paraId="166CB943" w14:textId="52E5AD34" w:rsidR="00F212AA" w:rsidRDefault="00D3679B">
      <w:pPr>
        <w:jc w:val="left"/>
      </w:pPr>
      <w:r>
        <w:t xml:space="preserve">Combine 25ul of each protein sample with 25ul 2x sample loading buffer </w:t>
      </w:r>
    </w:p>
    <w:p w14:paraId="7297FE45" w14:textId="3EB18ABE" w:rsidR="00D3679B" w:rsidRDefault="00D3679B">
      <w:pPr>
        <w:jc w:val="left"/>
      </w:pPr>
      <w:r>
        <w:t>(for 20ul sample add 22ul of 2x SLB)</w:t>
      </w:r>
    </w:p>
    <w:p w14:paraId="3C246B1F" w14:textId="37DD5AED" w:rsidR="00D3679B" w:rsidRPr="00D3679B" w:rsidRDefault="00D3679B">
      <w:pPr>
        <w:jc w:val="left"/>
        <w:rPr>
          <w:b/>
        </w:rPr>
      </w:pPr>
      <w:r>
        <w:t xml:space="preserve">Heat samples at ~95C for 5 minutes, quick vortex and spin once they come off heating block </w:t>
      </w:r>
      <w:r w:rsidRPr="00D3679B">
        <w:rPr>
          <w:b/>
        </w:rPr>
        <w:t xml:space="preserve">ladder does not need to be heated </w:t>
      </w:r>
    </w:p>
    <w:p w14:paraId="41BA3BF2" w14:textId="0BFB9FF3" w:rsidR="00D3679B" w:rsidRDefault="00D3679B">
      <w:pPr>
        <w:jc w:val="left"/>
      </w:pPr>
      <w:r>
        <w:lastRenderedPageBreak/>
        <w:t xml:space="preserve">Load as indicated in table </w:t>
      </w:r>
    </w:p>
    <w:p w14:paraId="5C6209FF" w14:textId="3E51E32B" w:rsidR="00706EEA" w:rsidRDefault="00D3679B">
      <w:pPr>
        <w:jc w:val="left"/>
      </w:pPr>
      <w:r>
        <w:t xml:space="preserve">Run gel using Bloom power source ~115 volts for ~1hr 20min until the dye front is just running off the gel </w:t>
      </w:r>
    </w:p>
    <w:p w14:paraId="61320274" w14:textId="44267A10" w:rsidR="00D3679B" w:rsidRDefault="00F6210D">
      <w:pPr>
        <w:jc w:val="left"/>
      </w:pPr>
      <w:r>
        <w:t xml:space="preserve">  </w:t>
      </w:r>
      <w:bookmarkStart w:id="10" w:name="_GoBack"/>
      <w:bookmarkEnd w:id="10"/>
    </w:p>
    <w:p w14:paraId="2F6D84A9" w14:textId="6E3BD0CD" w:rsidR="00D3679B" w:rsidRDefault="00D3679B">
      <w:pPr>
        <w:jc w:val="left"/>
      </w:pPr>
      <w:r>
        <w:t>Gel 1: Coomassie Stain</w:t>
      </w:r>
    </w:p>
    <w:tbl>
      <w:tblPr>
        <w:tblStyle w:val="TableGrid"/>
        <w:tblW w:w="0" w:type="auto"/>
        <w:tblLook w:val="04A0" w:firstRow="1" w:lastRow="0" w:firstColumn="1" w:lastColumn="0" w:noHBand="0" w:noVBand="1"/>
      </w:tblPr>
      <w:tblGrid>
        <w:gridCol w:w="1165"/>
        <w:gridCol w:w="1260"/>
        <w:gridCol w:w="7789"/>
      </w:tblGrid>
      <w:tr w:rsidR="00D3679B" w14:paraId="2671EC17" w14:textId="77777777" w:rsidTr="00D3679B">
        <w:tc>
          <w:tcPr>
            <w:tcW w:w="1165" w:type="dxa"/>
          </w:tcPr>
          <w:p w14:paraId="3404A229" w14:textId="2D5E0187" w:rsidR="00D3679B" w:rsidRDefault="00D3679B">
            <w:pPr>
              <w:jc w:val="left"/>
            </w:pPr>
            <w:r>
              <w:t xml:space="preserve">Lane </w:t>
            </w:r>
          </w:p>
        </w:tc>
        <w:tc>
          <w:tcPr>
            <w:tcW w:w="1260" w:type="dxa"/>
          </w:tcPr>
          <w:p w14:paraId="30CDCCAC" w14:textId="452447D6" w:rsidR="00D3679B" w:rsidRDefault="00D3679B">
            <w:pPr>
              <w:jc w:val="left"/>
            </w:pPr>
            <w:r>
              <w:t xml:space="preserve">Volume </w:t>
            </w:r>
          </w:p>
        </w:tc>
        <w:tc>
          <w:tcPr>
            <w:tcW w:w="7789" w:type="dxa"/>
          </w:tcPr>
          <w:p w14:paraId="6231AACA" w14:textId="3230262C" w:rsidR="00D3679B" w:rsidRDefault="00D3679B">
            <w:pPr>
              <w:jc w:val="left"/>
            </w:pPr>
            <w:r>
              <w:t xml:space="preserve">Contents </w:t>
            </w:r>
          </w:p>
        </w:tc>
      </w:tr>
      <w:tr w:rsidR="00D3679B" w14:paraId="31AAD97B" w14:textId="77777777" w:rsidTr="00D3679B">
        <w:tc>
          <w:tcPr>
            <w:tcW w:w="1165" w:type="dxa"/>
          </w:tcPr>
          <w:p w14:paraId="7B7AE6A0" w14:textId="7C35254C" w:rsidR="00D3679B" w:rsidRDefault="00D3679B">
            <w:pPr>
              <w:jc w:val="left"/>
            </w:pPr>
            <w:r>
              <w:t>1</w:t>
            </w:r>
          </w:p>
        </w:tc>
        <w:tc>
          <w:tcPr>
            <w:tcW w:w="1260" w:type="dxa"/>
          </w:tcPr>
          <w:p w14:paraId="34EE71C6" w14:textId="35DCE4C9" w:rsidR="00D3679B" w:rsidRDefault="00D3679B">
            <w:pPr>
              <w:jc w:val="left"/>
            </w:pPr>
            <w:r>
              <w:t>10ul</w:t>
            </w:r>
          </w:p>
        </w:tc>
        <w:tc>
          <w:tcPr>
            <w:tcW w:w="7789" w:type="dxa"/>
          </w:tcPr>
          <w:p w14:paraId="3A8F9744" w14:textId="1BB29123" w:rsidR="00D3679B" w:rsidRDefault="00D3679B">
            <w:pPr>
              <w:jc w:val="left"/>
            </w:pPr>
            <w:r>
              <w:t>Benchmark unstained ladder (undiluted)</w:t>
            </w:r>
          </w:p>
        </w:tc>
      </w:tr>
      <w:tr w:rsidR="00D3679B" w14:paraId="42ED46C6" w14:textId="77777777" w:rsidTr="00D3679B">
        <w:tc>
          <w:tcPr>
            <w:tcW w:w="1165" w:type="dxa"/>
          </w:tcPr>
          <w:p w14:paraId="02660BFE" w14:textId="1DE4C11C" w:rsidR="00D3679B" w:rsidRDefault="00D3679B">
            <w:pPr>
              <w:jc w:val="left"/>
            </w:pPr>
            <w:r>
              <w:t>2</w:t>
            </w:r>
          </w:p>
        </w:tc>
        <w:tc>
          <w:tcPr>
            <w:tcW w:w="1260" w:type="dxa"/>
          </w:tcPr>
          <w:p w14:paraId="1FE6CD9E" w14:textId="37FFC4D4" w:rsidR="00D3679B" w:rsidRDefault="00D3679B">
            <w:pPr>
              <w:jc w:val="left"/>
            </w:pPr>
            <w:r>
              <w:t>20ul</w:t>
            </w:r>
          </w:p>
        </w:tc>
        <w:tc>
          <w:tcPr>
            <w:tcW w:w="7789" w:type="dxa"/>
          </w:tcPr>
          <w:p w14:paraId="746ADEAB" w14:textId="45D9CBD3" w:rsidR="00D3679B" w:rsidRDefault="00D3679B">
            <w:pPr>
              <w:jc w:val="left"/>
            </w:pPr>
            <w:r>
              <w:t xml:space="preserve">LVS-Lysate </w:t>
            </w:r>
          </w:p>
        </w:tc>
      </w:tr>
      <w:tr w:rsidR="00D3679B" w14:paraId="224779E1" w14:textId="77777777" w:rsidTr="00D3679B">
        <w:tc>
          <w:tcPr>
            <w:tcW w:w="1165" w:type="dxa"/>
          </w:tcPr>
          <w:p w14:paraId="23C0EF20" w14:textId="6BD1033F" w:rsidR="00D3679B" w:rsidRDefault="00D3679B">
            <w:pPr>
              <w:jc w:val="left"/>
            </w:pPr>
            <w:r>
              <w:t>3</w:t>
            </w:r>
          </w:p>
        </w:tc>
        <w:tc>
          <w:tcPr>
            <w:tcW w:w="1260" w:type="dxa"/>
          </w:tcPr>
          <w:p w14:paraId="3BA26642" w14:textId="1BBCEBF7" w:rsidR="00D3679B" w:rsidRDefault="00D3679B">
            <w:pPr>
              <w:jc w:val="left"/>
            </w:pPr>
            <w:r>
              <w:t>20ul</w:t>
            </w:r>
          </w:p>
        </w:tc>
        <w:tc>
          <w:tcPr>
            <w:tcW w:w="7789" w:type="dxa"/>
          </w:tcPr>
          <w:p w14:paraId="6039BE54" w14:textId="703DE899" w:rsidR="00D3679B" w:rsidRDefault="00D3679B">
            <w:pPr>
              <w:jc w:val="left"/>
            </w:pPr>
            <w:r>
              <w:t>LVS- FT</w:t>
            </w:r>
          </w:p>
        </w:tc>
      </w:tr>
      <w:tr w:rsidR="00D3679B" w14:paraId="15B21656" w14:textId="77777777" w:rsidTr="00D3679B">
        <w:tc>
          <w:tcPr>
            <w:tcW w:w="1165" w:type="dxa"/>
          </w:tcPr>
          <w:p w14:paraId="2B1B6CA7" w14:textId="4C766AF1" w:rsidR="00D3679B" w:rsidRDefault="00D3679B">
            <w:pPr>
              <w:jc w:val="left"/>
            </w:pPr>
            <w:r>
              <w:t>4</w:t>
            </w:r>
          </w:p>
        </w:tc>
        <w:tc>
          <w:tcPr>
            <w:tcW w:w="1260" w:type="dxa"/>
          </w:tcPr>
          <w:p w14:paraId="56241A2F" w14:textId="7104F595" w:rsidR="00D3679B" w:rsidRDefault="00D3679B">
            <w:pPr>
              <w:jc w:val="left"/>
            </w:pPr>
            <w:r>
              <w:t>20ul</w:t>
            </w:r>
          </w:p>
        </w:tc>
        <w:tc>
          <w:tcPr>
            <w:tcW w:w="7789" w:type="dxa"/>
          </w:tcPr>
          <w:p w14:paraId="420D5CE8" w14:textId="44FC3884" w:rsidR="00D3679B" w:rsidRDefault="00D3679B">
            <w:pPr>
              <w:jc w:val="left"/>
            </w:pPr>
            <w:r>
              <w:t>LVS- E1</w:t>
            </w:r>
          </w:p>
        </w:tc>
      </w:tr>
      <w:tr w:rsidR="00D3679B" w14:paraId="6C8A2C26" w14:textId="77777777" w:rsidTr="00D3679B">
        <w:tc>
          <w:tcPr>
            <w:tcW w:w="1165" w:type="dxa"/>
          </w:tcPr>
          <w:p w14:paraId="6C0FA3DA" w14:textId="75F17E7B" w:rsidR="00D3679B" w:rsidRDefault="00D3679B">
            <w:pPr>
              <w:jc w:val="left"/>
            </w:pPr>
            <w:r>
              <w:t>5</w:t>
            </w:r>
          </w:p>
        </w:tc>
        <w:tc>
          <w:tcPr>
            <w:tcW w:w="1260" w:type="dxa"/>
          </w:tcPr>
          <w:p w14:paraId="2F0DCE65" w14:textId="044E60E6" w:rsidR="00D3679B" w:rsidRDefault="00D3679B">
            <w:pPr>
              <w:jc w:val="left"/>
            </w:pPr>
            <w:r>
              <w:t>20ul</w:t>
            </w:r>
          </w:p>
        </w:tc>
        <w:tc>
          <w:tcPr>
            <w:tcW w:w="7789" w:type="dxa"/>
          </w:tcPr>
          <w:p w14:paraId="3FB3B742" w14:textId="6957A1C7" w:rsidR="00D3679B" w:rsidRDefault="00D3679B">
            <w:pPr>
              <w:jc w:val="left"/>
            </w:pPr>
            <w:r>
              <w:t>LVS- FT2</w:t>
            </w:r>
          </w:p>
        </w:tc>
      </w:tr>
      <w:tr w:rsidR="00D3679B" w14:paraId="02C104DC" w14:textId="77777777" w:rsidTr="00D3679B">
        <w:tc>
          <w:tcPr>
            <w:tcW w:w="1165" w:type="dxa"/>
          </w:tcPr>
          <w:p w14:paraId="0BCCB175" w14:textId="4C8E3A35" w:rsidR="00D3679B" w:rsidRDefault="00D3679B">
            <w:pPr>
              <w:jc w:val="left"/>
            </w:pPr>
            <w:r>
              <w:t>6</w:t>
            </w:r>
          </w:p>
        </w:tc>
        <w:tc>
          <w:tcPr>
            <w:tcW w:w="1260" w:type="dxa"/>
          </w:tcPr>
          <w:p w14:paraId="46C08E86" w14:textId="054A8096" w:rsidR="00D3679B" w:rsidRDefault="00D3679B">
            <w:pPr>
              <w:jc w:val="left"/>
            </w:pPr>
            <w:r>
              <w:t>20ul</w:t>
            </w:r>
          </w:p>
        </w:tc>
        <w:tc>
          <w:tcPr>
            <w:tcW w:w="7789" w:type="dxa"/>
          </w:tcPr>
          <w:p w14:paraId="64288D49" w14:textId="29ADD167" w:rsidR="00D3679B" w:rsidRDefault="00D3679B">
            <w:pPr>
              <w:jc w:val="left"/>
            </w:pPr>
            <w:r>
              <w:t>LVS- elution final</w:t>
            </w:r>
          </w:p>
        </w:tc>
      </w:tr>
      <w:tr w:rsidR="00D3679B" w14:paraId="49C55C7C" w14:textId="77777777" w:rsidTr="00D3679B">
        <w:tc>
          <w:tcPr>
            <w:tcW w:w="1165" w:type="dxa"/>
          </w:tcPr>
          <w:p w14:paraId="41E42F82" w14:textId="075BD11C" w:rsidR="00D3679B" w:rsidRDefault="00D3679B">
            <w:pPr>
              <w:jc w:val="left"/>
            </w:pPr>
            <w:r>
              <w:t>7</w:t>
            </w:r>
          </w:p>
        </w:tc>
        <w:tc>
          <w:tcPr>
            <w:tcW w:w="1260" w:type="dxa"/>
          </w:tcPr>
          <w:p w14:paraId="69FF61EC" w14:textId="693735AE" w:rsidR="00D3679B" w:rsidRDefault="00D3679B">
            <w:pPr>
              <w:jc w:val="left"/>
            </w:pPr>
            <w:r>
              <w:t>20ul</w:t>
            </w:r>
          </w:p>
        </w:tc>
        <w:tc>
          <w:tcPr>
            <w:tcW w:w="7789" w:type="dxa"/>
          </w:tcPr>
          <w:p w14:paraId="055C8776" w14:textId="32FA57C5" w:rsidR="00D3679B" w:rsidRDefault="00D3679B">
            <w:pPr>
              <w:jc w:val="left"/>
            </w:pPr>
            <w:r>
              <w:t>Beta-prime elution final</w:t>
            </w:r>
          </w:p>
        </w:tc>
      </w:tr>
      <w:tr w:rsidR="00D3679B" w14:paraId="47E7A4AE" w14:textId="77777777" w:rsidTr="00D3679B">
        <w:tc>
          <w:tcPr>
            <w:tcW w:w="1165" w:type="dxa"/>
          </w:tcPr>
          <w:p w14:paraId="62C1DC40" w14:textId="3B24A505" w:rsidR="00D3679B" w:rsidRDefault="00D3679B">
            <w:pPr>
              <w:jc w:val="left"/>
            </w:pPr>
            <w:r>
              <w:t>8</w:t>
            </w:r>
          </w:p>
        </w:tc>
        <w:tc>
          <w:tcPr>
            <w:tcW w:w="1260" w:type="dxa"/>
          </w:tcPr>
          <w:p w14:paraId="422B7331" w14:textId="514FCD35" w:rsidR="00D3679B" w:rsidRDefault="00D3679B">
            <w:pPr>
              <w:jc w:val="left"/>
            </w:pPr>
            <w:r>
              <w:t>20ul</w:t>
            </w:r>
          </w:p>
        </w:tc>
        <w:tc>
          <w:tcPr>
            <w:tcW w:w="7789" w:type="dxa"/>
          </w:tcPr>
          <w:p w14:paraId="17EF06E1" w14:textId="28B4FE32" w:rsidR="00D3679B" w:rsidRDefault="00D3679B">
            <w:pPr>
              <w:jc w:val="left"/>
            </w:pPr>
            <w:r>
              <w:t>Beta-prime FT2</w:t>
            </w:r>
          </w:p>
        </w:tc>
      </w:tr>
      <w:tr w:rsidR="00D3679B" w14:paraId="0357B83E" w14:textId="77777777" w:rsidTr="00D3679B">
        <w:tc>
          <w:tcPr>
            <w:tcW w:w="1165" w:type="dxa"/>
          </w:tcPr>
          <w:p w14:paraId="76489E35" w14:textId="5743E356" w:rsidR="00D3679B" w:rsidRDefault="00D3679B">
            <w:pPr>
              <w:jc w:val="left"/>
            </w:pPr>
            <w:r>
              <w:t>9</w:t>
            </w:r>
          </w:p>
        </w:tc>
        <w:tc>
          <w:tcPr>
            <w:tcW w:w="1260" w:type="dxa"/>
          </w:tcPr>
          <w:p w14:paraId="5AEA3DC1" w14:textId="12D853F1" w:rsidR="00D3679B" w:rsidRDefault="00D3679B">
            <w:pPr>
              <w:jc w:val="left"/>
            </w:pPr>
            <w:r>
              <w:t>20ul</w:t>
            </w:r>
          </w:p>
        </w:tc>
        <w:tc>
          <w:tcPr>
            <w:tcW w:w="7789" w:type="dxa"/>
          </w:tcPr>
          <w:p w14:paraId="67500188" w14:textId="7C3B91E8" w:rsidR="00D3679B" w:rsidRDefault="00D3679B">
            <w:pPr>
              <w:jc w:val="left"/>
            </w:pPr>
            <w:r>
              <w:t>Beta-prime E1</w:t>
            </w:r>
          </w:p>
        </w:tc>
      </w:tr>
      <w:tr w:rsidR="00D3679B" w14:paraId="563F7B8C" w14:textId="77777777" w:rsidTr="00D3679B">
        <w:tc>
          <w:tcPr>
            <w:tcW w:w="1165" w:type="dxa"/>
          </w:tcPr>
          <w:p w14:paraId="4EBEFCEF" w14:textId="59C55931" w:rsidR="00D3679B" w:rsidRDefault="00D3679B">
            <w:pPr>
              <w:jc w:val="left"/>
            </w:pPr>
            <w:r>
              <w:t>10</w:t>
            </w:r>
          </w:p>
        </w:tc>
        <w:tc>
          <w:tcPr>
            <w:tcW w:w="1260" w:type="dxa"/>
          </w:tcPr>
          <w:p w14:paraId="0FFA2C40" w14:textId="33D8A75A" w:rsidR="00D3679B" w:rsidRDefault="00D3679B">
            <w:pPr>
              <w:jc w:val="left"/>
            </w:pPr>
            <w:r>
              <w:t>20ul</w:t>
            </w:r>
          </w:p>
        </w:tc>
        <w:tc>
          <w:tcPr>
            <w:tcW w:w="7789" w:type="dxa"/>
          </w:tcPr>
          <w:p w14:paraId="0B805B69" w14:textId="0467EB63" w:rsidR="00D3679B" w:rsidRDefault="00D3679B">
            <w:pPr>
              <w:jc w:val="left"/>
            </w:pPr>
            <w:r>
              <w:t>Beta-prime FT</w:t>
            </w:r>
          </w:p>
        </w:tc>
      </w:tr>
      <w:tr w:rsidR="00D3679B" w14:paraId="442009BC" w14:textId="77777777" w:rsidTr="00D3679B">
        <w:tc>
          <w:tcPr>
            <w:tcW w:w="1165" w:type="dxa"/>
          </w:tcPr>
          <w:p w14:paraId="1CA2EBC8" w14:textId="0A5E121A" w:rsidR="00D3679B" w:rsidRDefault="00D3679B">
            <w:pPr>
              <w:jc w:val="left"/>
            </w:pPr>
            <w:r>
              <w:t>11</w:t>
            </w:r>
          </w:p>
        </w:tc>
        <w:tc>
          <w:tcPr>
            <w:tcW w:w="1260" w:type="dxa"/>
          </w:tcPr>
          <w:p w14:paraId="313C2043" w14:textId="37074660" w:rsidR="00D3679B" w:rsidRDefault="00D3679B">
            <w:pPr>
              <w:jc w:val="left"/>
            </w:pPr>
            <w:r>
              <w:t>20ul</w:t>
            </w:r>
          </w:p>
        </w:tc>
        <w:tc>
          <w:tcPr>
            <w:tcW w:w="7789" w:type="dxa"/>
          </w:tcPr>
          <w:p w14:paraId="6AAE848D" w14:textId="3C9A31D2" w:rsidR="00D3679B" w:rsidRDefault="00D3679B" w:rsidP="00D3679B">
            <w:pPr>
              <w:jc w:val="left"/>
            </w:pPr>
            <w:r>
              <w:t>Beta-prime Lysate</w:t>
            </w:r>
          </w:p>
        </w:tc>
      </w:tr>
      <w:tr w:rsidR="00D3679B" w14:paraId="22295D63" w14:textId="77777777" w:rsidTr="00D3679B">
        <w:tc>
          <w:tcPr>
            <w:tcW w:w="1165" w:type="dxa"/>
          </w:tcPr>
          <w:p w14:paraId="152BAC01" w14:textId="4EC78EF9" w:rsidR="00D3679B" w:rsidRDefault="00D3679B">
            <w:pPr>
              <w:jc w:val="left"/>
            </w:pPr>
            <w:r>
              <w:t>12</w:t>
            </w:r>
          </w:p>
        </w:tc>
        <w:tc>
          <w:tcPr>
            <w:tcW w:w="1260" w:type="dxa"/>
          </w:tcPr>
          <w:p w14:paraId="4772576A" w14:textId="0351A4A5" w:rsidR="00D3679B" w:rsidRDefault="00D3679B">
            <w:pPr>
              <w:jc w:val="left"/>
            </w:pPr>
            <w:r>
              <w:t>10ul</w:t>
            </w:r>
          </w:p>
        </w:tc>
        <w:tc>
          <w:tcPr>
            <w:tcW w:w="7789" w:type="dxa"/>
          </w:tcPr>
          <w:p w14:paraId="08904811" w14:textId="5FD3663E" w:rsidR="00D3679B" w:rsidRDefault="00D3679B" w:rsidP="00D3679B">
            <w:pPr>
              <w:jc w:val="left"/>
            </w:pPr>
            <w:r>
              <w:t>1x Sample Loading Buffer (SLB)</w:t>
            </w:r>
          </w:p>
        </w:tc>
      </w:tr>
    </w:tbl>
    <w:p w14:paraId="33EEA0DF" w14:textId="61FCD2A9" w:rsidR="00706EEA" w:rsidRDefault="00706EEA">
      <w:pPr>
        <w:jc w:val="left"/>
      </w:pPr>
    </w:p>
    <w:p w14:paraId="3B2A76A2" w14:textId="325D5F09" w:rsidR="00D3679B" w:rsidRDefault="00D3679B">
      <w:pPr>
        <w:jc w:val="left"/>
      </w:pPr>
      <w:r>
        <w:t>Gel 2: Silver Stain</w:t>
      </w:r>
    </w:p>
    <w:p w14:paraId="43139E48" w14:textId="7A93DF2F" w:rsidR="00D3679B" w:rsidRDefault="00D3679B">
      <w:pPr>
        <w:jc w:val="left"/>
      </w:pPr>
      <w:r>
        <w:t xml:space="preserve">Dilute ladder (1ul) into 9ul 1x sample loading buffer </w:t>
      </w:r>
    </w:p>
    <w:tbl>
      <w:tblPr>
        <w:tblStyle w:val="TableGrid"/>
        <w:tblW w:w="0" w:type="auto"/>
        <w:tblLook w:val="04A0" w:firstRow="1" w:lastRow="0" w:firstColumn="1" w:lastColumn="0" w:noHBand="0" w:noVBand="1"/>
      </w:tblPr>
      <w:tblGrid>
        <w:gridCol w:w="1165"/>
        <w:gridCol w:w="1260"/>
        <w:gridCol w:w="7789"/>
      </w:tblGrid>
      <w:tr w:rsidR="00D3679B" w14:paraId="02D4DA25" w14:textId="77777777" w:rsidTr="00091D5D">
        <w:tc>
          <w:tcPr>
            <w:tcW w:w="1165" w:type="dxa"/>
          </w:tcPr>
          <w:p w14:paraId="7F289658" w14:textId="77777777" w:rsidR="00D3679B" w:rsidRDefault="00D3679B" w:rsidP="00091D5D">
            <w:pPr>
              <w:jc w:val="left"/>
            </w:pPr>
            <w:r>
              <w:t xml:space="preserve">Lane </w:t>
            </w:r>
          </w:p>
        </w:tc>
        <w:tc>
          <w:tcPr>
            <w:tcW w:w="1260" w:type="dxa"/>
          </w:tcPr>
          <w:p w14:paraId="531CB5D0" w14:textId="77777777" w:rsidR="00D3679B" w:rsidRDefault="00D3679B" w:rsidP="00091D5D">
            <w:pPr>
              <w:jc w:val="left"/>
            </w:pPr>
            <w:r>
              <w:t xml:space="preserve">Volume </w:t>
            </w:r>
          </w:p>
        </w:tc>
        <w:tc>
          <w:tcPr>
            <w:tcW w:w="7789" w:type="dxa"/>
          </w:tcPr>
          <w:p w14:paraId="0F77D28B" w14:textId="77777777" w:rsidR="00D3679B" w:rsidRDefault="00D3679B" w:rsidP="00091D5D">
            <w:pPr>
              <w:jc w:val="left"/>
            </w:pPr>
            <w:r>
              <w:t xml:space="preserve">Contents </w:t>
            </w:r>
          </w:p>
        </w:tc>
      </w:tr>
      <w:tr w:rsidR="00D3679B" w14:paraId="7A1D157F" w14:textId="77777777" w:rsidTr="00091D5D">
        <w:tc>
          <w:tcPr>
            <w:tcW w:w="1165" w:type="dxa"/>
          </w:tcPr>
          <w:p w14:paraId="3AC16108" w14:textId="77777777" w:rsidR="00D3679B" w:rsidRDefault="00D3679B" w:rsidP="00091D5D">
            <w:pPr>
              <w:jc w:val="left"/>
            </w:pPr>
            <w:r>
              <w:t>1</w:t>
            </w:r>
          </w:p>
        </w:tc>
        <w:tc>
          <w:tcPr>
            <w:tcW w:w="1260" w:type="dxa"/>
          </w:tcPr>
          <w:p w14:paraId="27B45477" w14:textId="77777777" w:rsidR="00D3679B" w:rsidRDefault="00D3679B" w:rsidP="00091D5D">
            <w:pPr>
              <w:jc w:val="left"/>
            </w:pPr>
            <w:r>
              <w:t>10ul</w:t>
            </w:r>
          </w:p>
        </w:tc>
        <w:tc>
          <w:tcPr>
            <w:tcW w:w="7789" w:type="dxa"/>
          </w:tcPr>
          <w:p w14:paraId="4C191A91" w14:textId="64BFEFBF" w:rsidR="00D3679B" w:rsidRDefault="00D3679B" w:rsidP="00091D5D">
            <w:pPr>
              <w:jc w:val="left"/>
            </w:pPr>
            <w:r>
              <w:t xml:space="preserve">Benchmark unstained ladder (1:10) </w:t>
            </w:r>
          </w:p>
        </w:tc>
      </w:tr>
      <w:tr w:rsidR="00D3679B" w14:paraId="7C5AD20A" w14:textId="77777777" w:rsidTr="00091D5D">
        <w:tc>
          <w:tcPr>
            <w:tcW w:w="1165" w:type="dxa"/>
          </w:tcPr>
          <w:p w14:paraId="48CEADC2" w14:textId="77777777" w:rsidR="00D3679B" w:rsidRDefault="00D3679B" w:rsidP="00091D5D">
            <w:pPr>
              <w:jc w:val="left"/>
            </w:pPr>
            <w:r>
              <w:t>2</w:t>
            </w:r>
          </w:p>
        </w:tc>
        <w:tc>
          <w:tcPr>
            <w:tcW w:w="1260" w:type="dxa"/>
          </w:tcPr>
          <w:p w14:paraId="3BECD8CC" w14:textId="77777777" w:rsidR="00D3679B" w:rsidRDefault="00D3679B" w:rsidP="00091D5D">
            <w:pPr>
              <w:jc w:val="left"/>
            </w:pPr>
            <w:r>
              <w:t>20ul</w:t>
            </w:r>
          </w:p>
        </w:tc>
        <w:tc>
          <w:tcPr>
            <w:tcW w:w="7789" w:type="dxa"/>
          </w:tcPr>
          <w:p w14:paraId="0845E47A" w14:textId="77777777" w:rsidR="00D3679B" w:rsidRDefault="00D3679B" w:rsidP="00091D5D">
            <w:pPr>
              <w:jc w:val="left"/>
            </w:pPr>
            <w:r>
              <w:t xml:space="preserve">LVS-Lysate </w:t>
            </w:r>
          </w:p>
        </w:tc>
      </w:tr>
      <w:tr w:rsidR="00D3679B" w14:paraId="766C4576" w14:textId="77777777" w:rsidTr="00091D5D">
        <w:tc>
          <w:tcPr>
            <w:tcW w:w="1165" w:type="dxa"/>
          </w:tcPr>
          <w:p w14:paraId="4338D2E7" w14:textId="77777777" w:rsidR="00D3679B" w:rsidRDefault="00D3679B" w:rsidP="00091D5D">
            <w:pPr>
              <w:jc w:val="left"/>
            </w:pPr>
            <w:r>
              <w:t>3</w:t>
            </w:r>
          </w:p>
        </w:tc>
        <w:tc>
          <w:tcPr>
            <w:tcW w:w="1260" w:type="dxa"/>
          </w:tcPr>
          <w:p w14:paraId="75FFB8C3" w14:textId="77777777" w:rsidR="00D3679B" w:rsidRDefault="00D3679B" w:rsidP="00091D5D">
            <w:pPr>
              <w:jc w:val="left"/>
            </w:pPr>
            <w:r>
              <w:t>20ul</w:t>
            </w:r>
          </w:p>
        </w:tc>
        <w:tc>
          <w:tcPr>
            <w:tcW w:w="7789" w:type="dxa"/>
          </w:tcPr>
          <w:p w14:paraId="6E6010AA" w14:textId="77777777" w:rsidR="00D3679B" w:rsidRDefault="00D3679B" w:rsidP="00091D5D">
            <w:pPr>
              <w:jc w:val="left"/>
            </w:pPr>
            <w:r>
              <w:t>LVS- FT</w:t>
            </w:r>
          </w:p>
        </w:tc>
      </w:tr>
      <w:tr w:rsidR="00D3679B" w14:paraId="0E1EEA7E" w14:textId="77777777" w:rsidTr="00091D5D">
        <w:tc>
          <w:tcPr>
            <w:tcW w:w="1165" w:type="dxa"/>
          </w:tcPr>
          <w:p w14:paraId="32B1BBE0" w14:textId="77777777" w:rsidR="00D3679B" w:rsidRDefault="00D3679B" w:rsidP="00091D5D">
            <w:pPr>
              <w:jc w:val="left"/>
            </w:pPr>
            <w:r>
              <w:t>4</w:t>
            </w:r>
          </w:p>
        </w:tc>
        <w:tc>
          <w:tcPr>
            <w:tcW w:w="1260" w:type="dxa"/>
          </w:tcPr>
          <w:p w14:paraId="67814B87" w14:textId="77777777" w:rsidR="00D3679B" w:rsidRDefault="00D3679B" w:rsidP="00091D5D">
            <w:pPr>
              <w:jc w:val="left"/>
            </w:pPr>
            <w:r>
              <w:t>20ul</w:t>
            </w:r>
          </w:p>
        </w:tc>
        <w:tc>
          <w:tcPr>
            <w:tcW w:w="7789" w:type="dxa"/>
          </w:tcPr>
          <w:p w14:paraId="663B5B00" w14:textId="77777777" w:rsidR="00D3679B" w:rsidRDefault="00D3679B" w:rsidP="00091D5D">
            <w:pPr>
              <w:jc w:val="left"/>
            </w:pPr>
            <w:r>
              <w:t>LVS- E1</w:t>
            </w:r>
          </w:p>
        </w:tc>
      </w:tr>
      <w:tr w:rsidR="00D3679B" w14:paraId="57716958" w14:textId="77777777" w:rsidTr="00091D5D">
        <w:tc>
          <w:tcPr>
            <w:tcW w:w="1165" w:type="dxa"/>
          </w:tcPr>
          <w:p w14:paraId="53168EEE" w14:textId="77777777" w:rsidR="00D3679B" w:rsidRDefault="00D3679B" w:rsidP="00091D5D">
            <w:pPr>
              <w:jc w:val="left"/>
            </w:pPr>
            <w:r>
              <w:t>5</w:t>
            </w:r>
          </w:p>
        </w:tc>
        <w:tc>
          <w:tcPr>
            <w:tcW w:w="1260" w:type="dxa"/>
          </w:tcPr>
          <w:p w14:paraId="23763247" w14:textId="77777777" w:rsidR="00D3679B" w:rsidRDefault="00D3679B" w:rsidP="00091D5D">
            <w:pPr>
              <w:jc w:val="left"/>
            </w:pPr>
            <w:r>
              <w:t>20ul</w:t>
            </w:r>
          </w:p>
        </w:tc>
        <w:tc>
          <w:tcPr>
            <w:tcW w:w="7789" w:type="dxa"/>
          </w:tcPr>
          <w:p w14:paraId="0873A444" w14:textId="77777777" w:rsidR="00D3679B" w:rsidRDefault="00D3679B" w:rsidP="00091D5D">
            <w:pPr>
              <w:jc w:val="left"/>
            </w:pPr>
            <w:r>
              <w:t>LVS- FT2</w:t>
            </w:r>
          </w:p>
        </w:tc>
      </w:tr>
      <w:tr w:rsidR="00D3679B" w14:paraId="77AB5B30" w14:textId="77777777" w:rsidTr="00091D5D">
        <w:tc>
          <w:tcPr>
            <w:tcW w:w="1165" w:type="dxa"/>
          </w:tcPr>
          <w:p w14:paraId="34E327FE" w14:textId="77777777" w:rsidR="00D3679B" w:rsidRDefault="00D3679B" w:rsidP="00091D5D">
            <w:pPr>
              <w:jc w:val="left"/>
            </w:pPr>
            <w:r>
              <w:t>6</w:t>
            </w:r>
          </w:p>
        </w:tc>
        <w:tc>
          <w:tcPr>
            <w:tcW w:w="1260" w:type="dxa"/>
          </w:tcPr>
          <w:p w14:paraId="0981F8A5" w14:textId="77777777" w:rsidR="00D3679B" w:rsidRDefault="00D3679B" w:rsidP="00091D5D">
            <w:pPr>
              <w:jc w:val="left"/>
            </w:pPr>
            <w:r>
              <w:t>20ul</w:t>
            </w:r>
          </w:p>
        </w:tc>
        <w:tc>
          <w:tcPr>
            <w:tcW w:w="7789" w:type="dxa"/>
          </w:tcPr>
          <w:p w14:paraId="5A2C7C59" w14:textId="77777777" w:rsidR="00D3679B" w:rsidRDefault="00D3679B" w:rsidP="00091D5D">
            <w:pPr>
              <w:jc w:val="left"/>
            </w:pPr>
            <w:r>
              <w:t>LVS- elution final</w:t>
            </w:r>
          </w:p>
        </w:tc>
      </w:tr>
      <w:tr w:rsidR="00D3679B" w14:paraId="2BF26D63" w14:textId="77777777" w:rsidTr="00091D5D">
        <w:tc>
          <w:tcPr>
            <w:tcW w:w="1165" w:type="dxa"/>
          </w:tcPr>
          <w:p w14:paraId="03D6401F" w14:textId="77777777" w:rsidR="00D3679B" w:rsidRDefault="00D3679B" w:rsidP="00091D5D">
            <w:pPr>
              <w:jc w:val="left"/>
            </w:pPr>
            <w:r>
              <w:t>7</w:t>
            </w:r>
          </w:p>
        </w:tc>
        <w:tc>
          <w:tcPr>
            <w:tcW w:w="1260" w:type="dxa"/>
          </w:tcPr>
          <w:p w14:paraId="4D668628" w14:textId="77777777" w:rsidR="00D3679B" w:rsidRDefault="00D3679B" w:rsidP="00091D5D">
            <w:pPr>
              <w:jc w:val="left"/>
            </w:pPr>
            <w:r>
              <w:t>20ul</w:t>
            </w:r>
          </w:p>
        </w:tc>
        <w:tc>
          <w:tcPr>
            <w:tcW w:w="7789" w:type="dxa"/>
          </w:tcPr>
          <w:p w14:paraId="71357C67" w14:textId="77777777" w:rsidR="00D3679B" w:rsidRDefault="00D3679B" w:rsidP="00091D5D">
            <w:pPr>
              <w:jc w:val="left"/>
            </w:pPr>
            <w:r>
              <w:t>Beta-prime elution final</w:t>
            </w:r>
          </w:p>
        </w:tc>
      </w:tr>
      <w:tr w:rsidR="00D3679B" w14:paraId="5454AC99" w14:textId="77777777" w:rsidTr="00091D5D">
        <w:tc>
          <w:tcPr>
            <w:tcW w:w="1165" w:type="dxa"/>
          </w:tcPr>
          <w:p w14:paraId="0E5B2D15" w14:textId="77777777" w:rsidR="00D3679B" w:rsidRDefault="00D3679B" w:rsidP="00091D5D">
            <w:pPr>
              <w:jc w:val="left"/>
            </w:pPr>
            <w:r>
              <w:t>8</w:t>
            </w:r>
          </w:p>
        </w:tc>
        <w:tc>
          <w:tcPr>
            <w:tcW w:w="1260" w:type="dxa"/>
          </w:tcPr>
          <w:p w14:paraId="5ADD485B" w14:textId="77777777" w:rsidR="00D3679B" w:rsidRDefault="00D3679B" w:rsidP="00091D5D">
            <w:pPr>
              <w:jc w:val="left"/>
            </w:pPr>
            <w:r>
              <w:t>20ul</w:t>
            </w:r>
          </w:p>
        </w:tc>
        <w:tc>
          <w:tcPr>
            <w:tcW w:w="7789" w:type="dxa"/>
          </w:tcPr>
          <w:p w14:paraId="762DC111" w14:textId="77777777" w:rsidR="00D3679B" w:rsidRDefault="00D3679B" w:rsidP="00091D5D">
            <w:pPr>
              <w:jc w:val="left"/>
            </w:pPr>
            <w:r>
              <w:t>Beta-prime FT2</w:t>
            </w:r>
          </w:p>
        </w:tc>
      </w:tr>
      <w:tr w:rsidR="00D3679B" w14:paraId="21D56B2A" w14:textId="77777777" w:rsidTr="00091D5D">
        <w:tc>
          <w:tcPr>
            <w:tcW w:w="1165" w:type="dxa"/>
          </w:tcPr>
          <w:p w14:paraId="4F6E5A80" w14:textId="77777777" w:rsidR="00D3679B" w:rsidRDefault="00D3679B" w:rsidP="00091D5D">
            <w:pPr>
              <w:jc w:val="left"/>
            </w:pPr>
            <w:r>
              <w:t>9</w:t>
            </w:r>
          </w:p>
        </w:tc>
        <w:tc>
          <w:tcPr>
            <w:tcW w:w="1260" w:type="dxa"/>
          </w:tcPr>
          <w:p w14:paraId="5792B013" w14:textId="77777777" w:rsidR="00D3679B" w:rsidRDefault="00D3679B" w:rsidP="00091D5D">
            <w:pPr>
              <w:jc w:val="left"/>
            </w:pPr>
            <w:r>
              <w:t>20ul</w:t>
            </w:r>
          </w:p>
        </w:tc>
        <w:tc>
          <w:tcPr>
            <w:tcW w:w="7789" w:type="dxa"/>
          </w:tcPr>
          <w:p w14:paraId="31799EFF" w14:textId="77777777" w:rsidR="00D3679B" w:rsidRDefault="00D3679B" w:rsidP="00091D5D">
            <w:pPr>
              <w:jc w:val="left"/>
            </w:pPr>
            <w:r>
              <w:t>Beta-prime E1</w:t>
            </w:r>
          </w:p>
        </w:tc>
      </w:tr>
      <w:tr w:rsidR="00D3679B" w14:paraId="35A61595" w14:textId="77777777" w:rsidTr="00091D5D">
        <w:tc>
          <w:tcPr>
            <w:tcW w:w="1165" w:type="dxa"/>
          </w:tcPr>
          <w:p w14:paraId="137CEB86" w14:textId="77777777" w:rsidR="00D3679B" w:rsidRDefault="00D3679B" w:rsidP="00091D5D">
            <w:pPr>
              <w:jc w:val="left"/>
            </w:pPr>
            <w:r>
              <w:t>10</w:t>
            </w:r>
          </w:p>
        </w:tc>
        <w:tc>
          <w:tcPr>
            <w:tcW w:w="1260" w:type="dxa"/>
          </w:tcPr>
          <w:p w14:paraId="3A642F2C" w14:textId="77777777" w:rsidR="00D3679B" w:rsidRDefault="00D3679B" w:rsidP="00091D5D">
            <w:pPr>
              <w:jc w:val="left"/>
            </w:pPr>
            <w:r>
              <w:t>20ul</w:t>
            </w:r>
          </w:p>
        </w:tc>
        <w:tc>
          <w:tcPr>
            <w:tcW w:w="7789" w:type="dxa"/>
          </w:tcPr>
          <w:p w14:paraId="30728D5E" w14:textId="77777777" w:rsidR="00D3679B" w:rsidRDefault="00D3679B" w:rsidP="00091D5D">
            <w:pPr>
              <w:jc w:val="left"/>
            </w:pPr>
            <w:r>
              <w:t>Beta-prime FT</w:t>
            </w:r>
          </w:p>
        </w:tc>
      </w:tr>
      <w:tr w:rsidR="00D3679B" w14:paraId="68DFABAD" w14:textId="77777777" w:rsidTr="00091D5D">
        <w:tc>
          <w:tcPr>
            <w:tcW w:w="1165" w:type="dxa"/>
          </w:tcPr>
          <w:p w14:paraId="3F96C514" w14:textId="77777777" w:rsidR="00D3679B" w:rsidRDefault="00D3679B" w:rsidP="00091D5D">
            <w:pPr>
              <w:jc w:val="left"/>
            </w:pPr>
            <w:r>
              <w:t>11</w:t>
            </w:r>
          </w:p>
        </w:tc>
        <w:tc>
          <w:tcPr>
            <w:tcW w:w="1260" w:type="dxa"/>
          </w:tcPr>
          <w:p w14:paraId="161362D7" w14:textId="77777777" w:rsidR="00D3679B" w:rsidRDefault="00D3679B" w:rsidP="00091D5D">
            <w:pPr>
              <w:jc w:val="left"/>
            </w:pPr>
            <w:r>
              <w:t>20ul</w:t>
            </w:r>
          </w:p>
        </w:tc>
        <w:tc>
          <w:tcPr>
            <w:tcW w:w="7789" w:type="dxa"/>
          </w:tcPr>
          <w:p w14:paraId="00C38C07" w14:textId="77777777" w:rsidR="00D3679B" w:rsidRDefault="00D3679B" w:rsidP="00091D5D">
            <w:pPr>
              <w:jc w:val="left"/>
            </w:pPr>
            <w:r>
              <w:t>Beta-prime Lysate</w:t>
            </w:r>
          </w:p>
        </w:tc>
      </w:tr>
      <w:tr w:rsidR="00D3679B" w14:paraId="032DCF2D" w14:textId="77777777" w:rsidTr="00091D5D">
        <w:tc>
          <w:tcPr>
            <w:tcW w:w="1165" w:type="dxa"/>
          </w:tcPr>
          <w:p w14:paraId="67CA0275" w14:textId="77777777" w:rsidR="00D3679B" w:rsidRDefault="00D3679B" w:rsidP="00091D5D">
            <w:pPr>
              <w:jc w:val="left"/>
            </w:pPr>
            <w:r>
              <w:t>12</w:t>
            </w:r>
          </w:p>
        </w:tc>
        <w:tc>
          <w:tcPr>
            <w:tcW w:w="1260" w:type="dxa"/>
          </w:tcPr>
          <w:p w14:paraId="4BCD3C69" w14:textId="77777777" w:rsidR="00D3679B" w:rsidRDefault="00D3679B" w:rsidP="00091D5D">
            <w:pPr>
              <w:jc w:val="left"/>
            </w:pPr>
            <w:r>
              <w:t>10ul</w:t>
            </w:r>
          </w:p>
        </w:tc>
        <w:tc>
          <w:tcPr>
            <w:tcW w:w="7789" w:type="dxa"/>
          </w:tcPr>
          <w:p w14:paraId="1B93764B" w14:textId="77777777" w:rsidR="00D3679B" w:rsidRDefault="00D3679B" w:rsidP="00091D5D">
            <w:pPr>
              <w:jc w:val="left"/>
            </w:pPr>
            <w:r>
              <w:t>1x Sample Loading Buffer (SLB)</w:t>
            </w:r>
          </w:p>
        </w:tc>
      </w:tr>
    </w:tbl>
    <w:p w14:paraId="6CF14673" w14:textId="4E270262" w:rsidR="00D3679B" w:rsidRDefault="00D3679B">
      <w:pPr>
        <w:jc w:val="left"/>
      </w:pPr>
    </w:p>
    <w:p w14:paraId="49933607" w14:textId="1E9BBA2B" w:rsidR="00E9155C" w:rsidRDefault="00E9155C">
      <w:pPr>
        <w:jc w:val="left"/>
      </w:pPr>
      <w:r>
        <w:t>Both gels started at 3:35</w:t>
      </w:r>
      <w:r w:rsidR="00CD0515">
        <w:t>, gels ran for ~1hour</w:t>
      </w:r>
    </w:p>
    <w:p w14:paraId="5741C6E8" w14:textId="2E54AE0B" w:rsidR="00CD0515" w:rsidRDefault="00CD0515">
      <w:pPr>
        <w:jc w:val="left"/>
      </w:pPr>
      <w:r>
        <w:t xml:space="preserve">Gels started fixing at ~4:45 </w:t>
      </w:r>
    </w:p>
    <w:p w14:paraId="333B7A0D" w14:textId="4CFCC950" w:rsidR="00706EEA" w:rsidRDefault="00706EEA">
      <w:pPr>
        <w:jc w:val="left"/>
      </w:pPr>
    </w:p>
    <w:p w14:paraId="18C3D948" w14:textId="75C30803" w:rsidR="00706EEA" w:rsidRDefault="00706EEA">
      <w:pPr>
        <w:jc w:val="left"/>
      </w:pPr>
    </w:p>
    <w:p w14:paraId="5617555F" w14:textId="2AE1B419" w:rsidR="00706EEA" w:rsidRDefault="00706EEA">
      <w:pPr>
        <w:jc w:val="left"/>
      </w:pPr>
    </w:p>
    <w:p w14:paraId="6803976F" w14:textId="7E1AE057" w:rsidR="00CD0515" w:rsidRPr="007B216F" w:rsidRDefault="00CD0515" w:rsidP="00CD0515">
      <w:pPr>
        <w:rPr>
          <w:b/>
        </w:rPr>
      </w:pPr>
      <w:r>
        <w:rPr>
          <w:b/>
          <w:highlight w:val="green"/>
        </w:rPr>
        <w:t>Thursday</w:t>
      </w:r>
      <w:r w:rsidRPr="007A68D0">
        <w:rPr>
          <w:b/>
          <w:highlight w:val="green"/>
        </w:rPr>
        <w:t xml:space="preserve">, </w:t>
      </w:r>
      <w:r>
        <w:rPr>
          <w:b/>
          <w:highlight w:val="green"/>
        </w:rPr>
        <w:t>November</w:t>
      </w:r>
      <w:r w:rsidRPr="007A68D0">
        <w:rPr>
          <w:b/>
          <w:highlight w:val="green"/>
        </w:rPr>
        <w:t xml:space="preserve"> </w:t>
      </w:r>
      <w:r>
        <w:rPr>
          <w:b/>
          <w:highlight w:val="green"/>
        </w:rPr>
        <w:t>8, 2018</w:t>
      </w:r>
    </w:p>
    <w:p w14:paraId="6CD5615A" w14:textId="020ED82E" w:rsidR="00CD0515" w:rsidRPr="007B216F" w:rsidRDefault="00CD0515" w:rsidP="00CD0515">
      <w:pPr>
        <w:rPr>
          <w:b/>
          <w:sz w:val="18"/>
          <w:szCs w:val="18"/>
        </w:rPr>
      </w:pPr>
      <w:r w:rsidRPr="007B216F">
        <w:rPr>
          <w:b/>
          <w:sz w:val="18"/>
          <w:szCs w:val="18"/>
        </w:rPr>
        <w:t>To Do:</w:t>
      </w:r>
    </w:p>
    <w:p w14:paraId="5104A657" w14:textId="2D7B43E7" w:rsidR="00CD0515" w:rsidRDefault="00CD0515" w:rsidP="00CD0515">
      <w:pPr>
        <w:pStyle w:val="ListParagraph"/>
        <w:rPr>
          <w:sz w:val="18"/>
          <w:szCs w:val="18"/>
        </w:rPr>
      </w:pPr>
    </w:p>
    <w:p w14:paraId="3A6E4022" w14:textId="6A3118ED" w:rsidR="00CD0515" w:rsidRPr="00915DDF" w:rsidRDefault="00CD0515" w:rsidP="00CD0515">
      <w:pPr>
        <w:pStyle w:val="ListParagraph"/>
        <w:numPr>
          <w:ilvl w:val="0"/>
          <w:numId w:val="18"/>
        </w:numPr>
        <w:rPr>
          <w:strike/>
          <w:sz w:val="18"/>
          <w:szCs w:val="18"/>
        </w:rPr>
      </w:pPr>
      <w:r w:rsidRPr="00915DDF">
        <w:rPr>
          <w:strike/>
          <w:sz w:val="18"/>
          <w:szCs w:val="18"/>
        </w:rPr>
        <w:t xml:space="preserve">Stain Coomassie and silver protein gels </w:t>
      </w:r>
    </w:p>
    <w:p w14:paraId="5A5E8DC7" w14:textId="3CF80942" w:rsidR="00706EEA" w:rsidRPr="00915DDF" w:rsidRDefault="00915DDF">
      <w:pPr>
        <w:jc w:val="left"/>
        <w:rPr>
          <w:sz w:val="20"/>
          <w:szCs w:val="20"/>
        </w:rPr>
      </w:pPr>
      <w:r w:rsidRPr="00915DDF">
        <w:rPr>
          <w:sz w:val="20"/>
          <w:szCs w:val="20"/>
        </w:rPr>
        <w:t>Followed</w:t>
      </w:r>
      <w:r>
        <w:rPr>
          <w:sz w:val="20"/>
          <w:szCs w:val="20"/>
        </w:rPr>
        <w:t xml:space="preserve"> protocols for staining for silver and Coomassie blue gels.  </w:t>
      </w:r>
    </w:p>
    <w:p w14:paraId="539E68DE" w14:textId="32A0DF6B" w:rsidR="00706EEA" w:rsidRDefault="002D757E">
      <w:pPr>
        <w:jc w:val="left"/>
      </w:pPr>
      <w:r>
        <w:br w:type="textWrapping" w:clear="all"/>
      </w:r>
      <w:r w:rsidR="002646D4">
        <w:rPr>
          <w:noProof/>
        </w:rPr>
        <w:t xml:space="preserve"> </w:t>
      </w:r>
      <w:r w:rsidR="00915DDF">
        <w:rPr>
          <w:noProof/>
        </w:rPr>
        <w:drawing>
          <wp:inline distT="0" distB="0" distL="0" distR="0" wp14:anchorId="75DEBE12" wp14:editId="6726D618">
            <wp:extent cx="6106981" cy="343517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1_08_18_Silver.png"/>
                    <pic:cNvPicPr/>
                  </pic:nvPicPr>
                  <pic:blipFill>
                    <a:blip r:embed="rId9">
                      <a:extLst>
                        <a:ext uri="{28A0092B-C50C-407E-A947-70E740481C1C}">
                          <a14:useLocalDpi xmlns:a14="http://schemas.microsoft.com/office/drawing/2010/main" val="0"/>
                        </a:ext>
                      </a:extLst>
                    </a:blip>
                    <a:stretch>
                      <a:fillRect/>
                    </a:stretch>
                  </pic:blipFill>
                  <pic:spPr>
                    <a:xfrm>
                      <a:off x="0" y="0"/>
                      <a:ext cx="6137481" cy="3452333"/>
                    </a:xfrm>
                    <a:prstGeom prst="rect">
                      <a:avLst/>
                    </a:prstGeom>
                  </pic:spPr>
                </pic:pic>
              </a:graphicData>
            </a:graphic>
          </wp:inline>
        </w:drawing>
      </w:r>
      <w:r w:rsidR="00915DDF">
        <w:t xml:space="preserve"> </w:t>
      </w:r>
    </w:p>
    <w:p w14:paraId="54803A7E" w14:textId="6376DA7D" w:rsidR="00706EEA" w:rsidRDefault="00706EEA">
      <w:pPr>
        <w:jc w:val="left"/>
      </w:pPr>
    </w:p>
    <w:p w14:paraId="61A8D5EF" w14:textId="5A508797" w:rsidR="00706EEA" w:rsidRDefault="00706EEA">
      <w:pPr>
        <w:jc w:val="left"/>
      </w:pPr>
    </w:p>
    <w:p w14:paraId="03B3CEAB" w14:textId="67DD574A" w:rsidR="00D14701" w:rsidRDefault="00D14701" w:rsidP="00D14701">
      <w:bookmarkStart w:id="11" w:name="_Toc525221540"/>
    </w:p>
    <w:p w14:paraId="0359909A" w14:textId="6F0BC400" w:rsidR="00D14701" w:rsidRDefault="00D14701" w:rsidP="00D14701">
      <w:pPr>
        <w:rPr>
          <w:b/>
          <w:highlight w:val="green"/>
        </w:rPr>
      </w:pPr>
    </w:p>
    <w:p w14:paraId="75543268" w14:textId="77777777" w:rsidR="00D14701" w:rsidRDefault="00D14701" w:rsidP="00D14701">
      <w:pPr>
        <w:rPr>
          <w:b/>
          <w:highlight w:val="green"/>
        </w:rPr>
      </w:pPr>
    </w:p>
    <w:p w14:paraId="46E08D81" w14:textId="77777777" w:rsidR="00D14701" w:rsidRDefault="00D14701" w:rsidP="00D14701">
      <w:pPr>
        <w:rPr>
          <w:b/>
          <w:highlight w:val="green"/>
        </w:rPr>
      </w:pPr>
    </w:p>
    <w:p w14:paraId="5CDAE428" w14:textId="77777777" w:rsidR="00D14701" w:rsidRDefault="00D14701" w:rsidP="00D14701">
      <w:pPr>
        <w:rPr>
          <w:b/>
          <w:highlight w:val="green"/>
        </w:rPr>
      </w:pPr>
    </w:p>
    <w:p w14:paraId="5F36BC03" w14:textId="0634A157" w:rsidR="00D14701" w:rsidRDefault="00D14701" w:rsidP="00D14701">
      <w:pPr>
        <w:rPr>
          <w:b/>
          <w:highlight w:val="green"/>
        </w:rPr>
      </w:pPr>
    </w:p>
    <w:p w14:paraId="5ABEA9D8" w14:textId="77777777" w:rsidR="00D14701" w:rsidRDefault="00D14701" w:rsidP="00D14701">
      <w:pPr>
        <w:rPr>
          <w:b/>
          <w:highlight w:val="green"/>
        </w:rPr>
      </w:pPr>
    </w:p>
    <w:p w14:paraId="665ABB2C" w14:textId="7E8E7F71" w:rsidR="00D14701" w:rsidRPr="007B216F" w:rsidRDefault="00D14701" w:rsidP="00D14701">
      <w:pPr>
        <w:rPr>
          <w:b/>
        </w:rPr>
      </w:pPr>
      <w:r>
        <w:rPr>
          <w:b/>
          <w:highlight w:val="green"/>
        </w:rPr>
        <w:lastRenderedPageBreak/>
        <w:t>Friday</w:t>
      </w:r>
      <w:r w:rsidRPr="007A68D0">
        <w:rPr>
          <w:b/>
          <w:highlight w:val="green"/>
        </w:rPr>
        <w:t xml:space="preserve">, </w:t>
      </w:r>
      <w:r>
        <w:rPr>
          <w:b/>
          <w:highlight w:val="green"/>
        </w:rPr>
        <w:t>November</w:t>
      </w:r>
      <w:r w:rsidRPr="007A68D0">
        <w:rPr>
          <w:b/>
          <w:highlight w:val="green"/>
        </w:rPr>
        <w:t xml:space="preserve"> </w:t>
      </w:r>
      <w:r>
        <w:rPr>
          <w:b/>
          <w:highlight w:val="green"/>
        </w:rPr>
        <w:t>9, 2018</w:t>
      </w:r>
    </w:p>
    <w:p w14:paraId="41CB8251" w14:textId="77777777" w:rsidR="00D14701" w:rsidRPr="007B216F" w:rsidRDefault="00D14701" w:rsidP="00D14701">
      <w:pPr>
        <w:rPr>
          <w:b/>
          <w:sz w:val="18"/>
          <w:szCs w:val="18"/>
        </w:rPr>
      </w:pPr>
      <w:r w:rsidRPr="007B216F">
        <w:rPr>
          <w:b/>
          <w:sz w:val="18"/>
          <w:szCs w:val="18"/>
        </w:rPr>
        <w:t>To Do:</w:t>
      </w:r>
    </w:p>
    <w:p w14:paraId="37533684" w14:textId="77777777" w:rsidR="00D14701" w:rsidRDefault="00D14701" w:rsidP="00D14701">
      <w:pPr>
        <w:pStyle w:val="ListParagraph"/>
        <w:rPr>
          <w:sz w:val="18"/>
          <w:szCs w:val="18"/>
        </w:rPr>
      </w:pPr>
    </w:p>
    <w:p w14:paraId="0E5F3EAC" w14:textId="1E7A24B4" w:rsidR="00D14701" w:rsidRPr="00F412A1" w:rsidRDefault="00D14701" w:rsidP="00D14701">
      <w:pPr>
        <w:pStyle w:val="ListParagraph"/>
        <w:numPr>
          <w:ilvl w:val="0"/>
          <w:numId w:val="19"/>
        </w:numPr>
        <w:rPr>
          <w:strike/>
          <w:sz w:val="18"/>
          <w:szCs w:val="18"/>
        </w:rPr>
      </w:pPr>
      <w:r w:rsidRPr="00F412A1">
        <w:rPr>
          <w:strike/>
          <w:sz w:val="18"/>
          <w:szCs w:val="18"/>
        </w:rPr>
        <w:t xml:space="preserve">Make 4, 500mL bottles of media </w:t>
      </w:r>
    </w:p>
    <w:p w14:paraId="4EDED240" w14:textId="62ABA29B" w:rsidR="00D14701" w:rsidRPr="00FF324A" w:rsidRDefault="00D14701" w:rsidP="00D14701">
      <w:pPr>
        <w:pStyle w:val="ListParagraph"/>
        <w:numPr>
          <w:ilvl w:val="0"/>
          <w:numId w:val="19"/>
        </w:numPr>
        <w:rPr>
          <w:strike/>
          <w:sz w:val="18"/>
          <w:szCs w:val="18"/>
        </w:rPr>
      </w:pPr>
      <w:r w:rsidRPr="00FF324A">
        <w:rPr>
          <w:strike/>
          <w:sz w:val="18"/>
          <w:szCs w:val="18"/>
        </w:rPr>
        <w:t xml:space="preserve">Make a plan to test growth conditions to induced production of the </w:t>
      </w:r>
      <w:r w:rsidR="0033593F" w:rsidRPr="00FF324A">
        <w:rPr>
          <w:rFonts w:cstheme="minorHAnsi"/>
          <w:strike/>
          <w:sz w:val="18"/>
          <w:szCs w:val="18"/>
        </w:rPr>
        <w:t>σ</w:t>
      </w:r>
      <w:r w:rsidR="0033593F" w:rsidRPr="00FF324A">
        <w:rPr>
          <w:strike/>
          <w:sz w:val="18"/>
          <w:szCs w:val="18"/>
        </w:rPr>
        <w:t>32 protein</w:t>
      </w:r>
    </w:p>
    <w:p w14:paraId="6D89F8EF" w14:textId="0F16EE13" w:rsidR="006E0788" w:rsidRPr="00FF324A" w:rsidRDefault="006E0788" w:rsidP="00D14701">
      <w:pPr>
        <w:pStyle w:val="ListParagraph"/>
        <w:numPr>
          <w:ilvl w:val="0"/>
          <w:numId w:val="19"/>
        </w:numPr>
        <w:rPr>
          <w:strike/>
          <w:sz w:val="18"/>
          <w:szCs w:val="18"/>
        </w:rPr>
      </w:pPr>
      <w:r w:rsidRPr="00FF324A">
        <w:rPr>
          <w:strike/>
          <w:sz w:val="18"/>
          <w:szCs w:val="18"/>
        </w:rPr>
        <w:t xml:space="preserve">Take picture of Coomassie gel </w:t>
      </w:r>
    </w:p>
    <w:p w14:paraId="7DB80F56" w14:textId="395B2A21" w:rsidR="002646D4" w:rsidRDefault="002646D4" w:rsidP="002646D4">
      <w:pPr>
        <w:rPr>
          <w:sz w:val="18"/>
          <w:szCs w:val="18"/>
        </w:rPr>
      </w:pPr>
    </w:p>
    <w:p w14:paraId="2E426CF8" w14:textId="4F49371C" w:rsidR="002646D4" w:rsidRPr="002646D4" w:rsidRDefault="002646D4" w:rsidP="002646D4">
      <w:pPr>
        <w:rPr>
          <w:sz w:val="18"/>
          <w:szCs w:val="18"/>
        </w:rPr>
      </w:pPr>
      <w:r>
        <w:rPr>
          <w:sz w:val="18"/>
          <w:szCs w:val="18"/>
        </w:rPr>
        <w:t xml:space="preserve">Coomassie gel </w:t>
      </w:r>
    </w:p>
    <w:p w14:paraId="3963377F" w14:textId="44B1AA78" w:rsidR="00915DDF" w:rsidRDefault="00915DDF" w:rsidP="001F62ED">
      <w:pPr>
        <w:pStyle w:val="Heading1"/>
      </w:pPr>
    </w:p>
    <w:p w14:paraId="050ADE66" w14:textId="4D700C6C" w:rsidR="00915DDF" w:rsidRDefault="002646D4" w:rsidP="001F62ED">
      <w:pPr>
        <w:pStyle w:val="Heading1"/>
      </w:pPr>
      <w:r>
        <w:rPr>
          <w:noProof/>
        </w:rPr>
        <w:drawing>
          <wp:anchor distT="0" distB="0" distL="114300" distR="114300" simplePos="0" relativeHeight="251658240" behindDoc="0" locked="0" layoutInCell="1" allowOverlap="1" wp14:anchorId="52F20CAA" wp14:editId="3BC1F2DA">
            <wp:simplePos x="0" y="0"/>
            <wp:positionH relativeFrom="margin">
              <wp:posOffset>-58141</wp:posOffset>
            </wp:positionH>
            <wp:positionV relativeFrom="paragraph">
              <wp:posOffset>101824</wp:posOffset>
            </wp:positionV>
            <wp:extent cx="3279140" cy="73977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279140" cy="739775"/>
                    </a:xfrm>
                    <a:prstGeom prst="rect">
                      <a:avLst/>
                    </a:prstGeom>
                  </pic:spPr>
                </pic:pic>
              </a:graphicData>
            </a:graphic>
          </wp:anchor>
        </w:drawing>
      </w:r>
    </w:p>
    <w:p w14:paraId="37F15ACA" w14:textId="3A77C010" w:rsidR="00915DDF" w:rsidRDefault="00F21CD0" w:rsidP="001F62ED">
      <w:pPr>
        <w:pStyle w:val="Heading1"/>
      </w:pPr>
      <w:r>
        <w:rPr>
          <w:noProof/>
        </w:rPr>
        <w:drawing>
          <wp:anchor distT="0" distB="0" distL="114300" distR="114300" simplePos="0" relativeHeight="251660288" behindDoc="0" locked="0" layoutInCell="1" allowOverlap="1" wp14:anchorId="42C7A73B" wp14:editId="3A69A628">
            <wp:simplePos x="0" y="0"/>
            <wp:positionH relativeFrom="leftMargin">
              <wp:posOffset>440991</wp:posOffset>
            </wp:positionH>
            <wp:positionV relativeFrom="paragraph">
              <wp:posOffset>380273</wp:posOffset>
            </wp:positionV>
            <wp:extent cx="295657" cy="2219931"/>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95657" cy="2219931"/>
                    </a:xfrm>
                    <a:prstGeom prst="rect">
                      <a:avLst/>
                    </a:prstGeom>
                  </pic:spPr>
                </pic:pic>
              </a:graphicData>
            </a:graphic>
          </wp:anchor>
        </w:drawing>
      </w:r>
      <w:r w:rsidR="002646D4">
        <w:rPr>
          <w:noProof/>
        </w:rPr>
        <w:drawing>
          <wp:anchor distT="0" distB="0" distL="114300" distR="114300" simplePos="0" relativeHeight="251659264" behindDoc="0" locked="0" layoutInCell="1" allowOverlap="1" wp14:anchorId="214B8689" wp14:editId="4A579690">
            <wp:simplePos x="0" y="0"/>
            <wp:positionH relativeFrom="column">
              <wp:posOffset>136466</wp:posOffset>
            </wp:positionH>
            <wp:positionV relativeFrom="paragraph">
              <wp:posOffset>312420</wp:posOffset>
            </wp:positionV>
            <wp:extent cx="3129280" cy="2341245"/>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9280" cy="2341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7E8664" w14:textId="2B356531" w:rsidR="002646D4" w:rsidRDefault="002646D4" w:rsidP="001F62ED">
      <w:pPr>
        <w:pStyle w:val="Heading1"/>
      </w:pPr>
    </w:p>
    <w:p w14:paraId="2F0460B5" w14:textId="77777777" w:rsidR="002646D4" w:rsidRDefault="002646D4" w:rsidP="001F62ED">
      <w:pPr>
        <w:pStyle w:val="Heading1"/>
      </w:pPr>
    </w:p>
    <w:p w14:paraId="2A9B68AA" w14:textId="77777777" w:rsidR="002646D4" w:rsidRDefault="002646D4" w:rsidP="001F62ED">
      <w:pPr>
        <w:pStyle w:val="Heading1"/>
      </w:pPr>
    </w:p>
    <w:p w14:paraId="6BB96198" w14:textId="77777777" w:rsidR="002646D4" w:rsidRDefault="002646D4" w:rsidP="001F62ED">
      <w:pPr>
        <w:pStyle w:val="Heading1"/>
      </w:pPr>
    </w:p>
    <w:p w14:paraId="14B6ED18" w14:textId="139E1D55" w:rsidR="002646D4" w:rsidRDefault="002646D4" w:rsidP="001F62ED">
      <w:pPr>
        <w:pStyle w:val="Heading1"/>
      </w:pPr>
    </w:p>
    <w:p w14:paraId="33D8092A" w14:textId="01E46E72" w:rsidR="00FF324A" w:rsidRDefault="00FF324A" w:rsidP="00FF324A"/>
    <w:p w14:paraId="336DCB41" w14:textId="161B4D2B" w:rsidR="00FF324A" w:rsidRDefault="00FF324A" w:rsidP="00FF324A"/>
    <w:p w14:paraId="306C18DA" w14:textId="3E023FCF" w:rsidR="00FF324A" w:rsidRDefault="00FF324A" w:rsidP="00FF324A"/>
    <w:p w14:paraId="7756AF27" w14:textId="538A6BE5" w:rsidR="00FF324A" w:rsidRDefault="00FF324A" w:rsidP="00FF324A"/>
    <w:p w14:paraId="005A0C6F" w14:textId="199BA271" w:rsidR="00FF324A" w:rsidRDefault="00FF324A" w:rsidP="00FF324A"/>
    <w:p w14:paraId="02B391A9" w14:textId="3DE7C29D" w:rsidR="00FF324A" w:rsidRDefault="00FF324A" w:rsidP="00FF324A"/>
    <w:p w14:paraId="7F21D23D" w14:textId="4F8B62F9" w:rsidR="00FF324A" w:rsidRDefault="00FF324A" w:rsidP="00FF324A"/>
    <w:p w14:paraId="17187828" w14:textId="77777777" w:rsidR="0064359E" w:rsidRDefault="0064359E" w:rsidP="00FF324A"/>
    <w:p w14:paraId="757EB8F3" w14:textId="77777777" w:rsidR="0064359E" w:rsidRDefault="0064359E" w:rsidP="00FF324A"/>
    <w:p w14:paraId="3160CB31" w14:textId="20C660DD" w:rsidR="00FF324A" w:rsidRPr="0064359E" w:rsidRDefault="00FF324A" w:rsidP="00FF324A">
      <w:pPr>
        <w:rPr>
          <w:b/>
        </w:rPr>
      </w:pPr>
      <w:r w:rsidRPr="0064359E">
        <w:rPr>
          <w:b/>
        </w:rPr>
        <w:t xml:space="preserve">Plan to induce production of </w:t>
      </w:r>
      <w:r w:rsidRPr="0064359E">
        <w:rPr>
          <w:rFonts w:cstheme="minorHAnsi"/>
          <w:b/>
        </w:rPr>
        <w:t>σ</w:t>
      </w:r>
      <w:r w:rsidRPr="0064359E">
        <w:rPr>
          <w:b/>
        </w:rPr>
        <w:t>32 protein:</w:t>
      </w:r>
    </w:p>
    <w:p w14:paraId="4E7FDDCF" w14:textId="1D7F99EB" w:rsidR="00FF324A" w:rsidRDefault="00FF324A" w:rsidP="00FF324A">
      <w:r>
        <w:t xml:space="preserve">Grow </w:t>
      </w:r>
      <w:r w:rsidR="00423A90">
        <w:t>2</w:t>
      </w:r>
      <w:r>
        <w:t xml:space="preserve"> flasks </w:t>
      </w:r>
      <w:r w:rsidR="0064359E" w:rsidRPr="00FF324A">
        <w:rPr>
          <w:rFonts w:cstheme="minorHAnsi"/>
        </w:rPr>
        <w:t>σ</w:t>
      </w:r>
      <w:r w:rsidR="0064359E" w:rsidRPr="00FF324A">
        <w:t>32</w:t>
      </w:r>
      <w:r>
        <w:t xml:space="preserve"> cells overnight at 37C </w:t>
      </w:r>
      <w:r w:rsidR="00423A90">
        <w:t xml:space="preserve">(target OD of 0.3-0.4) </w:t>
      </w:r>
    </w:p>
    <w:p w14:paraId="70A2B374" w14:textId="288B7D53" w:rsidR="00BD4B70" w:rsidRDefault="00BD4B70" w:rsidP="00FF324A">
      <w:r>
        <w:t xml:space="preserve">Determine OD and split into 6 flasks (duplicates) </w:t>
      </w:r>
    </w:p>
    <w:p w14:paraId="4DE078A6" w14:textId="6C65BEB9" w:rsidR="00FF324A" w:rsidRDefault="00FF324A" w:rsidP="00FF324A">
      <w:r>
        <w:t>Keep 1 flask at 37C, put one flask at 4</w:t>
      </w:r>
      <w:r w:rsidR="00DC7D0F">
        <w:t>5</w:t>
      </w:r>
      <w:r>
        <w:t>C</w:t>
      </w:r>
      <w:r w:rsidR="00F129EE">
        <w:t>, put one flask at a temperature between 37C and 4</w:t>
      </w:r>
      <w:r w:rsidR="00DC7D0F">
        <w:t>5</w:t>
      </w:r>
      <w:r w:rsidR="00F129EE">
        <w:t xml:space="preserve">C </w:t>
      </w:r>
      <w:r w:rsidR="00DC7D0F">
        <w:t>(41C)</w:t>
      </w:r>
    </w:p>
    <w:p w14:paraId="6B8B48DD" w14:textId="49F21B36" w:rsidR="00FF324A" w:rsidRDefault="00FF324A" w:rsidP="00FF324A">
      <w:r>
        <w:t>Take samples for protein analysis at</w:t>
      </w:r>
      <w:r w:rsidR="0064359E">
        <w:t>:</w:t>
      </w:r>
    </w:p>
    <w:p w14:paraId="781B4859" w14:textId="0C10A104" w:rsidR="00FF324A" w:rsidRDefault="00FF324A" w:rsidP="00FF324A">
      <w:r>
        <w:t>T=0,10,20,30,45,60mins</w:t>
      </w:r>
      <w:r w:rsidR="006673E3">
        <w:t xml:space="preserve">, 2hrs </w:t>
      </w:r>
      <w:r>
        <w:t xml:space="preserve"> </w:t>
      </w:r>
    </w:p>
    <w:p w14:paraId="436C5FBB" w14:textId="333B2DAA" w:rsidR="00FF324A" w:rsidRDefault="00FF324A" w:rsidP="00FF324A">
      <w:r>
        <w:t xml:space="preserve">Take an OD at each timepoint to determine cell concentration </w:t>
      </w:r>
      <w:r w:rsidR="00BD4B70">
        <w:t>(1mL)</w:t>
      </w:r>
    </w:p>
    <w:p w14:paraId="364341F0" w14:textId="1AC0C730" w:rsidR="00FF324A" w:rsidRDefault="00FF324A" w:rsidP="00FF324A">
      <w:r>
        <w:t xml:space="preserve">Take samples at each time point for a western blot </w:t>
      </w:r>
      <w:r w:rsidR="00BD4B70">
        <w:t>(1mL)</w:t>
      </w:r>
    </w:p>
    <w:p w14:paraId="3DF8DA41" w14:textId="2B499FBF" w:rsidR="0064359E" w:rsidRDefault="00FF324A" w:rsidP="00FF324A">
      <w:r>
        <w:t xml:space="preserve">Determine at which temperature/timepoint the most </w:t>
      </w:r>
      <w:r w:rsidRPr="00FF324A">
        <w:rPr>
          <w:rFonts w:cstheme="minorHAnsi"/>
        </w:rPr>
        <w:t>σ</w:t>
      </w:r>
      <w:r w:rsidRPr="00FF324A">
        <w:t xml:space="preserve">32 </w:t>
      </w:r>
      <w:r>
        <w:t xml:space="preserve">is produced.  </w:t>
      </w:r>
    </w:p>
    <w:p w14:paraId="696FCBA1" w14:textId="00E3DF9F" w:rsidR="0064359E" w:rsidRDefault="0064359E" w:rsidP="00FF324A"/>
    <w:p w14:paraId="00FE02FC" w14:textId="144EA4E5" w:rsidR="001949EF" w:rsidRPr="007B216F" w:rsidRDefault="001949EF" w:rsidP="001949EF">
      <w:pPr>
        <w:ind w:left="720" w:hanging="720"/>
        <w:rPr>
          <w:b/>
        </w:rPr>
      </w:pPr>
      <w:r>
        <w:rPr>
          <w:b/>
          <w:highlight w:val="green"/>
        </w:rPr>
        <w:t>Tuesday</w:t>
      </w:r>
      <w:r w:rsidRPr="007A68D0">
        <w:rPr>
          <w:b/>
          <w:highlight w:val="green"/>
        </w:rPr>
        <w:t xml:space="preserve">, </w:t>
      </w:r>
      <w:r>
        <w:rPr>
          <w:b/>
          <w:highlight w:val="green"/>
        </w:rPr>
        <w:t>November</w:t>
      </w:r>
      <w:r w:rsidRPr="007A68D0">
        <w:rPr>
          <w:b/>
          <w:highlight w:val="green"/>
        </w:rPr>
        <w:t xml:space="preserve"> </w:t>
      </w:r>
      <w:r>
        <w:rPr>
          <w:b/>
          <w:highlight w:val="green"/>
        </w:rPr>
        <w:t>13, 2018</w:t>
      </w:r>
    </w:p>
    <w:p w14:paraId="2BC533B9" w14:textId="77777777" w:rsidR="001949EF" w:rsidRPr="007B216F" w:rsidRDefault="001949EF" w:rsidP="001949EF">
      <w:pPr>
        <w:rPr>
          <w:b/>
          <w:sz w:val="18"/>
          <w:szCs w:val="18"/>
        </w:rPr>
      </w:pPr>
      <w:r w:rsidRPr="007B216F">
        <w:rPr>
          <w:b/>
          <w:sz w:val="18"/>
          <w:szCs w:val="18"/>
        </w:rPr>
        <w:t>To Do:</w:t>
      </w:r>
    </w:p>
    <w:p w14:paraId="475E0032" w14:textId="77777777" w:rsidR="001949EF" w:rsidRDefault="001949EF" w:rsidP="001949EF">
      <w:pPr>
        <w:pStyle w:val="ListParagraph"/>
        <w:rPr>
          <w:sz w:val="18"/>
          <w:szCs w:val="18"/>
        </w:rPr>
      </w:pPr>
    </w:p>
    <w:p w14:paraId="7C3A6826" w14:textId="7475F915" w:rsidR="001949EF" w:rsidRPr="00D27C8C" w:rsidRDefault="001949EF" w:rsidP="001949EF">
      <w:pPr>
        <w:pStyle w:val="ListParagraph"/>
        <w:numPr>
          <w:ilvl w:val="0"/>
          <w:numId w:val="21"/>
        </w:numPr>
        <w:rPr>
          <w:strike/>
          <w:sz w:val="18"/>
          <w:szCs w:val="18"/>
        </w:rPr>
      </w:pPr>
      <w:r w:rsidRPr="00D27C8C">
        <w:rPr>
          <w:strike/>
          <w:sz w:val="18"/>
          <w:szCs w:val="18"/>
        </w:rPr>
        <w:t xml:space="preserve"> </w:t>
      </w:r>
      <w:r w:rsidR="00B970ED" w:rsidRPr="00D27C8C">
        <w:rPr>
          <w:strike/>
          <w:sz w:val="18"/>
          <w:szCs w:val="18"/>
        </w:rPr>
        <w:t>Supplement media flasks</w:t>
      </w:r>
    </w:p>
    <w:p w14:paraId="6CE18879" w14:textId="2DC589D9" w:rsidR="00B970ED" w:rsidRPr="006B5BDC" w:rsidRDefault="00B970ED" w:rsidP="001949EF">
      <w:pPr>
        <w:pStyle w:val="ListParagraph"/>
        <w:numPr>
          <w:ilvl w:val="0"/>
          <w:numId w:val="21"/>
        </w:numPr>
        <w:rPr>
          <w:strike/>
          <w:sz w:val="18"/>
          <w:szCs w:val="18"/>
        </w:rPr>
      </w:pPr>
      <w:r w:rsidRPr="006B5BDC">
        <w:rPr>
          <w:strike/>
          <w:sz w:val="18"/>
          <w:szCs w:val="18"/>
        </w:rPr>
        <w:t>Inoculate at 0.005 for overnight culture</w:t>
      </w:r>
    </w:p>
    <w:p w14:paraId="0E46221A" w14:textId="629D8B59" w:rsidR="00D27C8C" w:rsidRPr="006B5BDC" w:rsidRDefault="00D27C8C" w:rsidP="001949EF">
      <w:pPr>
        <w:pStyle w:val="ListParagraph"/>
        <w:numPr>
          <w:ilvl w:val="0"/>
          <w:numId w:val="21"/>
        </w:numPr>
        <w:rPr>
          <w:strike/>
          <w:sz w:val="18"/>
          <w:szCs w:val="18"/>
        </w:rPr>
      </w:pPr>
      <w:r w:rsidRPr="006B5BDC">
        <w:rPr>
          <w:strike/>
          <w:sz w:val="18"/>
          <w:szCs w:val="18"/>
        </w:rPr>
        <w:t xml:space="preserve">Make glycerol stocks with extra cells </w:t>
      </w:r>
    </w:p>
    <w:p w14:paraId="08F99D52" w14:textId="43F5065D" w:rsidR="0064359E" w:rsidRDefault="000F4ACA" w:rsidP="00FF324A">
      <w:r>
        <w:t>Want to inoculate at OD600 of 0.005</w:t>
      </w:r>
    </w:p>
    <w:p w14:paraId="2A01EEDC" w14:textId="51BA6809" w:rsidR="000F4ACA" w:rsidRDefault="000F4ACA" w:rsidP="00FF324A">
      <w:r>
        <w:t>LVS: 300mL</w:t>
      </w:r>
      <w:r w:rsidR="006B5BDC">
        <w:t xml:space="preserve"> (2 flasks)</w:t>
      </w:r>
      <w:r w:rsidR="00D042D0">
        <w:t xml:space="preserve"> OD600: 23.6</w:t>
      </w:r>
    </w:p>
    <w:p w14:paraId="06B60221" w14:textId="68F1A115" w:rsidR="000F4ACA" w:rsidRDefault="000F4ACA" w:rsidP="00FF324A">
      <w:r>
        <w:t>Beta-prime TAP: 300mL</w:t>
      </w:r>
      <w:r w:rsidR="006B5BDC">
        <w:t xml:space="preserve"> (2 flasks)</w:t>
      </w:r>
      <w:r w:rsidR="00D042D0">
        <w:t xml:space="preserve"> OD600: 28.6</w:t>
      </w:r>
    </w:p>
    <w:p w14:paraId="0D8B9300" w14:textId="79DFE994" w:rsidR="000F4ACA" w:rsidRDefault="000F4ACA" w:rsidP="00FF324A">
      <w:proofErr w:type="spellStart"/>
      <w:r>
        <w:t>RpoH</w:t>
      </w:r>
      <w:proofErr w:type="spellEnd"/>
      <w:r>
        <w:t xml:space="preserve">: 2 flasks of 200mL </w:t>
      </w:r>
      <w:r w:rsidR="00D042D0">
        <w:t>OD600: 25.4</w:t>
      </w:r>
    </w:p>
    <w:p w14:paraId="7A753206" w14:textId="3A6AB17A" w:rsidR="000F4ACA" w:rsidRDefault="006B5BDC" w:rsidP="00FF324A">
      <w:r>
        <w:t xml:space="preserve">Started shaking at 37C at 5:00PM </w:t>
      </w:r>
      <w:r w:rsidR="00AE0304">
        <w:t>inoculated at OD600: 0.005</w:t>
      </w:r>
    </w:p>
    <w:p w14:paraId="417BF282" w14:textId="77777777" w:rsidR="006B5BDC" w:rsidRDefault="006B5BDC" w:rsidP="00FF324A"/>
    <w:p w14:paraId="7B11BC23" w14:textId="7143A126" w:rsidR="000F4ACA" w:rsidRDefault="000F4ACA" w:rsidP="00FF324A">
      <w:r>
        <w:t xml:space="preserve">Loading Buffer Recipe: (For 20mL) </w:t>
      </w:r>
    </w:p>
    <w:p w14:paraId="352055D1" w14:textId="3C1B5D53" w:rsidR="000F4ACA" w:rsidRDefault="000F4ACA" w:rsidP="00FF324A">
      <w:r>
        <w:t>5mL of 4x dye</w:t>
      </w:r>
    </w:p>
    <w:p w14:paraId="00D8013D" w14:textId="78FA1B07" w:rsidR="000F4ACA" w:rsidRDefault="000F4ACA" w:rsidP="00FF324A">
      <w:r>
        <w:t>2mL of DTT (10%)</w:t>
      </w:r>
    </w:p>
    <w:p w14:paraId="2DEBC57E" w14:textId="3ED94AA6" w:rsidR="000F4ACA" w:rsidRDefault="000F4ACA" w:rsidP="00FF324A">
      <w:r>
        <w:t>Type I ddiH20 up to 20mL (13mL)</w:t>
      </w:r>
    </w:p>
    <w:p w14:paraId="3142D496" w14:textId="7F0313EF" w:rsidR="00D042D0" w:rsidRPr="007B216F" w:rsidRDefault="00D042D0" w:rsidP="00D042D0">
      <w:pPr>
        <w:ind w:left="720" w:hanging="720"/>
        <w:rPr>
          <w:b/>
        </w:rPr>
      </w:pPr>
      <w:r>
        <w:rPr>
          <w:b/>
          <w:highlight w:val="green"/>
        </w:rPr>
        <w:lastRenderedPageBreak/>
        <w:t>Wednesday</w:t>
      </w:r>
      <w:r w:rsidRPr="007A68D0">
        <w:rPr>
          <w:b/>
          <w:highlight w:val="green"/>
        </w:rPr>
        <w:t xml:space="preserve">, </w:t>
      </w:r>
      <w:r>
        <w:rPr>
          <w:b/>
          <w:highlight w:val="green"/>
        </w:rPr>
        <w:t>November</w:t>
      </w:r>
      <w:r w:rsidRPr="007A68D0">
        <w:rPr>
          <w:b/>
          <w:highlight w:val="green"/>
        </w:rPr>
        <w:t xml:space="preserve"> </w:t>
      </w:r>
      <w:r>
        <w:rPr>
          <w:b/>
          <w:highlight w:val="green"/>
        </w:rPr>
        <w:t>14, 2018</w:t>
      </w:r>
    </w:p>
    <w:p w14:paraId="6BE25123" w14:textId="77777777" w:rsidR="00D042D0" w:rsidRPr="007B216F" w:rsidRDefault="00D042D0" w:rsidP="00D042D0">
      <w:pPr>
        <w:rPr>
          <w:b/>
          <w:sz w:val="18"/>
          <w:szCs w:val="18"/>
        </w:rPr>
      </w:pPr>
      <w:r w:rsidRPr="007B216F">
        <w:rPr>
          <w:b/>
          <w:sz w:val="18"/>
          <w:szCs w:val="18"/>
        </w:rPr>
        <w:t>To Do:</w:t>
      </w:r>
    </w:p>
    <w:p w14:paraId="644F92F7" w14:textId="77777777" w:rsidR="00D042D0" w:rsidRDefault="00D042D0" w:rsidP="00D042D0">
      <w:pPr>
        <w:pStyle w:val="ListParagraph"/>
        <w:rPr>
          <w:sz w:val="18"/>
          <w:szCs w:val="18"/>
        </w:rPr>
      </w:pPr>
    </w:p>
    <w:p w14:paraId="5BC5F342" w14:textId="2B774859" w:rsidR="00D042D0" w:rsidRPr="00546FC7" w:rsidRDefault="00D042D0" w:rsidP="00D042D0">
      <w:pPr>
        <w:pStyle w:val="ListParagraph"/>
        <w:numPr>
          <w:ilvl w:val="0"/>
          <w:numId w:val="22"/>
        </w:numPr>
        <w:rPr>
          <w:strike/>
          <w:sz w:val="18"/>
          <w:szCs w:val="18"/>
        </w:rPr>
      </w:pPr>
      <w:r w:rsidRPr="00546FC7">
        <w:rPr>
          <w:strike/>
          <w:sz w:val="18"/>
          <w:szCs w:val="18"/>
        </w:rPr>
        <w:t xml:space="preserve"> Do sigma 32 experiment </w:t>
      </w:r>
    </w:p>
    <w:p w14:paraId="1A1F3E8C" w14:textId="3B8F582D" w:rsidR="00D042D0" w:rsidRPr="00D042D0" w:rsidRDefault="00D042D0" w:rsidP="00D042D0">
      <w:pPr>
        <w:pStyle w:val="ListParagraph"/>
        <w:numPr>
          <w:ilvl w:val="0"/>
          <w:numId w:val="22"/>
        </w:numPr>
        <w:rPr>
          <w:sz w:val="18"/>
          <w:szCs w:val="18"/>
        </w:rPr>
      </w:pPr>
      <w:r w:rsidRPr="00546FC7">
        <w:rPr>
          <w:strike/>
          <w:sz w:val="18"/>
          <w:szCs w:val="18"/>
        </w:rPr>
        <w:t>Harvest LVS and Beta-prime TAP bacteria</w:t>
      </w:r>
      <w:r>
        <w:rPr>
          <w:sz w:val="18"/>
          <w:szCs w:val="18"/>
        </w:rPr>
        <w:t xml:space="preserve"> </w:t>
      </w:r>
    </w:p>
    <w:p w14:paraId="5304AF73" w14:textId="3420AD77" w:rsidR="00D042D0" w:rsidRPr="00D042D0" w:rsidRDefault="00D042D0" w:rsidP="00D042D0">
      <w:pPr>
        <w:pStyle w:val="ListParagraph"/>
        <w:rPr>
          <w:sz w:val="18"/>
          <w:szCs w:val="18"/>
        </w:rPr>
      </w:pPr>
      <w:r w:rsidRPr="00D042D0">
        <w:rPr>
          <w:sz w:val="18"/>
          <w:szCs w:val="18"/>
        </w:rPr>
        <w:t xml:space="preserve"> </w:t>
      </w:r>
    </w:p>
    <w:p w14:paraId="23950E3C" w14:textId="284FDF8D" w:rsidR="0064359E" w:rsidRDefault="0064359E" w:rsidP="00FF324A"/>
    <w:tbl>
      <w:tblPr>
        <w:tblStyle w:val="TableGrid"/>
        <w:tblW w:w="0" w:type="auto"/>
        <w:tblLook w:val="04A0" w:firstRow="1" w:lastRow="0" w:firstColumn="1" w:lastColumn="0" w:noHBand="0" w:noVBand="1"/>
      </w:tblPr>
      <w:tblGrid>
        <w:gridCol w:w="1476"/>
        <w:gridCol w:w="1331"/>
      </w:tblGrid>
      <w:tr w:rsidR="006673E3" w14:paraId="50A12944" w14:textId="77777777" w:rsidTr="00546FC7">
        <w:trPr>
          <w:trHeight w:val="327"/>
        </w:trPr>
        <w:tc>
          <w:tcPr>
            <w:tcW w:w="1331" w:type="dxa"/>
          </w:tcPr>
          <w:p w14:paraId="7E276CFF" w14:textId="426DCCDC" w:rsidR="006673E3" w:rsidRDefault="006673E3" w:rsidP="00FF324A">
            <w:r>
              <w:t xml:space="preserve">Temperature Incubated </w:t>
            </w:r>
          </w:p>
        </w:tc>
        <w:tc>
          <w:tcPr>
            <w:tcW w:w="1331" w:type="dxa"/>
          </w:tcPr>
          <w:p w14:paraId="498D667A" w14:textId="51E5111A" w:rsidR="006673E3" w:rsidRDefault="006673E3" w:rsidP="00FF324A">
            <w:r>
              <w:t xml:space="preserve">Flask Number </w:t>
            </w:r>
          </w:p>
        </w:tc>
      </w:tr>
      <w:tr w:rsidR="006673E3" w14:paraId="455161BF" w14:textId="77777777" w:rsidTr="00546FC7">
        <w:trPr>
          <w:trHeight w:val="314"/>
        </w:trPr>
        <w:tc>
          <w:tcPr>
            <w:tcW w:w="1331" w:type="dxa"/>
          </w:tcPr>
          <w:p w14:paraId="51B8F277" w14:textId="53D24AB7" w:rsidR="006673E3" w:rsidRDefault="006673E3" w:rsidP="00FF324A">
            <w:r>
              <w:t>37 A</w:t>
            </w:r>
          </w:p>
        </w:tc>
        <w:tc>
          <w:tcPr>
            <w:tcW w:w="1331" w:type="dxa"/>
          </w:tcPr>
          <w:p w14:paraId="3F3A9420" w14:textId="753F3C0E" w:rsidR="006673E3" w:rsidRDefault="006673E3" w:rsidP="00FF324A">
            <w:r>
              <w:t>1</w:t>
            </w:r>
          </w:p>
        </w:tc>
      </w:tr>
      <w:tr w:rsidR="006673E3" w14:paraId="7889FE09" w14:textId="77777777" w:rsidTr="00546FC7">
        <w:trPr>
          <w:trHeight w:val="327"/>
        </w:trPr>
        <w:tc>
          <w:tcPr>
            <w:tcW w:w="1331" w:type="dxa"/>
          </w:tcPr>
          <w:p w14:paraId="5E1FB939" w14:textId="638123D6" w:rsidR="006673E3" w:rsidRDefault="006673E3" w:rsidP="00FF324A">
            <w:r>
              <w:t>37 B</w:t>
            </w:r>
          </w:p>
        </w:tc>
        <w:tc>
          <w:tcPr>
            <w:tcW w:w="1331" w:type="dxa"/>
          </w:tcPr>
          <w:p w14:paraId="02119B93" w14:textId="3C71C5B7" w:rsidR="006673E3" w:rsidRDefault="006673E3" w:rsidP="00FF324A">
            <w:r>
              <w:t>2</w:t>
            </w:r>
          </w:p>
        </w:tc>
      </w:tr>
      <w:tr w:rsidR="006673E3" w14:paraId="33660D20" w14:textId="77777777" w:rsidTr="00546FC7">
        <w:trPr>
          <w:trHeight w:val="314"/>
        </w:trPr>
        <w:tc>
          <w:tcPr>
            <w:tcW w:w="1331" w:type="dxa"/>
          </w:tcPr>
          <w:p w14:paraId="60E3A2D8" w14:textId="3C945D24" w:rsidR="006673E3" w:rsidRDefault="006673E3" w:rsidP="00FF324A">
            <w:r>
              <w:t>41 A</w:t>
            </w:r>
          </w:p>
        </w:tc>
        <w:tc>
          <w:tcPr>
            <w:tcW w:w="1331" w:type="dxa"/>
          </w:tcPr>
          <w:p w14:paraId="17EB27E4" w14:textId="2EAF400B" w:rsidR="006673E3" w:rsidRDefault="006673E3" w:rsidP="00FF324A">
            <w:r>
              <w:t>3</w:t>
            </w:r>
          </w:p>
        </w:tc>
      </w:tr>
      <w:tr w:rsidR="006673E3" w14:paraId="09EE5478" w14:textId="77777777" w:rsidTr="00546FC7">
        <w:trPr>
          <w:trHeight w:val="327"/>
        </w:trPr>
        <w:tc>
          <w:tcPr>
            <w:tcW w:w="1331" w:type="dxa"/>
          </w:tcPr>
          <w:p w14:paraId="6D126069" w14:textId="23558698" w:rsidR="006673E3" w:rsidRDefault="006673E3" w:rsidP="00FF324A">
            <w:r>
              <w:t>41 B</w:t>
            </w:r>
          </w:p>
        </w:tc>
        <w:tc>
          <w:tcPr>
            <w:tcW w:w="1331" w:type="dxa"/>
          </w:tcPr>
          <w:p w14:paraId="75098989" w14:textId="1438B114" w:rsidR="006673E3" w:rsidRDefault="006673E3" w:rsidP="00FF324A">
            <w:r>
              <w:t>4</w:t>
            </w:r>
          </w:p>
        </w:tc>
      </w:tr>
      <w:tr w:rsidR="006673E3" w14:paraId="094802A2" w14:textId="77777777" w:rsidTr="00546FC7">
        <w:trPr>
          <w:trHeight w:val="314"/>
        </w:trPr>
        <w:tc>
          <w:tcPr>
            <w:tcW w:w="1331" w:type="dxa"/>
          </w:tcPr>
          <w:p w14:paraId="172B3146" w14:textId="1BEC9048" w:rsidR="006673E3" w:rsidRDefault="006673E3" w:rsidP="00FF324A">
            <w:r>
              <w:t>45 A</w:t>
            </w:r>
          </w:p>
        </w:tc>
        <w:tc>
          <w:tcPr>
            <w:tcW w:w="1331" w:type="dxa"/>
          </w:tcPr>
          <w:p w14:paraId="6F0E0E50" w14:textId="5DEDFFE4" w:rsidR="006673E3" w:rsidRDefault="006673E3" w:rsidP="00FF324A">
            <w:r>
              <w:t>5</w:t>
            </w:r>
          </w:p>
        </w:tc>
      </w:tr>
      <w:tr w:rsidR="006673E3" w14:paraId="76C798CD" w14:textId="77777777" w:rsidTr="00546FC7">
        <w:trPr>
          <w:trHeight w:val="327"/>
        </w:trPr>
        <w:tc>
          <w:tcPr>
            <w:tcW w:w="1331" w:type="dxa"/>
          </w:tcPr>
          <w:p w14:paraId="2A99C629" w14:textId="72C70BD5" w:rsidR="006673E3" w:rsidRDefault="006673E3" w:rsidP="00FF324A">
            <w:r>
              <w:t>45 B</w:t>
            </w:r>
          </w:p>
        </w:tc>
        <w:tc>
          <w:tcPr>
            <w:tcW w:w="1331" w:type="dxa"/>
          </w:tcPr>
          <w:p w14:paraId="6853ED68" w14:textId="0E7EAD71" w:rsidR="006673E3" w:rsidRDefault="006673E3" w:rsidP="00FF324A">
            <w:r>
              <w:t>6</w:t>
            </w:r>
          </w:p>
        </w:tc>
      </w:tr>
    </w:tbl>
    <w:p w14:paraId="1B3FF034" w14:textId="7EEEB568" w:rsidR="0064359E" w:rsidRDefault="0064359E" w:rsidP="00FF324A"/>
    <w:p w14:paraId="26B251AA" w14:textId="5E38C0D8" w:rsidR="0064359E" w:rsidRDefault="0064359E" w:rsidP="00FF324A"/>
    <w:p w14:paraId="424B06C5" w14:textId="534F8769" w:rsidR="006673E3" w:rsidRDefault="006673E3" w:rsidP="00FF324A"/>
    <w:p w14:paraId="2D0AAACD" w14:textId="0D474448" w:rsidR="006673E3" w:rsidRDefault="006673E3" w:rsidP="00FF324A"/>
    <w:p w14:paraId="02132E6A" w14:textId="34E84B16" w:rsidR="006673E3" w:rsidRDefault="006673E3" w:rsidP="00FF324A"/>
    <w:p w14:paraId="4E9555C6" w14:textId="5208620C" w:rsidR="006673E3" w:rsidRDefault="006673E3" w:rsidP="00FF324A"/>
    <w:p w14:paraId="26A64D63" w14:textId="54F39F70" w:rsidR="006673E3" w:rsidRDefault="006673E3" w:rsidP="00FF324A"/>
    <w:p w14:paraId="213868AD" w14:textId="32AA110F" w:rsidR="006673E3" w:rsidRDefault="006673E3" w:rsidP="00FF324A"/>
    <w:p w14:paraId="415D28EB" w14:textId="2DF78940" w:rsidR="006673E3" w:rsidRDefault="006673E3" w:rsidP="00FF324A"/>
    <w:p w14:paraId="0C5939D7" w14:textId="560C9B8F" w:rsidR="006673E3" w:rsidRDefault="006673E3" w:rsidP="00FF324A"/>
    <w:p w14:paraId="3CB8AE77" w14:textId="1409EC31" w:rsidR="006673E3" w:rsidRDefault="006673E3" w:rsidP="00FF324A"/>
    <w:p w14:paraId="5BB6C8EC" w14:textId="0E46FD9F" w:rsidR="006673E3" w:rsidRDefault="006673E3" w:rsidP="00FF324A"/>
    <w:p w14:paraId="547C8837" w14:textId="48827C73" w:rsidR="006673E3" w:rsidRDefault="006673E3" w:rsidP="00FF324A"/>
    <w:p w14:paraId="50ED12C8" w14:textId="31F655AE" w:rsidR="006673E3" w:rsidRDefault="006673E3" w:rsidP="00FF324A"/>
    <w:p w14:paraId="5241B194" w14:textId="3D464B8A" w:rsidR="006673E3" w:rsidRDefault="006673E3" w:rsidP="00FF324A"/>
    <w:p w14:paraId="4CCCBFA1" w14:textId="65E05CCD" w:rsidR="006673E3" w:rsidRDefault="006673E3" w:rsidP="00FF324A"/>
    <w:p w14:paraId="6B551217" w14:textId="77777777" w:rsidR="006673E3" w:rsidRDefault="006673E3" w:rsidP="00FF324A"/>
    <w:tbl>
      <w:tblPr>
        <w:tblStyle w:val="TableGrid"/>
        <w:tblW w:w="0" w:type="auto"/>
        <w:tblLook w:val="04A0" w:firstRow="1" w:lastRow="0" w:firstColumn="1" w:lastColumn="0" w:noHBand="0" w:noVBand="1"/>
      </w:tblPr>
      <w:tblGrid>
        <w:gridCol w:w="1795"/>
        <w:gridCol w:w="1440"/>
        <w:gridCol w:w="1350"/>
      </w:tblGrid>
      <w:tr w:rsidR="006673E3" w14:paraId="1BC05602" w14:textId="77777777" w:rsidTr="006673E3">
        <w:trPr>
          <w:trHeight w:val="576"/>
        </w:trPr>
        <w:tc>
          <w:tcPr>
            <w:tcW w:w="1795" w:type="dxa"/>
          </w:tcPr>
          <w:p w14:paraId="5876E412" w14:textId="416DF8A9" w:rsidR="006673E3" w:rsidRDefault="006673E3" w:rsidP="00FF324A">
            <w:r>
              <w:t xml:space="preserve">Flask Number </w:t>
            </w:r>
          </w:p>
        </w:tc>
        <w:tc>
          <w:tcPr>
            <w:tcW w:w="1440" w:type="dxa"/>
          </w:tcPr>
          <w:p w14:paraId="6418689E" w14:textId="06227E4A" w:rsidR="006673E3" w:rsidRDefault="006673E3" w:rsidP="00FF324A">
            <w:r>
              <w:t xml:space="preserve">Timepoint </w:t>
            </w:r>
          </w:p>
        </w:tc>
        <w:tc>
          <w:tcPr>
            <w:tcW w:w="1350" w:type="dxa"/>
          </w:tcPr>
          <w:p w14:paraId="17726CB0" w14:textId="40E85698" w:rsidR="006673E3" w:rsidRDefault="006673E3" w:rsidP="00FF324A">
            <w:r>
              <w:t>OD600</w:t>
            </w:r>
          </w:p>
        </w:tc>
      </w:tr>
      <w:tr w:rsidR="006673E3" w14:paraId="01D2D2B6" w14:textId="77777777" w:rsidTr="006673E3">
        <w:trPr>
          <w:trHeight w:val="129"/>
        </w:trPr>
        <w:tc>
          <w:tcPr>
            <w:tcW w:w="1795" w:type="dxa"/>
            <w:vMerge w:val="restart"/>
          </w:tcPr>
          <w:p w14:paraId="3CB05BCD" w14:textId="2C4ED671" w:rsidR="006673E3" w:rsidRDefault="006673E3" w:rsidP="00FF324A">
            <w:r>
              <w:t>1</w:t>
            </w:r>
          </w:p>
        </w:tc>
        <w:tc>
          <w:tcPr>
            <w:tcW w:w="1440" w:type="dxa"/>
          </w:tcPr>
          <w:p w14:paraId="54BE8F7A" w14:textId="46DE3D63" w:rsidR="006673E3" w:rsidRDefault="006673E3" w:rsidP="00FF324A">
            <w:r>
              <w:t>0</w:t>
            </w:r>
          </w:p>
        </w:tc>
        <w:tc>
          <w:tcPr>
            <w:tcW w:w="1350" w:type="dxa"/>
          </w:tcPr>
          <w:p w14:paraId="2D932A84" w14:textId="1587274E" w:rsidR="006673E3" w:rsidRDefault="00E72BD4" w:rsidP="00FF324A">
            <w:r>
              <w:t>0.433</w:t>
            </w:r>
          </w:p>
        </w:tc>
      </w:tr>
      <w:tr w:rsidR="006673E3" w14:paraId="5F45DD3A" w14:textId="77777777" w:rsidTr="006673E3">
        <w:trPr>
          <w:trHeight w:val="128"/>
        </w:trPr>
        <w:tc>
          <w:tcPr>
            <w:tcW w:w="1795" w:type="dxa"/>
            <w:vMerge/>
          </w:tcPr>
          <w:p w14:paraId="5900D051" w14:textId="77777777" w:rsidR="006673E3" w:rsidRDefault="006673E3" w:rsidP="00FF324A"/>
        </w:tc>
        <w:tc>
          <w:tcPr>
            <w:tcW w:w="1440" w:type="dxa"/>
          </w:tcPr>
          <w:p w14:paraId="0F44A339" w14:textId="4AF1C60D" w:rsidR="006673E3" w:rsidRDefault="006673E3" w:rsidP="00FF324A">
            <w:r>
              <w:t>10</w:t>
            </w:r>
          </w:p>
        </w:tc>
        <w:tc>
          <w:tcPr>
            <w:tcW w:w="1350" w:type="dxa"/>
          </w:tcPr>
          <w:p w14:paraId="5736757B" w14:textId="4542C177" w:rsidR="006673E3" w:rsidRDefault="00E72BD4" w:rsidP="00FF324A">
            <w:r>
              <w:t>0.443</w:t>
            </w:r>
          </w:p>
        </w:tc>
      </w:tr>
      <w:tr w:rsidR="006673E3" w14:paraId="13D7DB45" w14:textId="77777777" w:rsidTr="006673E3">
        <w:trPr>
          <w:trHeight w:val="94"/>
        </w:trPr>
        <w:tc>
          <w:tcPr>
            <w:tcW w:w="1795" w:type="dxa"/>
            <w:vMerge/>
          </w:tcPr>
          <w:p w14:paraId="35B688A8" w14:textId="77777777" w:rsidR="006673E3" w:rsidRDefault="006673E3" w:rsidP="00FF324A"/>
        </w:tc>
        <w:tc>
          <w:tcPr>
            <w:tcW w:w="1440" w:type="dxa"/>
          </w:tcPr>
          <w:p w14:paraId="36A55F96" w14:textId="69DD254C" w:rsidR="006673E3" w:rsidRDefault="006673E3" w:rsidP="00FF324A">
            <w:r>
              <w:t>20</w:t>
            </w:r>
          </w:p>
        </w:tc>
        <w:tc>
          <w:tcPr>
            <w:tcW w:w="1350" w:type="dxa"/>
          </w:tcPr>
          <w:p w14:paraId="0150CD12" w14:textId="456022E9" w:rsidR="006673E3" w:rsidRDefault="00E72BD4" w:rsidP="00FF324A">
            <w:r>
              <w:t>0.456</w:t>
            </w:r>
          </w:p>
        </w:tc>
      </w:tr>
      <w:tr w:rsidR="006673E3" w14:paraId="449BDAAA" w14:textId="77777777" w:rsidTr="006673E3">
        <w:trPr>
          <w:trHeight w:val="94"/>
        </w:trPr>
        <w:tc>
          <w:tcPr>
            <w:tcW w:w="1795" w:type="dxa"/>
            <w:vMerge/>
          </w:tcPr>
          <w:p w14:paraId="5B03B497" w14:textId="77777777" w:rsidR="006673E3" w:rsidRDefault="006673E3" w:rsidP="00FF324A"/>
        </w:tc>
        <w:tc>
          <w:tcPr>
            <w:tcW w:w="1440" w:type="dxa"/>
          </w:tcPr>
          <w:p w14:paraId="3833F7FC" w14:textId="0FD81F4C" w:rsidR="006673E3" w:rsidRDefault="006673E3" w:rsidP="00FF324A">
            <w:r>
              <w:t>30</w:t>
            </w:r>
          </w:p>
        </w:tc>
        <w:tc>
          <w:tcPr>
            <w:tcW w:w="1350" w:type="dxa"/>
          </w:tcPr>
          <w:p w14:paraId="3CBD48BA" w14:textId="5A083298" w:rsidR="006673E3" w:rsidRDefault="00E72BD4" w:rsidP="00FF324A">
            <w:r>
              <w:t>0.470</w:t>
            </w:r>
          </w:p>
        </w:tc>
      </w:tr>
      <w:tr w:rsidR="006673E3" w14:paraId="405CDD36" w14:textId="77777777" w:rsidTr="006673E3">
        <w:trPr>
          <w:trHeight w:val="94"/>
        </w:trPr>
        <w:tc>
          <w:tcPr>
            <w:tcW w:w="1795" w:type="dxa"/>
            <w:vMerge/>
          </w:tcPr>
          <w:p w14:paraId="2A209675" w14:textId="77777777" w:rsidR="006673E3" w:rsidRDefault="006673E3" w:rsidP="00FF324A"/>
        </w:tc>
        <w:tc>
          <w:tcPr>
            <w:tcW w:w="1440" w:type="dxa"/>
          </w:tcPr>
          <w:p w14:paraId="3F38D328" w14:textId="28F896B5" w:rsidR="006673E3" w:rsidRDefault="006673E3" w:rsidP="00FF324A">
            <w:r>
              <w:t>45</w:t>
            </w:r>
          </w:p>
        </w:tc>
        <w:tc>
          <w:tcPr>
            <w:tcW w:w="1350" w:type="dxa"/>
          </w:tcPr>
          <w:p w14:paraId="02097868" w14:textId="783791D8" w:rsidR="006673E3" w:rsidRDefault="00E72BD4" w:rsidP="00FF324A">
            <w:r>
              <w:t>0.484</w:t>
            </w:r>
          </w:p>
        </w:tc>
      </w:tr>
      <w:tr w:rsidR="006673E3" w14:paraId="5C8D5216" w14:textId="77777777" w:rsidTr="006673E3">
        <w:trPr>
          <w:trHeight w:val="94"/>
        </w:trPr>
        <w:tc>
          <w:tcPr>
            <w:tcW w:w="1795" w:type="dxa"/>
            <w:vMerge/>
          </w:tcPr>
          <w:p w14:paraId="459F39A2" w14:textId="77777777" w:rsidR="006673E3" w:rsidRDefault="006673E3" w:rsidP="00FF324A"/>
        </w:tc>
        <w:tc>
          <w:tcPr>
            <w:tcW w:w="1440" w:type="dxa"/>
          </w:tcPr>
          <w:p w14:paraId="0872E49B" w14:textId="7F468508" w:rsidR="006673E3" w:rsidRDefault="006673E3" w:rsidP="00FF324A">
            <w:r>
              <w:t>60</w:t>
            </w:r>
          </w:p>
        </w:tc>
        <w:tc>
          <w:tcPr>
            <w:tcW w:w="1350" w:type="dxa"/>
          </w:tcPr>
          <w:p w14:paraId="3AB8BF3D" w14:textId="4300867B" w:rsidR="006673E3" w:rsidRDefault="00E72BD4" w:rsidP="00FF324A">
            <w:r>
              <w:t>0.504</w:t>
            </w:r>
          </w:p>
        </w:tc>
      </w:tr>
      <w:tr w:rsidR="006673E3" w14:paraId="0AC01545" w14:textId="77777777" w:rsidTr="006673E3">
        <w:trPr>
          <w:trHeight w:val="94"/>
        </w:trPr>
        <w:tc>
          <w:tcPr>
            <w:tcW w:w="1795" w:type="dxa"/>
            <w:vMerge/>
          </w:tcPr>
          <w:p w14:paraId="34930869" w14:textId="77777777" w:rsidR="006673E3" w:rsidRDefault="006673E3" w:rsidP="00FF324A"/>
        </w:tc>
        <w:tc>
          <w:tcPr>
            <w:tcW w:w="1440" w:type="dxa"/>
          </w:tcPr>
          <w:p w14:paraId="07B665A3" w14:textId="4361A10A" w:rsidR="006673E3" w:rsidRDefault="006673E3" w:rsidP="00FF324A">
            <w:r>
              <w:t xml:space="preserve">2 </w:t>
            </w:r>
            <w:proofErr w:type="spellStart"/>
            <w:r>
              <w:t>hrs</w:t>
            </w:r>
            <w:proofErr w:type="spellEnd"/>
          </w:p>
        </w:tc>
        <w:tc>
          <w:tcPr>
            <w:tcW w:w="1350" w:type="dxa"/>
          </w:tcPr>
          <w:p w14:paraId="7B65C83F" w14:textId="42E45F0E" w:rsidR="006673E3" w:rsidRDefault="00475C72" w:rsidP="00FF324A">
            <w:r>
              <w:t>0.562</w:t>
            </w:r>
          </w:p>
        </w:tc>
      </w:tr>
      <w:tr w:rsidR="00E72BD4" w14:paraId="7A399C97" w14:textId="77777777" w:rsidTr="00E72BD4">
        <w:trPr>
          <w:trHeight w:val="129"/>
        </w:trPr>
        <w:tc>
          <w:tcPr>
            <w:tcW w:w="1795" w:type="dxa"/>
            <w:vMerge w:val="restart"/>
          </w:tcPr>
          <w:p w14:paraId="0FEA51E8" w14:textId="678582FE" w:rsidR="00E72BD4" w:rsidRDefault="00E72BD4" w:rsidP="006673E3">
            <w:r>
              <w:t>2</w:t>
            </w:r>
          </w:p>
        </w:tc>
        <w:tc>
          <w:tcPr>
            <w:tcW w:w="1440" w:type="dxa"/>
          </w:tcPr>
          <w:p w14:paraId="2B54F731" w14:textId="3DE04A47" w:rsidR="00E72BD4" w:rsidRDefault="00E72BD4" w:rsidP="006673E3">
            <w:r>
              <w:t>0</w:t>
            </w:r>
          </w:p>
        </w:tc>
        <w:tc>
          <w:tcPr>
            <w:tcW w:w="1350" w:type="dxa"/>
          </w:tcPr>
          <w:p w14:paraId="759BEF56" w14:textId="5DFB5557" w:rsidR="00E72BD4" w:rsidRDefault="00E72BD4" w:rsidP="006673E3">
            <w:r>
              <w:t>0.439</w:t>
            </w:r>
          </w:p>
        </w:tc>
      </w:tr>
      <w:tr w:rsidR="00E72BD4" w14:paraId="3883E82F" w14:textId="77777777" w:rsidTr="006673E3">
        <w:trPr>
          <w:trHeight w:val="128"/>
        </w:trPr>
        <w:tc>
          <w:tcPr>
            <w:tcW w:w="1795" w:type="dxa"/>
            <w:vMerge/>
          </w:tcPr>
          <w:p w14:paraId="1AD14256" w14:textId="77777777" w:rsidR="00E72BD4" w:rsidRDefault="00E72BD4" w:rsidP="006673E3"/>
        </w:tc>
        <w:tc>
          <w:tcPr>
            <w:tcW w:w="1440" w:type="dxa"/>
          </w:tcPr>
          <w:p w14:paraId="68EAA612" w14:textId="480A424A" w:rsidR="00E72BD4" w:rsidRDefault="00E72BD4" w:rsidP="006673E3">
            <w:r>
              <w:t>10</w:t>
            </w:r>
          </w:p>
        </w:tc>
        <w:tc>
          <w:tcPr>
            <w:tcW w:w="1350" w:type="dxa"/>
          </w:tcPr>
          <w:p w14:paraId="0CF1EFA9" w14:textId="5DA5EFF9" w:rsidR="00E72BD4" w:rsidRDefault="00E72BD4" w:rsidP="006673E3">
            <w:r>
              <w:t>0.448</w:t>
            </w:r>
          </w:p>
        </w:tc>
      </w:tr>
      <w:tr w:rsidR="00E72BD4" w14:paraId="47ABEBF1" w14:textId="77777777" w:rsidTr="006673E3">
        <w:trPr>
          <w:trHeight w:val="99"/>
        </w:trPr>
        <w:tc>
          <w:tcPr>
            <w:tcW w:w="1795" w:type="dxa"/>
            <w:vMerge/>
          </w:tcPr>
          <w:p w14:paraId="6570DC6C" w14:textId="77777777" w:rsidR="00E72BD4" w:rsidRDefault="00E72BD4" w:rsidP="006673E3"/>
        </w:tc>
        <w:tc>
          <w:tcPr>
            <w:tcW w:w="1440" w:type="dxa"/>
          </w:tcPr>
          <w:p w14:paraId="35C50988" w14:textId="6CAD3898" w:rsidR="00E72BD4" w:rsidRDefault="00E72BD4" w:rsidP="006673E3">
            <w:r>
              <w:t>20</w:t>
            </w:r>
          </w:p>
        </w:tc>
        <w:tc>
          <w:tcPr>
            <w:tcW w:w="1350" w:type="dxa"/>
          </w:tcPr>
          <w:p w14:paraId="630B6844" w14:textId="7B5DEB0F" w:rsidR="00E72BD4" w:rsidRDefault="00E72BD4" w:rsidP="006673E3">
            <w:r>
              <w:t>0.460</w:t>
            </w:r>
          </w:p>
        </w:tc>
      </w:tr>
      <w:tr w:rsidR="00E72BD4" w14:paraId="2B2E5145" w14:textId="77777777" w:rsidTr="006673E3">
        <w:trPr>
          <w:trHeight w:val="99"/>
        </w:trPr>
        <w:tc>
          <w:tcPr>
            <w:tcW w:w="1795" w:type="dxa"/>
            <w:vMerge/>
          </w:tcPr>
          <w:p w14:paraId="29876454" w14:textId="77777777" w:rsidR="00E72BD4" w:rsidRDefault="00E72BD4" w:rsidP="006673E3"/>
        </w:tc>
        <w:tc>
          <w:tcPr>
            <w:tcW w:w="1440" w:type="dxa"/>
          </w:tcPr>
          <w:p w14:paraId="4A20B3F2" w14:textId="4C6103EC" w:rsidR="00E72BD4" w:rsidRDefault="00E72BD4" w:rsidP="006673E3">
            <w:r>
              <w:t>30</w:t>
            </w:r>
          </w:p>
        </w:tc>
        <w:tc>
          <w:tcPr>
            <w:tcW w:w="1350" w:type="dxa"/>
          </w:tcPr>
          <w:p w14:paraId="63A4250D" w14:textId="120FBB34" w:rsidR="00E72BD4" w:rsidRDefault="00E72BD4" w:rsidP="006673E3">
            <w:r>
              <w:t>0.472</w:t>
            </w:r>
          </w:p>
        </w:tc>
      </w:tr>
      <w:tr w:rsidR="00E72BD4" w14:paraId="4516C34E" w14:textId="77777777" w:rsidTr="006673E3">
        <w:trPr>
          <w:trHeight w:val="99"/>
        </w:trPr>
        <w:tc>
          <w:tcPr>
            <w:tcW w:w="1795" w:type="dxa"/>
            <w:vMerge/>
          </w:tcPr>
          <w:p w14:paraId="2AF08CF9" w14:textId="77777777" w:rsidR="00E72BD4" w:rsidRDefault="00E72BD4" w:rsidP="006673E3"/>
        </w:tc>
        <w:tc>
          <w:tcPr>
            <w:tcW w:w="1440" w:type="dxa"/>
          </w:tcPr>
          <w:p w14:paraId="695CFC2E" w14:textId="40E0535E" w:rsidR="00E72BD4" w:rsidRDefault="00E72BD4" w:rsidP="006673E3">
            <w:r>
              <w:t>45</w:t>
            </w:r>
          </w:p>
        </w:tc>
        <w:tc>
          <w:tcPr>
            <w:tcW w:w="1350" w:type="dxa"/>
          </w:tcPr>
          <w:p w14:paraId="2F4354BE" w14:textId="1313DA3E" w:rsidR="00E72BD4" w:rsidRDefault="00E72BD4" w:rsidP="006673E3">
            <w:r>
              <w:t>0.489</w:t>
            </w:r>
          </w:p>
        </w:tc>
      </w:tr>
      <w:tr w:rsidR="00E72BD4" w14:paraId="789110D0" w14:textId="77777777" w:rsidTr="006673E3">
        <w:trPr>
          <w:trHeight w:val="99"/>
        </w:trPr>
        <w:tc>
          <w:tcPr>
            <w:tcW w:w="1795" w:type="dxa"/>
            <w:vMerge/>
          </w:tcPr>
          <w:p w14:paraId="154F6FB7" w14:textId="77777777" w:rsidR="00E72BD4" w:rsidRDefault="00E72BD4" w:rsidP="006673E3"/>
        </w:tc>
        <w:tc>
          <w:tcPr>
            <w:tcW w:w="1440" w:type="dxa"/>
          </w:tcPr>
          <w:p w14:paraId="237D73EF" w14:textId="78EB26CB" w:rsidR="00E72BD4" w:rsidRDefault="00E72BD4" w:rsidP="006673E3">
            <w:r>
              <w:t>60</w:t>
            </w:r>
          </w:p>
        </w:tc>
        <w:tc>
          <w:tcPr>
            <w:tcW w:w="1350" w:type="dxa"/>
          </w:tcPr>
          <w:p w14:paraId="1ED550FF" w14:textId="16AB05DB" w:rsidR="00E72BD4" w:rsidRDefault="00E72BD4" w:rsidP="006673E3">
            <w:r>
              <w:t>0.507</w:t>
            </w:r>
          </w:p>
        </w:tc>
      </w:tr>
      <w:tr w:rsidR="00E72BD4" w14:paraId="341A5DF1" w14:textId="77777777" w:rsidTr="006673E3">
        <w:trPr>
          <w:trHeight w:val="99"/>
        </w:trPr>
        <w:tc>
          <w:tcPr>
            <w:tcW w:w="1795" w:type="dxa"/>
            <w:vMerge/>
          </w:tcPr>
          <w:p w14:paraId="703EF505" w14:textId="77777777" w:rsidR="00E72BD4" w:rsidRDefault="00E72BD4" w:rsidP="006673E3"/>
        </w:tc>
        <w:tc>
          <w:tcPr>
            <w:tcW w:w="1440" w:type="dxa"/>
          </w:tcPr>
          <w:p w14:paraId="3A4AAB97" w14:textId="703C3E4B" w:rsidR="00E72BD4" w:rsidRDefault="00E72BD4" w:rsidP="006673E3">
            <w:r>
              <w:t xml:space="preserve">2 </w:t>
            </w:r>
            <w:proofErr w:type="spellStart"/>
            <w:r>
              <w:t>hrs</w:t>
            </w:r>
            <w:proofErr w:type="spellEnd"/>
          </w:p>
        </w:tc>
        <w:tc>
          <w:tcPr>
            <w:tcW w:w="1350" w:type="dxa"/>
          </w:tcPr>
          <w:p w14:paraId="5DA5938D" w14:textId="69E1D743" w:rsidR="00E72BD4" w:rsidRDefault="00475C72" w:rsidP="006673E3">
            <w:r>
              <w:t>0.565</w:t>
            </w:r>
          </w:p>
        </w:tc>
      </w:tr>
      <w:tr w:rsidR="00E72BD4" w14:paraId="5F36EBC2" w14:textId="77777777" w:rsidTr="00E72BD4">
        <w:trPr>
          <w:trHeight w:val="129"/>
        </w:trPr>
        <w:tc>
          <w:tcPr>
            <w:tcW w:w="1795" w:type="dxa"/>
            <w:vMerge w:val="restart"/>
          </w:tcPr>
          <w:p w14:paraId="0F3951DB" w14:textId="07FF313B" w:rsidR="00E72BD4" w:rsidRDefault="00E72BD4" w:rsidP="006673E3">
            <w:r>
              <w:t>3</w:t>
            </w:r>
          </w:p>
        </w:tc>
        <w:tc>
          <w:tcPr>
            <w:tcW w:w="1440" w:type="dxa"/>
          </w:tcPr>
          <w:p w14:paraId="250601EC" w14:textId="3917D09E" w:rsidR="00E72BD4" w:rsidRDefault="00E72BD4" w:rsidP="006673E3">
            <w:r>
              <w:t>0</w:t>
            </w:r>
          </w:p>
        </w:tc>
        <w:tc>
          <w:tcPr>
            <w:tcW w:w="1350" w:type="dxa"/>
          </w:tcPr>
          <w:p w14:paraId="72847986" w14:textId="1121BCF3" w:rsidR="00E72BD4" w:rsidRDefault="00E72BD4" w:rsidP="006673E3">
            <w:r>
              <w:t>0.438</w:t>
            </w:r>
          </w:p>
        </w:tc>
      </w:tr>
      <w:tr w:rsidR="00E72BD4" w14:paraId="74D113BC" w14:textId="77777777" w:rsidTr="006673E3">
        <w:trPr>
          <w:trHeight w:val="128"/>
        </w:trPr>
        <w:tc>
          <w:tcPr>
            <w:tcW w:w="1795" w:type="dxa"/>
            <w:vMerge/>
          </w:tcPr>
          <w:p w14:paraId="3F6DA0CA" w14:textId="77777777" w:rsidR="00E72BD4" w:rsidRDefault="00E72BD4" w:rsidP="006673E3"/>
        </w:tc>
        <w:tc>
          <w:tcPr>
            <w:tcW w:w="1440" w:type="dxa"/>
          </w:tcPr>
          <w:p w14:paraId="6BBE2944" w14:textId="77FE3AFD" w:rsidR="00E72BD4" w:rsidRDefault="00E72BD4" w:rsidP="006673E3">
            <w:r>
              <w:t>10</w:t>
            </w:r>
          </w:p>
        </w:tc>
        <w:tc>
          <w:tcPr>
            <w:tcW w:w="1350" w:type="dxa"/>
          </w:tcPr>
          <w:p w14:paraId="79420545" w14:textId="7EEF55B8" w:rsidR="00E72BD4" w:rsidRDefault="00E72BD4" w:rsidP="006673E3">
            <w:r>
              <w:t>0.444</w:t>
            </w:r>
          </w:p>
        </w:tc>
      </w:tr>
      <w:tr w:rsidR="00E72BD4" w14:paraId="339933F9" w14:textId="77777777" w:rsidTr="006673E3">
        <w:trPr>
          <w:trHeight w:val="94"/>
        </w:trPr>
        <w:tc>
          <w:tcPr>
            <w:tcW w:w="1795" w:type="dxa"/>
            <w:vMerge/>
          </w:tcPr>
          <w:p w14:paraId="0D9BC9BC" w14:textId="77777777" w:rsidR="00E72BD4" w:rsidRDefault="00E72BD4" w:rsidP="006673E3"/>
        </w:tc>
        <w:tc>
          <w:tcPr>
            <w:tcW w:w="1440" w:type="dxa"/>
          </w:tcPr>
          <w:p w14:paraId="2C96DA0F" w14:textId="01C3C45D" w:rsidR="00E72BD4" w:rsidRDefault="00E72BD4" w:rsidP="006673E3">
            <w:r>
              <w:t>20</w:t>
            </w:r>
          </w:p>
        </w:tc>
        <w:tc>
          <w:tcPr>
            <w:tcW w:w="1350" w:type="dxa"/>
          </w:tcPr>
          <w:p w14:paraId="32384419" w14:textId="029DC1F7" w:rsidR="00E72BD4" w:rsidRDefault="00E72BD4" w:rsidP="006673E3">
            <w:r>
              <w:t>0.460</w:t>
            </w:r>
          </w:p>
        </w:tc>
      </w:tr>
      <w:tr w:rsidR="00E72BD4" w14:paraId="02B6E980" w14:textId="77777777" w:rsidTr="006673E3">
        <w:trPr>
          <w:trHeight w:val="94"/>
        </w:trPr>
        <w:tc>
          <w:tcPr>
            <w:tcW w:w="1795" w:type="dxa"/>
            <w:vMerge/>
          </w:tcPr>
          <w:p w14:paraId="176B9679" w14:textId="77777777" w:rsidR="00E72BD4" w:rsidRDefault="00E72BD4" w:rsidP="006673E3"/>
        </w:tc>
        <w:tc>
          <w:tcPr>
            <w:tcW w:w="1440" w:type="dxa"/>
          </w:tcPr>
          <w:p w14:paraId="15787095" w14:textId="4E50DBAE" w:rsidR="00E72BD4" w:rsidRDefault="00E72BD4" w:rsidP="006673E3">
            <w:r>
              <w:t>30</w:t>
            </w:r>
          </w:p>
        </w:tc>
        <w:tc>
          <w:tcPr>
            <w:tcW w:w="1350" w:type="dxa"/>
          </w:tcPr>
          <w:p w14:paraId="4883C8B0" w14:textId="6C7D19AF" w:rsidR="00E72BD4" w:rsidRDefault="00E72BD4" w:rsidP="006673E3">
            <w:r>
              <w:t>0.473</w:t>
            </w:r>
          </w:p>
        </w:tc>
      </w:tr>
      <w:tr w:rsidR="00E72BD4" w14:paraId="5F02D277" w14:textId="77777777" w:rsidTr="006673E3">
        <w:trPr>
          <w:trHeight w:val="94"/>
        </w:trPr>
        <w:tc>
          <w:tcPr>
            <w:tcW w:w="1795" w:type="dxa"/>
            <w:vMerge/>
          </w:tcPr>
          <w:p w14:paraId="3E2873A5" w14:textId="77777777" w:rsidR="00E72BD4" w:rsidRDefault="00E72BD4" w:rsidP="006673E3"/>
        </w:tc>
        <w:tc>
          <w:tcPr>
            <w:tcW w:w="1440" w:type="dxa"/>
          </w:tcPr>
          <w:p w14:paraId="30E957DD" w14:textId="0F088F63" w:rsidR="00E72BD4" w:rsidRDefault="00E72BD4" w:rsidP="006673E3">
            <w:r>
              <w:t>45</w:t>
            </w:r>
          </w:p>
        </w:tc>
        <w:tc>
          <w:tcPr>
            <w:tcW w:w="1350" w:type="dxa"/>
          </w:tcPr>
          <w:p w14:paraId="02DC7861" w14:textId="50B80FE3" w:rsidR="00E72BD4" w:rsidRDefault="00E72BD4" w:rsidP="006673E3">
            <w:r>
              <w:t>0.493</w:t>
            </w:r>
          </w:p>
        </w:tc>
      </w:tr>
      <w:tr w:rsidR="00E72BD4" w14:paraId="67315876" w14:textId="77777777" w:rsidTr="006673E3">
        <w:trPr>
          <w:trHeight w:val="94"/>
        </w:trPr>
        <w:tc>
          <w:tcPr>
            <w:tcW w:w="1795" w:type="dxa"/>
            <w:vMerge/>
          </w:tcPr>
          <w:p w14:paraId="0A51060A" w14:textId="77777777" w:rsidR="00E72BD4" w:rsidRDefault="00E72BD4" w:rsidP="006673E3"/>
        </w:tc>
        <w:tc>
          <w:tcPr>
            <w:tcW w:w="1440" w:type="dxa"/>
          </w:tcPr>
          <w:p w14:paraId="616159D7" w14:textId="56718608" w:rsidR="00E72BD4" w:rsidRDefault="00E72BD4" w:rsidP="006673E3">
            <w:r>
              <w:t>60</w:t>
            </w:r>
          </w:p>
        </w:tc>
        <w:tc>
          <w:tcPr>
            <w:tcW w:w="1350" w:type="dxa"/>
          </w:tcPr>
          <w:p w14:paraId="6EC06D63" w14:textId="44ADD54B" w:rsidR="00E72BD4" w:rsidRDefault="00E72BD4" w:rsidP="006673E3">
            <w:r>
              <w:t>0.516</w:t>
            </w:r>
          </w:p>
        </w:tc>
      </w:tr>
      <w:tr w:rsidR="00E72BD4" w14:paraId="6DF134BD" w14:textId="77777777" w:rsidTr="006673E3">
        <w:trPr>
          <w:trHeight w:val="94"/>
        </w:trPr>
        <w:tc>
          <w:tcPr>
            <w:tcW w:w="1795" w:type="dxa"/>
            <w:vMerge/>
          </w:tcPr>
          <w:p w14:paraId="6B1B9D7A" w14:textId="77777777" w:rsidR="00E72BD4" w:rsidRDefault="00E72BD4" w:rsidP="006673E3"/>
        </w:tc>
        <w:tc>
          <w:tcPr>
            <w:tcW w:w="1440" w:type="dxa"/>
          </w:tcPr>
          <w:p w14:paraId="1D753FC4" w14:textId="5C2FBC2B" w:rsidR="00E72BD4" w:rsidRDefault="00E72BD4" w:rsidP="006673E3">
            <w:r>
              <w:t xml:space="preserve">2 </w:t>
            </w:r>
            <w:proofErr w:type="spellStart"/>
            <w:r>
              <w:t>hrs</w:t>
            </w:r>
            <w:proofErr w:type="spellEnd"/>
          </w:p>
        </w:tc>
        <w:tc>
          <w:tcPr>
            <w:tcW w:w="1350" w:type="dxa"/>
          </w:tcPr>
          <w:p w14:paraId="361C1227" w14:textId="7B933F28" w:rsidR="00E72BD4" w:rsidRDefault="00475C72" w:rsidP="006673E3">
            <w:r>
              <w:t>0.589</w:t>
            </w:r>
          </w:p>
        </w:tc>
      </w:tr>
      <w:tr w:rsidR="00E72BD4" w14:paraId="79376C12" w14:textId="77777777" w:rsidTr="00E72BD4">
        <w:trPr>
          <w:trHeight w:val="129"/>
        </w:trPr>
        <w:tc>
          <w:tcPr>
            <w:tcW w:w="1795" w:type="dxa"/>
            <w:vMerge w:val="restart"/>
          </w:tcPr>
          <w:p w14:paraId="58FF68D6" w14:textId="64104793" w:rsidR="00E72BD4" w:rsidRDefault="00E72BD4" w:rsidP="006673E3">
            <w:r>
              <w:t>4</w:t>
            </w:r>
          </w:p>
        </w:tc>
        <w:tc>
          <w:tcPr>
            <w:tcW w:w="1440" w:type="dxa"/>
          </w:tcPr>
          <w:p w14:paraId="5965C124" w14:textId="6402D716" w:rsidR="00E72BD4" w:rsidRDefault="00E72BD4" w:rsidP="006673E3">
            <w:r>
              <w:t>0</w:t>
            </w:r>
          </w:p>
        </w:tc>
        <w:tc>
          <w:tcPr>
            <w:tcW w:w="1350" w:type="dxa"/>
          </w:tcPr>
          <w:p w14:paraId="2FAF7565" w14:textId="402FA94E" w:rsidR="00E72BD4" w:rsidRDefault="00E72BD4" w:rsidP="006673E3">
            <w:r>
              <w:t>0.439</w:t>
            </w:r>
          </w:p>
        </w:tc>
      </w:tr>
      <w:tr w:rsidR="00E72BD4" w14:paraId="77ECDDEC" w14:textId="77777777" w:rsidTr="006673E3">
        <w:trPr>
          <w:trHeight w:val="128"/>
        </w:trPr>
        <w:tc>
          <w:tcPr>
            <w:tcW w:w="1795" w:type="dxa"/>
            <w:vMerge/>
          </w:tcPr>
          <w:p w14:paraId="72575ABC" w14:textId="77777777" w:rsidR="00E72BD4" w:rsidRDefault="00E72BD4" w:rsidP="006673E3"/>
        </w:tc>
        <w:tc>
          <w:tcPr>
            <w:tcW w:w="1440" w:type="dxa"/>
          </w:tcPr>
          <w:p w14:paraId="1C40E4F2" w14:textId="5EE54CE2" w:rsidR="00E72BD4" w:rsidRDefault="00E72BD4" w:rsidP="006673E3">
            <w:r>
              <w:t>10</w:t>
            </w:r>
          </w:p>
        </w:tc>
        <w:tc>
          <w:tcPr>
            <w:tcW w:w="1350" w:type="dxa"/>
          </w:tcPr>
          <w:p w14:paraId="009BE6AB" w14:textId="231398A9" w:rsidR="00E72BD4" w:rsidRDefault="00E72BD4" w:rsidP="006673E3">
            <w:r>
              <w:t>0.449</w:t>
            </w:r>
          </w:p>
        </w:tc>
      </w:tr>
      <w:tr w:rsidR="00E72BD4" w14:paraId="5B27E930" w14:textId="77777777" w:rsidTr="006673E3">
        <w:trPr>
          <w:trHeight w:val="99"/>
        </w:trPr>
        <w:tc>
          <w:tcPr>
            <w:tcW w:w="1795" w:type="dxa"/>
            <w:vMerge/>
          </w:tcPr>
          <w:p w14:paraId="36889A3C" w14:textId="77777777" w:rsidR="00E72BD4" w:rsidRDefault="00E72BD4" w:rsidP="006673E3"/>
        </w:tc>
        <w:tc>
          <w:tcPr>
            <w:tcW w:w="1440" w:type="dxa"/>
          </w:tcPr>
          <w:p w14:paraId="3191D301" w14:textId="4FFCB7D5" w:rsidR="00E72BD4" w:rsidRDefault="00E72BD4" w:rsidP="006673E3">
            <w:r>
              <w:t>20</w:t>
            </w:r>
          </w:p>
        </w:tc>
        <w:tc>
          <w:tcPr>
            <w:tcW w:w="1350" w:type="dxa"/>
          </w:tcPr>
          <w:p w14:paraId="425893B9" w14:textId="72DA7D78" w:rsidR="00E72BD4" w:rsidRDefault="00E72BD4" w:rsidP="006673E3">
            <w:r>
              <w:t>0.463</w:t>
            </w:r>
          </w:p>
        </w:tc>
      </w:tr>
      <w:tr w:rsidR="00E72BD4" w14:paraId="35B4FC79" w14:textId="77777777" w:rsidTr="006673E3">
        <w:trPr>
          <w:trHeight w:val="99"/>
        </w:trPr>
        <w:tc>
          <w:tcPr>
            <w:tcW w:w="1795" w:type="dxa"/>
            <w:vMerge/>
          </w:tcPr>
          <w:p w14:paraId="2529AD22" w14:textId="77777777" w:rsidR="00E72BD4" w:rsidRDefault="00E72BD4" w:rsidP="006673E3"/>
        </w:tc>
        <w:tc>
          <w:tcPr>
            <w:tcW w:w="1440" w:type="dxa"/>
          </w:tcPr>
          <w:p w14:paraId="4AE3AAE5" w14:textId="2D25459D" w:rsidR="00E72BD4" w:rsidRDefault="00E72BD4" w:rsidP="006673E3">
            <w:r>
              <w:t>30</w:t>
            </w:r>
          </w:p>
        </w:tc>
        <w:tc>
          <w:tcPr>
            <w:tcW w:w="1350" w:type="dxa"/>
          </w:tcPr>
          <w:p w14:paraId="1B200037" w14:textId="275FAF70" w:rsidR="00E72BD4" w:rsidRDefault="00E72BD4" w:rsidP="006673E3">
            <w:r>
              <w:t>0.477</w:t>
            </w:r>
          </w:p>
        </w:tc>
      </w:tr>
      <w:tr w:rsidR="00E72BD4" w14:paraId="75AF2D75" w14:textId="77777777" w:rsidTr="006673E3">
        <w:trPr>
          <w:trHeight w:val="99"/>
        </w:trPr>
        <w:tc>
          <w:tcPr>
            <w:tcW w:w="1795" w:type="dxa"/>
            <w:vMerge/>
          </w:tcPr>
          <w:p w14:paraId="7B467429" w14:textId="77777777" w:rsidR="00E72BD4" w:rsidRDefault="00E72BD4" w:rsidP="006673E3"/>
        </w:tc>
        <w:tc>
          <w:tcPr>
            <w:tcW w:w="1440" w:type="dxa"/>
          </w:tcPr>
          <w:p w14:paraId="58E350AA" w14:textId="09EC6CB5" w:rsidR="00E72BD4" w:rsidRDefault="00E72BD4" w:rsidP="006673E3">
            <w:r>
              <w:t>45</w:t>
            </w:r>
          </w:p>
        </w:tc>
        <w:tc>
          <w:tcPr>
            <w:tcW w:w="1350" w:type="dxa"/>
          </w:tcPr>
          <w:p w14:paraId="239A68B2" w14:textId="12ECA667" w:rsidR="00E72BD4" w:rsidRDefault="00E72BD4" w:rsidP="006673E3">
            <w:r>
              <w:t>0.498</w:t>
            </w:r>
          </w:p>
        </w:tc>
      </w:tr>
      <w:tr w:rsidR="00E72BD4" w14:paraId="68DCB52D" w14:textId="77777777" w:rsidTr="006673E3">
        <w:trPr>
          <w:trHeight w:val="99"/>
        </w:trPr>
        <w:tc>
          <w:tcPr>
            <w:tcW w:w="1795" w:type="dxa"/>
            <w:vMerge/>
          </w:tcPr>
          <w:p w14:paraId="5C6FD591" w14:textId="77777777" w:rsidR="00E72BD4" w:rsidRDefault="00E72BD4" w:rsidP="006673E3"/>
        </w:tc>
        <w:tc>
          <w:tcPr>
            <w:tcW w:w="1440" w:type="dxa"/>
          </w:tcPr>
          <w:p w14:paraId="49610374" w14:textId="4E1318F8" w:rsidR="00E72BD4" w:rsidRDefault="00E72BD4" w:rsidP="006673E3">
            <w:r>
              <w:t>60</w:t>
            </w:r>
          </w:p>
        </w:tc>
        <w:tc>
          <w:tcPr>
            <w:tcW w:w="1350" w:type="dxa"/>
          </w:tcPr>
          <w:p w14:paraId="29CE4292" w14:textId="09CA3C6D" w:rsidR="00E72BD4" w:rsidRDefault="00E72BD4" w:rsidP="006673E3">
            <w:r>
              <w:t>0.520</w:t>
            </w:r>
          </w:p>
        </w:tc>
      </w:tr>
      <w:tr w:rsidR="00E72BD4" w14:paraId="4870BEBC" w14:textId="77777777" w:rsidTr="006673E3">
        <w:trPr>
          <w:trHeight w:val="99"/>
        </w:trPr>
        <w:tc>
          <w:tcPr>
            <w:tcW w:w="1795" w:type="dxa"/>
            <w:vMerge/>
          </w:tcPr>
          <w:p w14:paraId="761F6CE4" w14:textId="77777777" w:rsidR="00E72BD4" w:rsidRDefault="00E72BD4" w:rsidP="006673E3"/>
        </w:tc>
        <w:tc>
          <w:tcPr>
            <w:tcW w:w="1440" w:type="dxa"/>
          </w:tcPr>
          <w:p w14:paraId="2EA15619" w14:textId="4DB1CB4B" w:rsidR="00E72BD4" w:rsidRDefault="00E72BD4" w:rsidP="006673E3">
            <w:r>
              <w:t xml:space="preserve">2 </w:t>
            </w:r>
            <w:proofErr w:type="spellStart"/>
            <w:r>
              <w:t>hrs</w:t>
            </w:r>
            <w:proofErr w:type="spellEnd"/>
          </w:p>
        </w:tc>
        <w:tc>
          <w:tcPr>
            <w:tcW w:w="1350" w:type="dxa"/>
          </w:tcPr>
          <w:p w14:paraId="7E70CCE1" w14:textId="43D0CB03" w:rsidR="00E72BD4" w:rsidRDefault="00475C72" w:rsidP="006673E3">
            <w:r>
              <w:t>0.589</w:t>
            </w:r>
          </w:p>
        </w:tc>
      </w:tr>
      <w:tr w:rsidR="00E72BD4" w14:paraId="0505E7A6" w14:textId="77777777" w:rsidTr="00E72BD4">
        <w:trPr>
          <w:trHeight w:val="129"/>
        </w:trPr>
        <w:tc>
          <w:tcPr>
            <w:tcW w:w="1795" w:type="dxa"/>
            <w:vMerge w:val="restart"/>
          </w:tcPr>
          <w:p w14:paraId="5E39DA36" w14:textId="664D8CC0" w:rsidR="00E72BD4" w:rsidRDefault="003A5834" w:rsidP="006673E3">
            <w:r>
              <w:t xml:space="preserve">  </w:t>
            </w:r>
            <w:r w:rsidR="00E72BD4">
              <w:t>5</w:t>
            </w:r>
          </w:p>
        </w:tc>
        <w:tc>
          <w:tcPr>
            <w:tcW w:w="1440" w:type="dxa"/>
          </w:tcPr>
          <w:p w14:paraId="6C752434" w14:textId="69B41A6C" w:rsidR="00E72BD4" w:rsidRDefault="00E72BD4" w:rsidP="006673E3">
            <w:r>
              <w:t>0</w:t>
            </w:r>
          </w:p>
        </w:tc>
        <w:tc>
          <w:tcPr>
            <w:tcW w:w="1350" w:type="dxa"/>
          </w:tcPr>
          <w:p w14:paraId="64FACFE1" w14:textId="3FF2BBF4" w:rsidR="00E72BD4" w:rsidRDefault="00475C72" w:rsidP="006673E3">
            <w:r>
              <w:t>0.436</w:t>
            </w:r>
          </w:p>
        </w:tc>
      </w:tr>
      <w:tr w:rsidR="00E72BD4" w14:paraId="6C92771C" w14:textId="77777777" w:rsidTr="006673E3">
        <w:trPr>
          <w:trHeight w:val="128"/>
        </w:trPr>
        <w:tc>
          <w:tcPr>
            <w:tcW w:w="1795" w:type="dxa"/>
            <w:vMerge/>
          </w:tcPr>
          <w:p w14:paraId="32C31181" w14:textId="77777777" w:rsidR="00E72BD4" w:rsidRDefault="00E72BD4" w:rsidP="006673E3"/>
        </w:tc>
        <w:tc>
          <w:tcPr>
            <w:tcW w:w="1440" w:type="dxa"/>
          </w:tcPr>
          <w:p w14:paraId="0083405C" w14:textId="231E7073" w:rsidR="00E72BD4" w:rsidRDefault="00E72BD4" w:rsidP="006673E3">
            <w:r>
              <w:t>10</w:t>
            </w:r>
          </w:p>
        </w:tc>
        <w:tc>
          <w:tcPr>
            <w:tcW w:w="1350" w:type="dxa"/>
          </w:tcPr>
          <w:p w14:paraId="4648A944" w14:textId="64E629B0" w:rsidR="00E72BD4" w:rsidRDefault="00475C72" w:rsidP="006673E3">
            <w:r>
              <w:t>0.454</w:t>
            </w:r>
          </w:p>
        </w:tc>
      </w:tr>
      <w:tr w:rsidR="00E72BD4" w14:paraId="26151204" w14:textId="77777777" w:rsidTr="006673E3">
        <w:trPr>
          <w:trHeight w:val="94"/>
        </w:trPr>
        <w:tc>
          <w:tcPr>
            <w:tcW w:w="1795" w:type="dxa"/>
            <w:vMerge/>
          </w:tcPr>
          <w:p w14:paraId="2CD83FAB" w14:textId="77777777" w:rsidR="00E72BD4" w:rsidRDefault="00E72BD4" w:rsidP="006673E3"/>
        </w:tc>
        <w:tc>
          <w:tcPr>
            <w:tcW w:w="1440" w:type="dxa"/>
          </w:tcPr>
          <w:p w14:paraId="7F0F54CA" w14:textId="2F5DC8F7" w:rsidR="00E72BD4" w:rsidRDefault="00E72BD4" w:rsidP="006673E3">
            <w:r>
              <w:t>20</w:t>
            </w:r>
          </w:p>
        </w:tc>
        <w:tc>
          <w:tcPr>
            <w:tcW w:w="1350" w:type="dxa"/>
          </w:tcPr>
          <w:p w14:paraId="0A34C924" w14:textId="03B874F1" w:rsidR="00E72BD4" w:rsidRDefault="00475C72" w:rsidP="006673E3">
            <w:r>
              <w:t>0.467</w:t>
            </w:r>
          </w:p>
        </w:tc>
      </w:tr>
      <w:tr w:rsidR="00E72BD4" w14:paraId="027402CE" w14:textId="77777777" w:rsidTr="006673E3">
        <w:trPr>
          <w:trHeight w:val="94"/>
        </w:trPr>
        <w:tc>
          <w:tcPr>
            <w:tcW w:w="1795" w:type="dxa"/>
            <w:vMerge/>
          </w:tcPr>
          <w:p w14:paraId="1160F62D" w14:textId="77777777" w:rsidR="00E72BD4" w:rsidRDefault="00E72BD4" w:rsidP="006673E3"/>
        </w:tc>
        <w:tc>
          <w:tcPr>
            <w:tcW w:w="1440" w:type="dxa"/>
          </w:tcPr>
          <w:p w14:paraId="4FD0E434" w14:textId="3BF36C9E" w:rsidR="00E72BD4" w:rsidRDefault="00E72BD4" w:rsidP="006673E3">
            <w:r>
              <w:t>30</w:t>
            </w:r>
          </w:p>
        </w:tc>
        <w:tc>
          <w:tcPr>
            <w:tcW w:w="1350" w:type="dxa"/>
          </w:tcPr>
          <w:p w14:paraId="1BCF8026" w14:textId="02E900E0" w:rsidR="00E72BD4" w:rsidRDefault="00475C72" w:rsidP="006673E3">
            <w:r>
              <w:t>0.473</w:t>
            </w:r>
          </w:p>
        </w:tc>
      </w:tr>
      <w:tr w:rsidR="00E72BD4" w14:paraId="0630662A" w14:textId="77777777" w:rsidTr="006673E3">
        <w:trPr>
          <w:trHeight w:val="94"/>
        </w:trPr>
        <w:tc>
          <w:tcPr>
            <w:tcW w:w="1795" w:type="dxa"/>
            <w:vMerge/>
          </w:tcPr>
          <w:p w14:paraId="379C59E0" w14:textId="77777777" w:rsidR="00E72BD4" w:rsidRDefault="00E72BD4" w:rsidP="006673E3"/>
        </w:tc>
        <w:tc>
          <w:tcPr>
            <w:tcW w:w="1440" w:type="dxa"/>
          </w:tcPr>
          <w:p w14:paraId="0430B355" w14:textId="049ACEC8" w:rsidR="00E72BD4" w:rsidRDefault="00E72BD4" w:rsidP="006673E3">
            <w:r>
              <w:t>45</w:t>
            </w:r>
          </w:p>
        </w:tc>
        <w:tc>
          <w:tcPr>
            <w:tcW w:w="1350" w:type="dxa"/>
          </w:tcPr>
          <w:p w14:paraId="5B5C7CE6" w14:textId="1BB6E51C" w:rsidR="00E72BD4" w:rsidRDefault="00475C72" w:rsidP="006673E3">
            <w:r>
              <w:t>0.503</w:t>
            </w:r>
          </w:p>
        </w:tc>
      </w:tr>
      <w:tr w:rsidR="00E72BD4" w14:paraId="02069F68" w14:textId="77777777" w:rsidTr="006673E3">
        <w:trPr>
          <w:trHeight w:val="94"/>
        </w:trPr>
        <w:tc>
          <w:tcPr>
            <w:tcW w:w="1795" w:type="dxa"/>
            <w:vMerge/>
          </w:tcPr>
          <w:p w14:paraId="09CC0E3C" w14:textId="77777777" w:rsidR="00E72BD4" w:rsidRDefault="00E72BD4" w:rsidP="006673E3"/>
        </w:tc>
        <w:tc>
          <w:tcPr>
            <w:tcW w:w="1440" w:type="dxa"/>
          </w:tcPr>
          <w:p w14:paraId="744AD761" w14:textId="41FB78EB" w:rsidR="00E72BD4" w:rsidRDefault="00E72BD4" w:rsidP="006673E3">
            <w:r>
              <w:t>60</w:t>
            </w:r>
          </w:p>
        </w:tc>
        <w:tc>
          <w:tcPr>
            <w:tcW w:w="1350" w:type="dxa"/>
          </w:tcPr>
          <w:p w14:paraId="76359E4B" w14:textId="3E44659D" w:rsidR="00E72BD4" w:rsidRDefault="00475C72" w:rsidP="006673E3">
            <w:r>
              <w:t>0.525</w:t>
            </w:r>
          </w:p>
        </w:tc>
      </w:tr>
      <w:tr w:rsidR="00E72BD4" w14:paraId="04345F2A" w14:textId="77777777" w:rsidTr="006673E3">
        <w:trPr>
          <w:trHeight w:val="94"/>
        </w:trPr>
        <w:tc>
          <w:tcPr>
            <w:tcW w:w="1795" w:type="dxa"/>
            <w:vMerge/>
          </w:tcPr>
          <w:p w14:paraId="531E0B82" w14:textId="77777777" w:rsidR="00E72BD4" w:rsidRDefault="00E72BD4" w:rsidP="006673E3"/>
        </w:tc>
        <w:tc>
          <w:tcPr>
            <w:tcW w:w="1440" w:type="dxa"/>
          </w:tcPr>
          <w:p w14:paraId="42AC52F2" w14:textId="675A93EE" w:rsidR="00E72BD4" w:rsidRDefault="00E72BD4" w:rsidP="006673E3">
            <w:r>
              <w:t xml:space="preserve">2 </w:t>
            </w:r>
            <w:proofErr w:type="spellStart"/>
            <w:r>
              <w:t>hrs</w:t>
            </w:r>
            <w:proofErr w:type="spellEnd"/>
          </w:p>
        </w:tc>
        <w:tc>
          <w:tcPr>
            <w:tcW w:w="1350" w:type="dxa"/>
          </w:tcPr>
          <w:p w14:paraId="67F6DACA" w14:textId="737BC902" w:rsidR="00E72BD4" w:rsidRDefault="00475C72" w:rsidP="006673E3">
            <w:r>
              <w:t>0.559</w:t>
            </w:r>
          </w:p>
        </w:tc>
      </w:tr>
      <w:tr w:rsidR="00E72BD4" w14:paraId="66AB1037" w14:textId="77777777" w:rsidTr="00E72BD4">
        <w:trPr>
          <w:trHeight w:val="129"/>
        </w:trPr>
        <w:tc>
          <w:tcPr>
            <w:tcW w:w="1795" w:type="dxa"/>
            <w:vMerge w:val="restart"/>
          </w:tcPr>
          <w:p w14:paraId="4E9476EA" w14:textId="09B36C7C" w:rsidR="00E72BD4" w:rsidRDefault="00E72BD4" w:rsidP="006673E3">
            <w:r>
              <w:t>6</w:t>
            </w:r>
          </w:p>
        </w:tc>
        <w:tc>
          <w:tcPr>
            <w:tcW w:w="1440" w:type="dxa"/>
          </w:tcPr>
          <w:p w14:paraId="30A2BDE9" w14:textId="03EDCF38" w:rsidR="00E72BD4" w:rsidRDefault="00E72BD4" w:rsidP="006673E3">
            <w:r>
              <w:t>0</w:t>
            </w:r>
          </w:p>
        </w:tc>
        <w:tc>
          <w:tcPr>
            <w:tcW w:w="1350" w:type="dxa"/>
          </w:tcPr>
          <w:p w14:paraId="6E5C5162" w14:textId="359E7D29" w:rsidR="00E72BD4" w:rsidRDefault="00475C72" w:rsidP="006673E3">
            <w:r>
              <w:t>0.433</w:t>
            </w:r>
          </w:p>
        </w:tc>
      </w:tr>
      <w:tr w:rsidR="00E72BD4" w14:paraId="5D56A715" w14:textId="77777777" w:rsidTr="006673E3">
        <w:trPr>
          <w:trHeight w:val="128"/>
        </w:trPr>
        <w:tc>
          <w:tcPr>
            <w:tcW w:w="1795" w:type="dxa"/>
            <w:vMerge/>
          </w:tcPr>
          <w:p w14:paraId="608EF5D7" w14:textId="77777777" w:rsidR="00E72BD4" w:rsidRDefault="00E72BD4" w:rsidP="006673E3"/>
        </w:tc>
        <w:tc>
          <w:tcPr>
            <w:tcW w:w="1440" w:type="dxa"/>
          </w:tcPr>
          <w:p w14:paraId="677A2E37" w14:textId="2E4E0EFE" w:rsidR="00E72BD4" w:rsidRDefault="00E72BD4" w:rsidP="006673E3">
            <w:r>
              <w:t>10</w:t>
            </w:r>
          </w:p>
        </w:tc>
        <w:tc>
          <w:tcPr>
            <w:tcW w:w="1350" w:type="dxa"/>
          </w:tcPr>
          <w:p w14:paraId="554BF083" w14:textId="1E771D27" w:rsidR="00E72BD4" w:rsidRDefault="00475C72" w:rsidP="006673E3">
            <w:r>
              <w:t>0.443</w:t>
            </w:r>
          </w:p>
        </w:tc>
      </w:tr>
      <w:tr w:rsidR="00E72BD4" w14:paraId="57BE6C13" w14:textId="77777777" w:rsidTr="006673E3">
        <w:trPr>
          <w:trHeight w:val="99"/>
        </w:trPr>
        <w:tc>
          <w:tcPr>
            <w:tcW w:w="1795" w:type="dxa"/>
            <w:vMerge/>
          </w:tcPr>
          <w:p w14:paraId="1D04B9F3" w14:textId="77777777" w:rsidR="00E72BD4" w:rsidRDefault="00E72BD4" w:rsidP="006673E3"/>
        </w:tc>
        <w:tc>
          <w:tcPr>
            <w:tcW w:w="1440" w:type="dxa"/>
          </w:tcPr>
          <w:p w14:paraId="595E657C" w14:textId="73E79469" w:rsidR="00E72BD4" w:rsidRDefault="00E72BD4" w:rsidP="006673E3">
            <w:r>
              <w:t>20</w:t>
            </w:r>
          </w:p>
        </w:tc>
        <w:tc>
          <w:tcPr>
            <w:tcW w:w="1350" w:type="dxa"/>
          </w:tcPr>
          <w:p w14:paraId="15682775" w14:textId="0C337908" w:rsidR="00E72BD4" w:rsidRDefault="00475C72" w:rsidP="006673E3">
            <w:r>
              <w:t>0.465</w:t>
            </w:r>
          </w:p>
        </w:tc>
      </w:tr>
      <w:tr w:rsidR="00E72BD4" w14:paraId="05CE93B6" w14:textId="77777777" w:rsidTr="006673E3">
        <w:trPr>
          <w:trHeight w:val="99"/>
        </w:trPr>
        <w:tc>
          <w:tcPr>
            <w:tcW w:w="1795" w:type="dxa"/>
            <w:vMerge/>
          </w:tcPr>
          <w:p w14:paraId="3F44F410" w14:textId="77777777" w:rsidR="00E72BD4" w:rsidRDefault="00E72BD4" w:rsidP="006673E3"/>
        </w:tc>
        <w:tc>
          <w:tcPr>
            <w:tcW w:w="1440" w:type="dxa"/>
          </w:tcPr>
          <w:p w14:paraId="5353D783" w14:textId="16357363" w:rsidR="00E72BD4" w:rsidRDefault="00E72BD4" w:rsidP="006673E3">
            <w:r>
              <w:t>30</w:t>
            </w:r>
          </w:p>
        </w:tc>
        <w:tc>
          <w:tcPr>
            <w:tcW w:w="1350" w:type="dxa"/>
          </w:tcPr>
          <w:p w14:paraId="527FA44A" w14:textId="6D160095" w:rsidR="00E72BD4" w:rsidRDefault="00475C72" w:rsidP="006673E3">
            <w:r>
              <w:t>0.485</w:t>
            </w:r>
          </w:p>
        </w:tc>
      </w:tr>
      <w:tr w:rsidR="00E72BD4" w14:paraId="6E9D5A88" w14:textId="77777777" w:rsidTr="006673E3">
        <w:trPr>
          <w:trHeight w:val="99"/>
        </w:trPr>
        <w:tc>
          <w:tcPr>
            <w:tcW w:w="1795" w:type="dxa"/>
            <w:vMerge/>
          </w:tcPr>
          <w:p w14:paraId="61056503" w14:textId="77777777" w:rsidR="00E72BD4" w:rsidRDefault="00E72BD4" w:rsidP="006673E3"/>
        </w:tc>
        <w:tc>
          <w:tcPr>
            <w:tcW w:w="1440" w:type="dxa"/>
          </w:tcPr>
          <w:p w14:paraId="27011143" w14:textId="1B985E88" w:rsidR="00E72BD4" w:rsidRDefault="00E72BD4" w:rsidP="006673E3">
            <w:r>
              <w:t>45</w:t>
            </w:r>
          </w:p>
        </w:tc>
        <w:tc>
          <w:tcPr>
            <w:tcW w:w="1350" w:type="dxa"/>
          </w:tcPr>
          <w:p w14:paraId="6F0003C4" w14:textId="0CC25835" w:rsidR="00E72BD4" w:rsidRDefault="00475C72" w:rsidP="006673E3">
            <w:r>
              <w:t>0.504</w:t>
            </w:r>
          </w:p>
        </w:tc>
      </w:tr>
      <w:tr w:rsidR="00E72BD4" w14:paraId="5A5F966E" w14:textId="77777777" w:rsidTr="006673E3">
        <w:trPr>
          <w:trHeight w:val="99"/>
        </w:trPr>
        <w:tc>
          <w:tcPr>
            <w:tcW w:w="1795" w:type="dxa"/>
            <w:vMerge/>
          </w:tcPr>
          <w:p w14:paraId="25A6F5A4" w14:textId="77777777" w:rsidR="00E72BD4" w:rsidRDefault="00E72BD4" w:rsidP="006673E3"/>
        </w:tc>
        <w:tc>
          <w:tcPr>
            <w:tcW w:w="1440" w:type="dxa"/>
          </w:tcPr>
          <w:p w14:paraId="112A4D27" w14:textId="3F6F3869" w:rsidR="00E72BD4" w:rsidRDefault="00E72BD4" w:rsidP="006673E3">
            <w:r>
              <w:t>60</w:t>
            </w:r>
          </w:p>
        </w:tc>
        <w:tc>
          <w:tcPr>
            <w:tcW w:w="1350" w:type="dxa"/>
          </w:tcPr>
          <w:p w14:paraId="1EDE89F7" w14:textId="43DA81CA" w:rsidR="00E72BD4" w:rsidRDefault="00475C72" w:rsidP="006673E3">
            <w:r>
              <w:t>0.520</w:t>
            </w:r>
          </w:p>
        </w:tc>
      </w:tr>
      <w:tr w:rsidR="00E72BD4" w14:paraId="7C487C1D" w14:textId="77777777" w:rsidTr="006673E3">
        <w:trPr>
          <w:trHeight w:val="99"/>
        </w:trPr>
        <w:tc>
          <w:tcPr>
            <w:tcW w:w="1795" w:type="dxa"/>
            <w:vMerge/>
          </w:tcPr>
          <w:p w14:paraId="201AE1AA" w14:textId="77777777" w:rsidR="00E72BD4" w:rsidRDefault="00E72BD4" w:rsidP="006673E3"/>
        </w:tc>
        <w:tc>
          <w:tcPr>
            <w:tcW w:w="1440" w:type="dxa"/>
          </w:tcPr>
          <w:p w14:paraId="424FF938" w14:textId="28D3E60B" w:rsidR="00E72BD4" w:rsidRDefault="00E72BD4" w:rsidP="006673E3">
            <w:r>
              <w:t xml:space="preserve">2 </w:t>
            </w:r>
            <w:proofErr w:type="spellStart"/>
            <w:r>
              <w:t>hrs</w:t>
            </w:r>
            <w:proofErr w:type="spellEnd"/>
          </w:p>
        </w:tc>
        <w:tc>
          <w:tcPr>
            <w:tcW w:w="1350" w:type="dxa"/>
          </w:tcPr>
          <w:p w14:paraId="1118B79B" w14:textId="12030E92" w:rsidR="00E72BD4" w:rsidRDefault="00475C72" w:rsidP="006673E3">
            <w:r>
              <w:t>0.559</w:t>
            </w:r>
          </w:p>
        </w:tc>
      </w:tr>
    </w:tbl>
    <w:p w14:paraId="1E8F8680" w14:textId="03279021" w:rsidR="0064359E" w:rsidRDefault="0064359E" w:rsidP="00FF324A"/>
    <w:p w14:paraId="1FD0FB3C" w14:textId="2F42FDF3" w:rsidR="0064359E" w:rsidRDefault="0064359E" w:rsidP="00FF324A"/>
    <w:p w14:paraId="381512E4" w14:textId="27AF5870" w:rsidR="0064359E" w:rsidRDefault="0064359E" w:rsidP="00FF324A"/>
    <w:p w14:paraId="0CE0956F" w14:textId="65951043" w:rsidR="00875FFD" w:rsidRDefault="00875FFD" w:rsidP="00FF324A">
      <w:r>
        <w:t>Plan to run western blot gel:</w:t>
      </w:r>
    </w:p>
    <w:p w14:paraId="229DB442" w14:textId="50B41332" w:rsidR="00875FFD" w:rsidRDefault="00875FFD" w:rsidP="00FF324A">
      <w:r>
        <w:t>Well Number</w:t>
      </w:r>
    </w:p>
    <w:p w14:paraId="27514B41" w14:textId="340D4E6F" w:rsidR="00875FFD" w:rsidRDefault="00875FFD" w:rsidP="00FF324A">
      <w:r>
        <w:t xml:space="preserve">1. </w:t>
      </w:r>
      <w:r w:rsidR="00DD2C8D">
        <w:t>Flas</w:t>
      </w:r>
      <w:r w:rsidR="00AE610D">
        <w:t>k 1 T=0</w:t>
      </w:r>
    </w:p>
    <w:p w14:paraId="6004BA51" w14:textId="7978A428" w:rsidR="00875FFD" w:rsidRDefault="00875FFD" w:rsidP="00FF324A">
      <w:r>
        <w:t>2.</w:t>
      </w:r>
      <w:r w:rsidR="00AE610D">
        <w:t xml:space="preserve"> Flask 3 T=0</w:t>
      </w:r>
    </w:p>
    <w:p w14:paraId="78E8195D" w14:textId="44B7303E" w:rsidR="00875FFD" w:rsidRDefault="00875FFD" w:rsidP="00FF324A">
      <w:r>
        <w:t>3.</w:t>
      </w:r>
      <w:r w:rsidR="00AE610D">
        <w:t xml:space="preserve"> Flask 5 T=0</w:t>
      </w:r>
    </w:p>
    <w:p w14:paraId="7E9B4B21" w14:textId="025318F4" w:rsidR="00875FFD" w:rsidRDefault="00875FFD" w:rsidP="00FF324A">
      <w:r>
        <w:t>4.</w:t>
      </w:r>
      <w:r w:rsidR="00AE610D">
        <w:t xml:space="preserve"> 1, T=30</w:t>
      </w:r>
    </w:p>
    <w:p w14:paraId="5E51926A" w14:textId="5339B675" w:rsidR="00875FFD" w:rsidRDefault="00875FFD" w:rsidP="00FF324A">
      <w:r>
        <w:t>5.</w:t>
      </w:r>
      <w:r w:rsidR="00AE610D">
        <w:t xml:space="preserve"> 3, T=30</w:t>
      </w:r>
    </w:p>
    <w:p w14:paraId="24D4A852" w14:textId="69F34FF8" w:rsidR="00875FFD" w:rsidRDefault="00875FFD" w:rsidP="00FF324A">
      <w:r>
        <w:t>6.</w:t>
      </w:r>
      <w:r w:rsidR="00AE610D">
        <w:t xml:space="preserve"> 5, T=30</w:t>
      </w:r>
    </w:p>
    <w:p w14:paraId="292DB115" w14:textId="4B5F0CF2" w:rsidR="00875FFD" w:rsidRDefault="00875FFD" w:rsidP="00FF324A">
      <w:r>
        <w:t>7.</w:t>
      </w:r>
      <w:r w:rsidR="00AE610D">
        <w:t xml:space="preserve"> 1, T=60</w:t>
      </w:r>
    </w:p>
    <w:p w14:paraId="6F00BEC1" w14:textId="0B970278" w:rsidR="00875FFD" w:rsidRDefault="00875FFD" w:rsidP="00FF324A">
      <w:r>
        <w:t>8.</w:t>
      </w:r>
      <w:r w:rsidR="00AE610D">
        <w:t xml:space="preserve"> 3, T=60</w:t>
      </w:r>
    </w:p>
    <w:p w14:paraId="6FB254B8" w14:textId="664D9459" w:rsidR="00875FFD" w:rsidRDefault="00875FFD" w:rsidP="00FF324A">
      <w:r>
        <w:t>9.</w:t>
      </w:r>
      <w:r w:rsidR="00AE610D">
        <w:t xml:space="preserve"> 5, T=60</w:t>
      </w:r>
    </w:p>
    <w:p w14:paraId="2530CD32" w14:textId="5118C845" w:rsidR="00875FFD" w:rsidRDefault="00875FFD" w:rsidP="00FF324A">
      <w:r>
        <w:t>10.</w:t>
      </w:r>
      <w:r w:rsidR="00AE610D">
        <w:t xml:space="preserve"> 1, T=2hrs</w:t>
      </w:r>
    </w:p>
    <w:p w14:paraId="122E4A90" w14:textId="39F773D5" w:rsidR="00875FFD" w:rsidRDefault="00875FFD" w:rsidP="00FF324A">
      <w:r>
        <w:t>11.</w:t>
      </w:r>
      <w:r w:rsidR="00AE610D">
        <w:t xml:space="preserve"> 3, T=2hrs</w:t>
      </w:r>
    </w:p>
    <w:p w14:paraId="78473975" w14:textId="0452C69C" w:rsidR="00875FFD" w:rsidRDefault="00875FFD" w:rsidP="00FF324A">
      <w:r>
        <w:t xml:space="preserve">12. </w:t>
      </w:r>
      <w:r w:rsidR="00AE610D">
        <w:t>5, T=2hrs</w:t>
      </w:r>
    </w:p>
    <w:p w14:paraId="7BE159B1" w14:textId="0F3AE639" w:rsidR="0064359E" w:rsidRDefault="0064359E" w:rsidP="00FF324A"/>
    <w:p w14:paraId="619EC331" w14:textId="44A3BBDC" w:rsidR="0064359E" w:rsidRDefault="0064359E" w:rsidP="00FF324A"/>
    <w:p w14:paraId="586ACBD9" w14:textId="141B3760" w:rsidR="00335082" w:rsidRDefault="00335082" w:rsidP="00FF324A"/>
    <w:p w14:paraId="732814CB" w14:textId="63B2B56B" w:rsidR="00335082" w:rsidRDefault="00335082" w:rsidP="00FF324A"/>
    <w:p w14:paraId="59E6A582" w14:textId="00684BB0" w:rsidR="00335082" w:rsidRDefault="00335082" w:rsidP="00FF324A"/>
    <w:p w14:paraId="3C2C6226" w14:textId="0DBE2307" w:rsidR="00335082" w:rsidRDefault="00335082" w:rsidP="00FF324A"/>
    <w:p w14:paraId="52526F86" w14:textId="3F8D596C" w:rsidR="00335082" w:rsidRDefault="00335082" w:rsidP="00FF324A"/>
    <w:p w14:paraId="2CAC53BC" w14:textId="6A15226B" w:rsidR="00335082" w:rsidRDefault="00335082" w:rsidP="00FF324A"/>
    <w:p w14:paraId="47D65BE1" w14:textId="058FADFE" w:rsidR="00335082" w:rsidRDefault="00335082" w:rsidP="00FF324A"/>
    <w:p w14:paraId="7412A849" w14:textId="0ACEEF82" w:rsidR="00335082" w:rsidRDefault="00335082" w:rsidP="00FF324A"/>
    <w:p w14:paraId="3FC712C9" w14:textId="53288A93" w:rsidR="00335082" w:rsidRDefault="00335082" w:rsidP="00FF324A"/>
    <w:p w14:paraId="47DD036F" w14:textId="35080788" w:rsidR="00335082" w:rsidRPr="007B216F" w:rsidRDefault="00335082" w:rsidP="00335082">
      <w:pPr>
        <w:ind w:left="720" w:hanging="720"/>
        <w:rPr>
          <w:b/>
        </w:rPr>
      </w:pPr>
      <w:r>
        <w:rPr>
          <w:b/>
          <w:highlight w:val="green"/>
        </w:rPr>
        <w:lastRenderedPageBreak/>
        <w:t>Thursday</w:t>
      </w:r>
      <w:r w:rsidRPr="007A68D0">
        <w:rPr>
          <w:b/>
          <w:highlight w:val="green"/>
        </w:rPr>
        <w:t xml:space="preserve">, </w:t>
      </w:r>
      <w:r>
        <w:rPr>
          <w:b/>
          <w:highlight w:val="green"/>
        </w:rPr>
        <w:t>November</w:t>
      </w:r>
      <w:r w:rsidRPr="007A68D0">
        <w:rPr>
          <w:b/>
          <w:highlight w:val="green"/>
        </w:rPr>
        <w:t xml:space="preserve"> </w:t>
      </w:r>
      <w:r>
        <w:rPr>
          <w:b/>
          <w:highlight w:val="green"/>
        </w:rPr>
        <w:t>15, 2018</w:t>
      </w:r>
    </w:p>
    <w:p w14:paraId="04D99AA9" w14:textId="77777777" w:rsidR="00335082" w:rsidRPr="007B216F" w:rsidRDefault="00335082" w:rsidP="00335082">
      <w:pPr>
        <w:rPr>
          <w:b/>
          <w:sz w:val="18"/>
          <w:szCs w:val="18"/>
        </w:rPr>
      </w:pPr>
      <w:r w:rsidRPr="007B216F">
        <w:rPr>
          <w:b/>
          <w:sz w:val="18"/>
          <w:szCs w:val="18"/>
        </w:rPr>
        <w:t>To Do:</w:t>
      </w:r>
    </w:p>
    <w:p w14:paraId="2B0EF700" w14:textId="77777777" w:rsidR="00335082" w:rsidRDefault="00335082" w:rsidP="00335082">
      <w:pPr>
        <w:pStyle w:val="ListParagraph"/>
        <w:rPr>
          <w:sz w:val="18"/>
          <w:szCs w:val="18"/>
        </w:rPr>
      </w:pPr>
    </w:p>
    <w:p w14:paraId="782677EA" w14:textId="59BA0E6C" w:rsidR="00335082" w:rsidRPr="00D55BDE" w:rsidRDefault="00335082" w:rsidP="00335082">
      <w:pPr>
        <w:pStyle w:val="ListParagraph"/>
        <w:numPr>
          <w:ilvl w:val="0"/>
          <w:numId w:val="23"/>
        </w:numPr>
        <w:rPr>
          <w:strike/>
          <w:sz w:val="18"/>
          <w:szCs w:val="18"/>
        </w:rPr>
      </w:pPr>
      <w:r w:rsidRPr="00D55BDE">
        <w:rPr>
          <w:strike/>
          <w:sz w:val="18"/>
          <w:szCs w:val="18"/>
        </w:rPr>
        <w:t xml:space="preserve"> Run western blot gel </w:t>
      </w:r>
      <w:r w:rsidR="00E52044" w:rsidRPr="00D55BDE">
        <w:rPr>
          <w:strike/>
          <w:sz w:val="18"/>
          <w:szCs w:val="18"/>
        </w:rPr>
        <w:t xml:space="preserve">  </w:t>
      </w:r>
    </w:p>
    <w:p w14:paraId="51C839D2" w14:textId="7C943740" w:rsidR="003D6D45" w:rsidRPr="00D55BDE" w:rsidRDefault="003D6D45" w:rsidP="00335082">
      <w:pPr>
        <w:pStyle w:val="ListParagraph"/>
        <w:numPr>
          <w:ilvl w:val="0"/>
          <w:numId w:val="23"/>
        </w:numPr>
        <w:rPr>
          <w:strike/>
          <w:sz w:val="18"/>
          <w:szCs w:val="18"/>
        </w:rPr>
      </w:pPr>
      <w:r w:rsidRPr="00D55BDE">
        <w:rPr>
          <w:strike/>
          <w:sz w:val="18"/>
          <w:szCs w:val="18"/>
        </w:rPr>
        <w:t xml:space="preserve">Transfer western gel to membrane </w:t>
      </w:r>
    </w:p>
    <w:p w14:paraId="55591646" w14:textId="55B85258" w:rsidR="00335082" w:rsidRDefault="00335082" w:rsidP="00FF324A"/>
    <w:tbl>
      <w:tblPr>
        <w:tblStyle w:val="TableGrid"/>
        <w:tblW w:w="0" w:type="auto"/>
        <w:tblLook w:val="04A0" w:firstRow="1" w:lastRow="0" w:firstColumn="1" w:lastColumn="0" w:noHBand="0" w:noVBand="1"/>
      </w:tblPr>
      <w:tblGrid>
        <w:gridCol w:w="1165"/>
        <w:gridCol w:w="1260"/>
        <w:gridCol w:w="7789"/>
      </w:tblGrid>
      <w:tr w:rsidR="00335082" w14:paraId="09F36089" w14:textId="77777777" w:rsidTr="003D7FD0">
        <w:tc>
          <w:tcPr>
            <w:tcW w:w="1165" w:type="dxa"/>
          </w:tcPr>
          <w:p w14:paraId="65444F50" w14:textId="77777777" w:rsidR="00335082" w:rsidRDefault="00335082" w:rsidP="003D7FD0">
            <w:pPr>
              <w:jc w:val="left"/>
            </w:pPr>
            <w:r>
              <w:t xml:space="preserve">Lane </w:t>
            </w:r>
          </w:p>
        </w:tc>
        <w:tc>
          <w:tcPr>
            <w:tcW w:w="1260" w:type="dxa"/>
          </w:tcPr>
          <w:p w14:paraId="08A3960B" w14:textId="77777777" w:rsidR="00335082" w:rsidRDefault="00335082" w:rsidP="003D7FD0">
            <w:pPr>
              <w:jc w:val="left"/>
            </w:pPr>
            <w:r>
              <w:t xml:space="preserve">Volume </w:t>
            </w:r>
          </w:p>
        </w:tc>
        <w:tc>
          <w:tcPr>
            <w:tcW w:w="7789" w:type="dxa"/>
          </w:tcPr>
          <w:p w14:paraId="06BFDFA5" w14:textId="77777777" w:rsidR="00335082" w:rsidRDefault="00335082" w:rsidP="003D7FD0">
            <w:pPr>
              <w:jc w:val="left"/>
            </w:pPr>
            <w:r>
              <w:t xml:space="preserve">Contents </w:t>
            </w:r>
          </w:p>
        </w:tc>
      </w:tr>
      <w:tr w:rsidR="00E52044" w14:paraId="7FFBC8D3" w14:textId="77777777" w:rsidTr="003D7FD0">
        <w:tc>
          <w:tcPr>
            <w:tcW w:w="1165" w:type="dxa"/>
          </w:tcPr>
          <w:p w14:paraId="58CB25F5" w14:textId="77777777" w:rsidR="00E52044" w:rsidRDefault="00E52044" w:rsidP="00E52044">
            <w:pPr>
              <w:jc w:val="left"/>
            </w:pPr>
            <w:r>
              <w:t>1</w:t>
            </w:r>
          </w:p>
        </w:tc>
        <w:tc>
          <w:tcPr>
            <w:tcW w:w="1260" w:type="dxa"/>
          </w:tcPr>
          <w:p w14:paraId="047C1F12" w14:textId="1C279131" w:rsidR="00E52044" w:rsidRDefault="00E52044" w:rsidP="00E52044">
            <w:pPr>
              <w:jc w:val="left"/>
            </w:pPr>
            <w:r>
              <w:t>10ul</w:t>
            </w:r>
          </w:p>
        </w:tc>
        <w:tc>
          <w:tcPr>
            <w:tcW w:w="7789" w:type="dxa"/>
          </w:tcPr>
          <w:p w14:paraId="28C09AB5" w14:textId="2181A73F" w:rsidR="00E52044" w:rsidRDefault="00E52044" w:rsidP="00E52044">
            <w:pPr>
              <w:jc w:val="left"/>
            </w:pPr>
            <w:r>
              <w:t>Magic Mark Ladder (2ul ladder, 8ul 1x sample loading dye)</w:t>
            </w:r>
          </w:p>
        </w:tc>
      </w:tr>
      <w:tr w:rsidR="00E52044" w14:paraId="50D3263B" w14:textId="77777777" w:rsidTr="003D7FD0">
        <w:tc>
          <w:tcPr>
            <w:tcW w:w="1165" w:type="dxa"/>
          </w:tcPr>
          <w:p w14:paraId="795433E5" w14:textId="77777777" w:rsidR="00E52044" w:rsidRDefault="00E52044" w:rsidP="00E52044">
            <w:pPr>
              <w:jc w:val="left"/>
            </w:pPr>
            <w:r>
              <w:t>2</w:t>
            </w:r>
          </w:p>
        </w:tc>
        <w:tc>
          <w:tcPr>
            <w:tcW w:w="1260" w:type="dxa"/>
          </w:tcPr>
          <w:p w14:paraId="2E57D21A" w14:textId="110FFE0A" w:rsidR="00E52044" w:rsidRDefault="00E52044" w:rsidP="00E52044">
            <w:pPr>
              <w:jc w:val="left"/>
            </w:pPr>
            <w:r>
              <w:t>12ul</w:t>
            </w:r>
          </w:p>
        </w:tc>
        <w:tc>
          <w:tcPr>
            <w:tcW w:w="7789" w:type="dxa"/>
          </w:tcPr>
          <w:p w14:paraId="7A23F74C" w14:textId="17C1353A" w:rsidR="00E52044" w:rsidRDefault="00E52044" w:rsidP="00E52044">
            <w:pPr>
              <w:jc w:val="left"/>
            </w:pPr>
            <w:r>
              <w:t>1, T=0</w:t>
            </w:r>
          </w:p>
        </w:tc>
      </w:tr>
      <w:tr w:rsidR="00E52044" w14:paraId="66E21072" w14:textId="77777777" w:rsidTr="003D7FD0">
        <w:tc>
          <w:tcPr>
            <w:tcW w:w="1165" w:type="dxa"/>
          </w:tcPr>
          <w:p w14:paraId="4F6E7695" w14:textId="77777777" w:rsidR="00E52044" w:rsidRDefault="00E52044" w:rsidP="00E52044">
            <w:pPr>
              <w:jc w:val="left"/>
            </w:pPr>
            <w:r>
              <w:t>3</w:t>
            </w:r>
          </w:p>
        </w:tc>
        <w:tc>
          <w:tcPr>
            <w:tcW w:w="1260" w:type="dxa"/>
          </w:tcPr>
          <w:p w14:paraId="5BC8011A" w14:textId="413914D6" w:rsidR="00E52044" w:rsidRDefault="00E52044" w:rsidP="00E52044">
            <w:pPr>
              <w:jc w:val="left"/>
            </w:pPr>
            <w:r>
              <w:t>12ul</w:t>
            </w:r>
          </w:p>
        </w:tc>
        <w:tc>
          <w:tcPr>
            <w:tcW w:w="7789" w:type="dxa"/>
          </w:tcPr>
          <w:p w14:paraId="22DF2D85" w14:textId="6A23B3B5" w:rsidR="00E52044" w:rsidRDefault="00E52044" w:rsidP="00E52044">
            <w:pPr>
              <w:jc w:val="left"/>
            </w:pPr>
            <w:r>
              <w:t>3, T=0</w:t>
            </w:r>
          </w:p>
        </w:tc>
      </w:tr>
      <w:tr w:rsidR="00E52044" w14:paraId="4D2CDD11" w14:textId="77777777" w:rsidTr="003D7FD0">
        <w:tc>
          <w:tcPr>
            <w:tcW w:w="1165" w:type="dxa"/>
          </w:tcPr>
          <w:p w14:paraId="099DCA0C" w14:textId="77777777" w:rsidR="00E52044" w:rsidRDefault="00E52044" w:rsidP="00E52044">
            <w:pPr>
              <w:jc w:val="left"/>
            </w:pPr>
            <w:r>
              <w:t>4</w:t>
            </w:r>
          </w:p>
        </w:tc>
        <w:tc>
          <w:tcPr>
            <w:tcW w:w="1260" w:type="dxa"/>
          </w:tcPr>
          <w:p w14:paraId="055CDFAB" w14:textId="1363BE07" w:rsidR="00E52044" w:rsidRDefault="00E52044" w:rsidP="00E52044">
            <w:pPr>
              <w:jc w:val="left"/>
            </w:pPr>
            <w:r>
              <w:t>12ul</w:t>
            </w:r>
          </w:p>
        </w:tc>
        <w:tc>
          <w:tcPr>
            <w:tcW w:w="7789" w:type="dxa"/>
          </w:tcPr>
          <w:p w14:paraId="56FD442A" w14:textId="76B20516" w:rsidR="00E52044" w:rsidRDefault="00E52044" w:rsidP="00E52044">
            <w:pPr>
              <w:jc w:val="left"/>
            </w:pPr>
            <w:r>
              <w:t>5, T=0</w:t>
            </w:r>
          </w:p>
        </w:tc>
      </w:tr>
      <w:tr w:rsidR="00E52044" w14:paraId="143731AB" w14:textId="77777777" w:rsidTr="003D7FD0">
        <w:tc>
          <w:tcPr>
            <w:tcW w:w="1165" w:type="dxa"/>
          </w:tcPr>
          <w:p w14:paraId="4D29BEE6" w14:textId="77777777" w:rsidR="00E52044" w:rsidRDefault="00E52044" w:rsidP="00E52044">
            <w:pPr>
              <w:jc w:val="left"/>
            </w:pPr>
            <w:r>
              <w:t>5</w:t>
            </w:r>
          </w:p>
        </w:tc>
        <w:tc>
          <w:tcPr>
            <w:tcW w:w="1260" w:type="dxa"/>
          </w:tcPr>
          <w:p w14:paraId="558D62B5" w14:textId="58D52352" w:rsidR="00E52044" w:rsidRDefault="00E52044" w:rsidP="00E52044">
            <w:pPr>
              <w:jc w:val="left"/>
            </w:pPr>
            <w:r>
              <w:t>12ul</w:t>
            </w:r>
          </w:p>
        </w:tc>
        <w:tc>
          <w:tcPr>
            <w:tcW w:w="7789" w:type="dxa"/>
          </w:tcPr>
          <w:p w14:paraId="2C109BD6" w14:textId="5DB82DA5" w:rsidR="00E52044" w:rsidRDefault="00E52044" w:rsidP="00E52044">
            <w:pPr>
              <w:jc w:val="left"/>
            </w:pPr>
            <w:r>
              <w:t>1, T=30</w:t>
            </w:r>
          </w:p>
        </w:tc>
      </w:tr>
      <w:tr w:rsidR="00E52044" w14:paraId="5A58F86E" w14:textId="77777777" w:rsidTr="003D7FD0">
        <w:tc>
          <w:tcPr>
            <w:tcW w:w="1165" w:type="dxa"/>
          </w:tcPr>
          <w:p w14:paraId="24792731" w14:textId="77777777" w:rsidR="00E52044" w:rsidRDefault="00E52044" w:rsidP="00E52044">
            <w:pPr>
              <w:jc w:val="left"/>
            </w:pPr>
            <w:r>
              <w:t>6</w:t>
            </w:r>
          </w:p>
        </w:tc>
        <w:tc>
          <w:tcPr>
            <w:tcW w:w="1260" w:type="dxa"/>
          </w:tcPr>
          <w:p w14:paraId="56E153DF" w14:textId="43E39A95" w:rsidR="00E52044" w:rsidRDefault="00E52044" w:rsidP="00E52044">
            <w:pPr>
              <w:jc w:val="left"/>
            </w:pPr>
            <w:r>
              <w:t>12ul</w:t>
            </w:r>
          </w:p>
        </w:tc>
        <w:tc>
          <w:tcPr>
            <w:tcW w:w="7789" w:type="dxa"/>
          </w:tcPr>
          <w:p w14:paraId="1D5B8062" w14:textId="15C816D4" w:rsidR="00E52044" w:rsidRDefault="00E52044" w:rsidP="00E52044">
            <w:pPr>
              <w:jc w:val="left"/>
            </w:pPr>
            <w:r>
              <w:t>3, T=30</w:t>
            </w:r>
          </w:p>
        </w:tc>
      </w:tr>
      <w:tr w:rsidR="00E52044" w14:paraId="53D28244" w14:textId="77777777" w:rsidTr="003D7FD0">
        <w:tc>
          <w:tcPr>
            <w:tcW w:w="1165" w:type="dxa"/>
          </w:tcPr>
          <w:p w14:paraId="223F8315" w14:textId="77777777" w:rsidR="00E52044" w:rsidRDefault="00E52044" w:rsidP="00E52044">
            <w:pPr>
              <w:jc w:val="left"/>
            </w:pPr>
            <w:r>
              <w:t>7</w:t>
            </w:r>
          </w:p>
        </w:tc>
        <w:tc>
          <w:tcPr>
            <w:tcW w:w="1260" w:type="dxa"/>
          </w:tcPr>
          <w:p w14:paraId="79947E6A" w14:textId="5DD6A858" w:rsidR="00E52044" w:rsidRDefault="00E52044" w:rsidP="00E52044">
            <w:pPr>
              <w:jc w:val="left"/>
            </w:pPr>
            <w:r>
              <w:t>12ul</w:t>
            </w:r>
          </w:p>
        </w:tc>
        <w:tc>
          <w:tcPr>
            <w:tcW w:w="7789" w:type="dxa"/>
          </w:tcPr>
          <w:p w14:paraId="50C294C7" w14:textId="6B8C034C" w:rsidR="00E52044" w:rsidRDefault="00E52044" w:rsidP="00E52044">
            <w:pPr>
              <w:jc w:val="left"/>
            </w:pPr>
            <w:r>
              <w:t>5, T=30</w:t>
            </w:r>
          </w:p>
        </w:tc>
      </w:tr>
      <w:tr w:rsidR="00E52044" w14:paraId="438B1FC1" w14:textId="77777777" w:rsidTr="003D7FD0">
        <w:tc>
          <w:tcPr>
            <w:tcW w:w="1165" w:type="dxa"/>
          </w:tcPr>
          <w:p w14:paraId="4DDC3ABA" w14:textId="77777777" w:rsidR="00E52044" w:rsidRDefault="00E52044" w:rsidP="00E52044">
            <w:pPr>
              <w:jc w:val="left"/>
            </w:pPr>
            <w:r>
              <w:t>8</w:t>
            </w:r>
          </w:p>
        </w:tc>
        <w:tc>
          <w:tcPr>
            <w:tcW w:w="1260" w:type="dxa"/>
          </w:tcPr>
          <w:p w14:paraId="14C5CB1D" w14:textId="05A81C22" w:rsidR="00E52044" w:rsidRDefault="00E52044" w:rsidP="00E52044">
            <w:pPr>
              <w:jc w:val="left"/>
            </w:pPr>
            <w:r>
              <w:t>12ul</w:t>
            </w:r>
          </w:p>
        </w:tc>
        <w:tc>
          <w:tcPr>
            <w:tcW w:w="7789" w:type="dxa"/>
          </w:tcPr>
          <w:p w14:paraId="030DCD56" w14:textId="1987FA80" w:rsidR="00E52044" w:rsidRDefault="00E52044" w:rsidP="00E52044">
            <w:pPr>
              <w:jc w:val="left"/>
            </w:pPr>
            <w:r>
              <w:t>1, T=60</w:t>
            </w:r>
          </w:p>
        </w:tc>
      </w:tr>
      <w:tr w:rsidR="00E52044" w14:paraId="14143151" w14:textId="77777777" w:rsidTr="003D7FD0">
        <w:tc>
          <w:tcPr>
            <w:tcW w:w="1165" w:type="dxa"/>
          </w:tcPr>
          <w:p w14:paraId="4B4DFBD8" w14:textId="77777777" w:rsidR="00E52044" w:rsidRDefault="00E52044" w:rsidP="00E52044">
            <w:pPr>
              <w:jc w:val="left"/>
            </w:pPr>
            <w:r>
              <w:t>9</w:t>
            </w:r>
          </w:p>
        </w:tc>
        <w:tc>
          <w:tcPr>
            <w:tcW w:w="1260" w:type="dxa"/>
          </w:tcPr>
          <w:p w14:paraId="09C357F3" w14:textId="245A4E3F" w:rsidR="00E52044" w:rsidRDefault="00E52044" w:rsidP="00E52044">
            <w:pPr>
              <w:jc w:val="left"/>
            </w:pPr>
            <w:r>
              <w:t>12ul</w:t>
            </w:r>
          </w:p>
        </w:tc>
        <w:tc>
          <w:tcPr>
            <w:tcW w:w="7789" w:type="dxa"/>
          </w:tcPr>
          <w:p w14:paraId="2611CDE3" w14:textId="296932D6" w:rsidR="00E52044" w:rsidRDefault="00E52044" w:rsidP="00E52044">
            <w:pPr>
              <w:jc w:val="left"/>
            </w:pPr>
            <w:r>
              <w:t>3, T=60</w:t>
            </w:r>
          </w:p>
        </w:tc>
      </w:tr>
      <w:tr w:rsidR="00E52044" w14:paraId="74456F4B" w14:textId="77777777" w:rsidTr="003D7FD0">
        <w:tc>
          <w:tcPr>
            <w:tcW w:w="1165" w:type="dxa"/>
          </w:tcPr>
          <w:p w14:paraId="65B4BE93" w14:textId="77777777" w:rsidR="00E52044" w:rsidRDefault="00E52044" w:rsidP="00E52044">
            <w:pPr>
              <w:jc w:val="left"/>
            </w:pPr>
            <w:r>
              <w:t>10</w:t>
            </w:r>
          </w:p>
        </w:tc>
        <w:tc>
          <w:tcPr>
            <w:tcW w:w="1260" w:type="dxa"/>
          </w:tcPr>
          <w:p w14:paraId="61FFF88C" w14:textId="49A057A3" w:rsidR="00E52044" w:rsidRDefault="00E52044" w:rsidP="00E52044">
            <w:pPr>
              <w:jc w:val="left"/>
            </w:pPr>
            <w:r>
              <w:t>12ul</w:t>
            </w:r>
          </w:p>
        </w:tc>
        <w:tc>
          <w:tcPr>
            <w:tcW w:w="7789" w:type="dxa"/>
          </w:tcPr>
          <w:p w14:paraId="33EF0952" w14:textId="10C93A29" w:rsidR="00E52044" w:rsidRDefault="00E52044" w:rsidP="00E52044">
            <w:pPr>
              <w:jc w:val="left"/>
            </w:pPr>
            <w:r>
              <w:t>5, T=60</w:t>
            </w:r>
          </w:p>
        </w:tc>
      </w:tr>
      <w:tr w:rsidR="00E52044" w14:paraId="32E8CADF" w14:textId="77777777" w:rsidTr="003D7FD0">
        <w:tc>
          <w:tcPr>
            <w:tcW w:w="1165" w:type="dxa"/>
          </w:tcPr>
          <w:p w14:paraId="26CB8EA7" w14:textId="77777777" w:rsidR="00E52044" w:rsidRDefault="00E52044" w:rsidP="00E52044">
            <w:pPr>
              <w:jc w:val="left"/>
            </w:pPr>
            <w:r>
              <w:t>11</w:t>
            </w:r>
          </w:p>
        </w:tc>
        <w:tc>
          <w:tcPr>
            <w:tcW w:w="1260" w:type="dxa"/>
          </w:tcPr>
          <w:p w14:paraId="6A2C60A0" w14:textId="1CFAF3E3" w:rsidR="00E52044" w:rsidRDefault="00E52044" w:rsidP="00E52044">
            <w:pPr>
              <w:jc w:val="left"/>
            </w:pPr>
            <w:r>
              <w:t>12ul</w:t>
            </w:r>
          </w:p>
        </w:tc>
        <w:tc>
          <w:tcPr>
            <w:tcW w:w="7789" w:type="dxa"/>
          </w:tcPr>
          <w:p w14:paraId="4383D0A9" w14:textId="25CDECBF" w:rsidR="00E52044" w:rsidRDefault="00E52044" w:rsidP="00E52044">
            <w:pPr>
              <w:jc w:val="left"/>
            </w:pPr>
            <w:r>
              <w:t>1, T=2hr</w:t>
            </w:r>
          </w:p>
        </w:tc>
      </w:tr>
      <w:tr w:rsidR="00E52044" w14:paraId="70530DD6" w14:textId="77777777" w:rsidTr="003D7FD0">
        <w:tc>
          <w:tcPr>
            <w:tcW w:w="1165" w:type="dxa"/>
          </w:tcPr>
          <w:p w14:paraId="27BBA0EF" w14:textId="77777777" w:rsidR="00E52044" w:rsidRDefault="00E52044" w:rsidP="00E52044">
            <w:pPr>
              <w:jc w:val="left"/>
            </w:pPr>
            <w:r>
              <w:t>12</w:t>
            </w:r>
          </w:p>
        </w:tc>
        <w:tc>
          <w:tcPr>
            <w:tcW w:w="1260" w:type="dxa"/>
          </w:tcPr>
          <w:p w14:paraId="6419B515" w14:textId="153B032D" w:rsidR="00E52044" w:rsidRDefault="00E52044" w:rsidP="00E52044">
            <w:pPr>
              <w:jc w:val="left"/>
            </w:pPr>
            <w:r>
              <w:t>12ul</w:t>
            </w:r>
          </w:p>
        </w:tc>
        <w:tc>
          <w:tcPr>
            <w:tcW w:w="7789" w:type="dxa"/>
          </w:tcPr>
          <w:p w14:paraId="4944D2AD" w14:textId="14ACA547" w:rsidR="00E52044" w:rsidRDefault="00E52044" w:rsidP="00E52044">
            <w:pPr>
              <w:jc w:val="left"/>
            </w:pPr>
            <w:r>
              <w:t>3, T=2hr</w:t>
            </w:r>
          </w:p>
        </w:tc>
      </w:tr>
      <w:tr w:rsidR="00E52044" w14:paraId="6EEE7052" w14:textId="77777777" w:rsidTr="003D7FD0">
        <w:tc>
          <w:tcPr>
            <w:tcW w:w="1165" w:type="dxa"/>
          </w:tcPr>
          <w:p w14:paraId="54DAA0A8" w14:textId="1EACC090" w:rsidR="00E52044" w:rsidRDefault="00E52044" w:rsidP="00E52044">
            <w:pPr>
              <w:jc w:val="left"/>
            </w:pPr>
            <w:r>
              <w:t>13</w:t>
            </w:r>
          </w:p>
        </w:tc>
        <w:tc>
          <w:tcPr>
            <w:tcW w:w="1260" w:type="dxa"/>
          </w:tcPr>
          <w:p w14:paraId="62522332" w14:textId="727213C2" w:rsidR="00E52044" w:rsidRDefault="00E52044" w:rsidP="00E52044">
            <w:pPr>
              <w:jc w:val="left"/>
            </w:pPr>
            <w:r>
              <w:t>12ul</w:t>
            </w:r>
          </w:p>
        </w:tc>
        <w:tc>
          <w:tcPr>
            <w:tcW w:w="7789" w:type="dxa"/>
          </w:tcPr>
          <w:p w14:paraId="041D3106" w14:textId="05741923" w:rsidR="00E52044" w:rsidRDefault="00E52044" w:rsidP="00E52044">
            <w:pPr>
              <w:jc w:val="left"/>
            </w:pPr>
            <w:r>
              <w:t>5, T=2hr</w:t>
            </w:r>
          </w:p>
        </w:tc>
      </w:tr>
      <w:tr w:rsidR="00E52044" w14:paraId="5C78D72C" w14:textId="77777777" w:rsidTr="003D7FD0">
        <w:tc>
          <w:tcPr>
            <w:tcW w:w="1165" w:type="dxa"/>
          </w:tcPr>
          <w:p w14:paraId="4A96A658" w14:textId="6D12BBF9" w:rsidR="00E52044" w:rsidRDefault="00E52044" w:rsidP="00E52044">
            <w:pPr>
              <w:jc w:val="left"/>
            </w:pPr>
            <w:r>
              <w:t>14</w:t>
            </w:r>
          </w:p>
        </w:tc>
        <w:tc>
          <w:tcPr>
            <w:tcW w:w="1260" w:type="dxa"/>
          </w:tcPr>
          <w:p w14:paraId="107865AC" w14:textId="00271818" w:rsidR="00E52044" w:rsidRDefault="00E52044" w:rsidP="00E52044">
            <w:pPr>
              <w:jc w:val="left"/>
            </w:pPr>
            <w:r>
              <w:t>10ul</w:t>
            </w:r>
          </w:p>
        </w:tc>
        <w:tc>
          <w:tcPr>
            <w:tcW w:w="7789" w:type="dxa"/>
          </w:tcPr>
          <w:p w14:paraId="75E139F1" w14:textId="71C82D62" w:rsidR="00E52044" w:rsidRDefault="00E52044" w:rsidP="00E52044">
            <w:pPr>
              <w:jc w:val="left"/>
            </w:pPr>
            <w:r>
              <w:t xml:space="preserve">Benchmark Unstained Ladder </w:t>
            </w:r>
          </w:p>
        </w:tc>
      </w:tr>
      <w:tr w:rsidR="00E52044" w14:paraId="45296103" w14:textId="77777777" w:rsidTr="003D7FD0">
        <w:tc>
          <w:tcPr>
            <w:tcW w:w="1165" w:type="dxa"/>
          </w:tcPr>
          <w:p w14:paraId="1A0E4871" w14:textId="23C1E2B2" w:rsidR="00E52044" w:rsidRDefault="00E52044" w:rsidP="00E52044">
            <w:pPr>
              <w:jc w:val="left"/>
            </w:pPr>
            <w:r>
              <w:t>15</w:t>
            </w:r>
          </w:p>
        </w:tc>
        <w:tc>
          <w:tcPr>
            <w:tcW w:w="1260" w:type="dxa"/>
          </w:tcPr>
          <w:p w14:paraId="30FDE7E6" w14:textId="351B3484" w:rsidR="00E52044" w:rsidRDefault="00E52044" w:rsidP="00E52044">
            <w:pPr>
              <w:jc w:val="left"/>
            </w:pPr>
            <w:r>
              <w:t xml:space="preserve">12ul </w:t>
            </w:r>
          </w:p>
        </w:tc>
        <w:tc>
          <w:tcPr>
            <w:tcW w:w="7789" w:type="dxa"/>
          </w:tcPr>
          <w:p w14:paraId="17B63C06" w14:textId="4762BCBC" w:rsidR="00E52044" w:rsidRDefault="00E52044" w:rsidP="00E52044">
            <w:pPr>
              <w:jc w:val="left"/>
            </w:pPr>
            <w:r>
              <w:t>Control</w:t>
            </w:r>
          </w:p>
        </w:tc>
      </w:tr>
    </w:tbl>
    <w:p w14:paraId="1B3BEEC9" w14:textId="77777777" w:rsidR="00335082" w:rsidRPr="00FF324A" w:rsidRDefault="00335082" w:rsidP="00FF324A"/>
    <w:p w14:paraId="7F511BCA" w14:textId="18B4CA68" w:rsidR="002646D4" w:rsidRDefault="002646D4" w:rsidP="001F62ED">
      <w:pPr>
        <w:pStyle w:val="Heading1"/>
      </w:pPr>
    </w:p>
    <w:p w14:paraId="3A75C256" w14:textId="390D66A4" w:rsidR="003858FA" w:rsidRPr="007B216F" w:rsidRDefault="003858FA" w:rsidP="003858FA">
      <w:pPr>
        <w:ind w:left="720" w:hanging="720"/>
        <w:rPr>
          <w:b/>
        </w:rPr>
      </w:pPr>
      <w:r>
        <w:rPr>
          <w:b/>
          <w:highlight w:val="green"/>
        </w:rPr>
        <w:t>Monday</w:t>
      </w:r>
      <w:r w:rsidRPr="007A68D0">
        <w:rPr>
          <w:b/>
          <w:highlight w:val="green"/>
        </w:rPr>
        <w:t xml:space="preserve">, </w:t>
      </w:r>
      <w:r>
        <w:rPr>
          <w:b/>
          <w:highlight w:val="green"/>
        </w:rPr>
        <w:t>November</w:t>
      </w:r>
      <w:r w:rsidRPr="007A68D0">
        <w:rPr>
          <w:b/>
          <w:highlight w:val="green"/>
        </w:rPr>
        <w:t xml:space="preserve"> </w:t>
      </w:r>
      <w:r>
        <w:rPr>
          <w:b/>
          <w:highlight w:val="green"/>
        </w:rPr>
        <w:t>26, 2018</w:t>
      </w:r>
    </w:p>
    <w:p w14:paraId="52AD24A6" w14:textId="77777777" w:rsidR="003858FA" w:rsidRPr="007B216F" w:rsidRDefault="003858FA" w:rsidP="003858FA">
      <w:pPr>
        <w:rPr>
          <w:b/>
          <w:sz w:val="18"/>
          <w:szCs w:val="18"/>
        </w:rPr>
      </w:pPr>
      <w:r w:rsidRPr="007B216F">
        <w:rPr>
          <w:b/>
          <w:sz w:val="18"/>
          <w:szCs w:val="18"/>
        </w:rPr>
        <w:t>To Do:</w:t>
      </w:r>
    </w:p>
    <w:p w14:paraId="5763D21D" w14:textId="77777777" w:rsidR="003858FA" w:rsidRDefault="003858FA" w:rsidP="003858FA">
      <w:pPr>
        <w:pStyle w:val="ListParagraph"/>
        <w:rPr>
          <w:sz w:val="18"/>
          <w:szCs w:val="18"/>
        </w:rPr>
      </w:pPr>
    </w:p>
    <w:p w14:paraId="4947BF3B" w14:textId="2F95CD18" w:rsidR="003858FA" w:rsidRPr="00EA4B9A" w:rsidRDefault="003858FA" w:rsidP="003858FA">
      <w:pPr>
        <w:pStyle w:val="ListParagraph"/>
        <w:numPr>
          <w:ilvl w:val="0"/>
          <w:numId w:val="24"/>
        </w:numPr>
        <w:rPr>
          <w:strike/>
          <w:sz w:val="18"/>
          <w:szCs w:val="18"/>
        </w:rPr>
      </w:pPr>
      <w:r w:rsidRPr="00EA4B9A">
        <w:rPr>
          <w:strike/>
          <w:sz w:val="18"/>
          <w:szCs w:val="18"/>
        </w:rPr>
        <w:t>Run western blot gel again</w:t>
      </w:r>
      <w:r w:rsidR="004D055E" w:rsidRPr="00EA4B9A">
        <w:rPr>
          <w:strike/>
          <w:sz w:val="18"/>
          <w:szCs w:val="18"/>
        </w:rPr>
        <w:t xml:space="preserve"> also run another gel of 0, 20, 30, 45 (flasks 1,3,5)</w:t>
      </w:r>
    </w:p>
    <w:p w14:paraId="207AEB34" w14:textId="77777777" w:rsidR="003858FA" w:rsidRPr="00EA4B9A" w:rsidRDefault="003858FA" w:rsidP="003858FA">
      <w:pPr>
        <w:pStyle w:val="ListParagraph"/>
        <w:numPr>
          <w:ilvl w:val="0"/>
          <w:numId w:val="24"/>
        </w:numPr>
        <w:rPr>
          <w:strike/>
          <w:sz w:val="18"/>
          <w:szCs w:val="18"/>
        </w:rPr>
      </w:pPr>
      <w:r w:rsidRPr="00EA4B9A">
        <w:rPr>
          <w:strike/>
          <w:sz w:val="18"/>
          <w:szCs w:val="18"/>
        </w:rPr>
        <w:t xml:space="preserve">Transfer to membrane, keep in blocking buffer </w:t>
      </w:r>
    </w:p>
    <w:p w14:paraId="5EF6E818" w14:textId="77777777" w:rsidR="003858FA" w:rsidRDefault="003858FA" w:rsidP="003858FA">
      <w:pPr>
        <w:pStyle w:val="ListParagraph"/>
        <w:numPr>
          <w:ilvl w:val="0"/>
          <w:numId w:val="24"/>
        </w:numPr>
        <w:rPr>
          <w:sz w:val="18"/>
          <w:szCs w:val="18"/>
        </w:rPr>
      </w:pPr>
      <w:r>
        <w:rPr>
          <w:sz w:val="18"/>
          <w:szCs w:val="18"/>
        </w:rPr>
        <w:t>Tuesday- Day 1 of protein purification</w:t>
      </w:r>
    </w:p>
    <w:p w14:paraId="3E8377DA" w14:textId="0F1069AF" w:rsidR="003858FA" w:rsidRDefault="003858FA" w:rsidP="003858FA">
      <w:pPr>
        <w:pStyle w:val="ListParagraph"/>
        <w:numPr>
          <w:ilvl w:val="0"/>
          <w:numId w:val="24"/>
        </w:numPr>
        <w:rPr>
          <w:sz w:val="18"/>
          <w:szCs w:val="18"/>
        </w:rPr>
      </w:pPr>
      <w:r>
        <w:rPr>
          <w:sz w:val="18"/>
          <w:szCs w:val="18"/>
        </w:rPr>
        <w:t>Wednesday- Day 2 purification, run gels</w:t>
      </w:r>
    </w:p>
    <w:p w14:paraId="2B808C43" w14:textId="06C38604" w:rsidR="003858FA" w:rsidRPr="003858FA" w:rsidRDefault="003858FA" w:rsidP="003858FA">
      <w:pPr>
        <w:pStyle w:val="ListParagraph"/>
        <w:numPr>
          <w:ilvl w:val="0"/>
          <w:numId w:val="24"/>
        </w:numPr>
        <w:rPr>
          <w:sz w:val="18"/>
          <w:szCs w:val="18"/>
        </w:rPr>
      </w:pPr>
      <w:r>
        <w:rPr>
          <w:sz w:val="18"/>
          <w:szCs w:val="18"/>
        </w:rPr>
        <w:t xml:space="preserve">Thursday, gel staining and western blot development </w:t>
      </w:r>
      <w:r w:rsidRPr="003858FA">
        <w:rPr>
          <w:sz w:val="18"/>
          <w:szCs w:val="18"/>
        </w:rPr>
        <w:t xml:space="preserve"> </w:t>
      </w:r>
    </w:p>
    <w:p w14:paraId="6AC5C9C0" w14:textId="40D9C003" w:rsidR="00F73B7E" w:rsidRDefault="00F73B7E" w:rsidP="003858FA">
      <w:pPr>
        <w:ind w:firstLine="720"/>
      </w:pPr>
    </w:p>
    <w:p w14:paraId="7CA81744" w14:textId="57918649" w:rsidR="00F73B7E" w:rsidRDefault="00F73B7E" w:rsidP="00F73B7E"/>
    <w:p w14:paraId="04D97EA8" w14:textId="26DCA83B" w:rsidR="00F73B7E" w:rsidRDefault="00F73B7E" w:rsidP="00F73B7E"/>
    <w:p w14:paraId="7A2EB7EC" w14:textId="6D52C66D" w:rsidR="00F73B7E" w:rsidRDefault="00F73B7E" w:rsidP="00F73B7E"/>
    <w:p w14:paraId="1B9340CE" w14:textId="7B29E664" w:rsidR="00F73B7E" w:rsidRDefault="00F73B7E" w:rsidP="00F73B7E"/>
    <w:p w14:paraId="11787614" w14:textId="785621BF" w:rsidR="00F73B7E" w:rsidRDefault="006F10CA" w:rsidP="00F73B7E">
      <w:r>
        <w:lastRenderedPageBreak/>
        <w:t>Run 2 gels (Nu-Page 4-12% MES)</w:t>
      </w:r>
      <w:r w:rsidR="003D7FD0">
        <w:t xml:space="preserve"> </w:t>
      </w:r>
      <w:r w:rsidR="00514CF4">
        <w:t xml:space="preserve"> </w:t>
      </w:r>
      <w:r w:rsidR="006D1A21">
        <w:t xml:space="preserve">  </w:t>
      </w:r>
    </w:p>
    <w:tbl>
      <w:tblPr>
        <w:tblStyle w:val="TableGrid"/>
        <w:tblW w:w="0" w:type="auto"/>
        <w:tblLook w:val="04A0" w:firstRow="1" w:lastRow="0" w:firstColumn="1" w:lastColumn="0" w:noHBand="0" w:noVBand="1"/>
      </w:tblPr>
      <w:tblGrid>
        <w:gridCol w:w="1165"/>
        <w:gridCol w:w="1260"/>
        <w:gridCol w:w="7789"/>
      </w:tblGrid>
      <w:tr w:rsidR="00042031" w14:paraId="29458A7D" w14:textId="77777777" w:rsidTr="003D7FD0">
        <w:tc>
          <w:tcPr>
            <w:tcW w:w="1165" w:type="dxa"/>
          </w:tcPr>
          <w:p w14:paraId="2489A8A7" w14:textId="77777777" w:rsidR="00042031" w:rsidRDefault="00042031" w:rsidP="003D7FD0">
            <w:pPr>
              <w:jc w:val="left"/>
            </w:pPr>
            <w:r>
              <w:t xml:space="preserve">Lane </w:t>
            </w:r>
          </w:p>
        </w:tc>
        <w:tc>
          <w:tcPr>
            <w:tcW w:w="1260" w:type="dxa"/>
          </w:tcPr>
          <w:p w14:paraId="5017E356" w14:textId="77777777" w:rsidR="00042031" w:rsidRDefault="00042031" w:rsidP="003D7FD0">
            <w:pPr>
              <w:jc w:val="left"/>
            </w:pPr>
            <w:r>
              <w:t xml:space="preserve">Volume </w:t>
            </w:r>
          </w:p>
        </w:tc>
        <w:tc>
          <w:tcPr>
            <w:tcW w:w="7789" w:type="dxa"/>
          </w:tcPr>
          <w:p w14:paraId="3F793DD2" w14:textId="77777777" w:rsidR="00042031" w:rsidRDefault="00042031" w:rsidP="003D7FD0">
            <w:pPr>
              <w:jc w:val="left"/>
            </w:pPr>
            <w:r>
              <w:t xml:space="preserve">Contents </w:t>
            </w:r>
          </w:p>
        </w:tc>
      </w:tr>
      <w:tr w:rsidR="00042031" w14:paraId="220A5207" w14:textId="77777777" w:rsidTr="003D7FD0">
        <w:tc>
          <w:tcPr>
            <w:tcW w:w="1165" w:type="dxa"/>
          </w:tcPr>
          <w:p w14:paraId="6BDEB825" w14:textId="77777777" w:rsidR="00042031" w:rsidRDefault="00042031" w:rsidP="003D7FD0">
            <w:pPr>
              <w:jc w:val="left"/>
            </w:pPr>
            <w:r>
              <w:t>1</w:t>
            </w:r>
          </w:p>
        </w:tc>
        <w:tc>
          <w:tcPr>
            <w:tcW w:w="1260" w:type="dxa"/>
          </w:tcPr>
          <w:p w14:paraId="5A4B625E" w14:textId="77777777" w:rsidR="00042031" w:rsidRDefault="00042031" w:rsidP="003D7FD0">
            <w:pPr>
              <w:jc w:val="left"/>
            </w:pPr>
            <w:r>
              <w:t>10ul</w:t>
            </w:r>
          </w:p>
        </w:tc>
        <w:tc>
          <w:tcPr>
            <w:tcW w:w="7789" w:type="dxa"/>
          </w:tcPr>
          <w:p w14:paraId="1909A4F7" w14:textId="77777777" w:rsidR="00042031" w:rsidRDefault="00042031" w:rsidP="003D7FD0">
            <w:pPr>
              <w:jc w:val="left"/>
            </w:pPr>
            <w:r>
              <w:t>Magic Mark Ladder (2ul ladder, 8ul 1x sample loading dye)</w:t>
            </w:r>
          </w:p>
        </w:tc>
      </w:tr>
      <w:tr w:rsidR="00042031" w14:paraId="634AA20B" w14:textId="77777777" w:rsidTr="003D7FD0">
        <w:tc>
          <w:tcPr>
            <w:tcW w:w="1165" w:type="dxa"/>
          </w:tcPr>
          <w:p w14:paraId="00F99629" w14:textId="77777777" w:rsidR="00042031" w:rsidRDefault="00042031" w:rsidP="003D7FD0">
            <w:pPr>
              <w:jc w:val="left"/>
            </w:pPr>
            <w:r>
              <w:t>2</w:t>
            </w:r>
          </w:p>
        </w:tc>
        <w:tc>
          <w:tcPr>
            <w:tcW w:w="1260" w:type="dxa"/>
          </w:tcPr>
          <w:p w14:paraId="02025E8B" w14:textId="77777777" w:rsidR="00042031" w:rsidRDefault="00042031" w:rsidP="003D7FD0">
            <w:pPr>
              <w:jc w:val="left"/>
            </w:pPr>
            <w:r>
              <w:t>12ul</w:t>
            </w:r>
          </w:p>
        </w:tc>
        <w:tc>
          <w:tcPr>
            <w:tcW w:w="7789" w:type="dxa"/>
          </w:tcPr>
          <w:p w14:paraId="2FF19E17" w14:textId="77777777" w:rsidR="00042031" w:rsidRDefault="00042031" w:rsidP="003D7FD0">
            <w:pPr>
              <w:jc w:val="left"/>
            </w:pPr>
            <w:r>
              <w:t>1, T=0</w:t>
            </w:r>
          </w:p>
        </w:tc>
      </w:tr>
      <w:tr w:rsidR="00042031" w14:paraId="0D35384F" w14:textId="77777777" w:rsidTr="003D7FD0">
        <w:tc>
          <w:tcPr>
            <w:tcW w:w="1165" w:type="dxa"/>
          </w:tcPr>
          <w:p w14:paraId="41376EB4" w14:textId="77777777" w:rsidR="00042031" w:rsidRDefault="00042031" w:rsidP="003D7FD0">
            <w:pPr>
              <w:jc w:val="left"/>
            </w:pPr>
            <w:r>
              <w:t>3</w:t>
            </w:r>
          </w:p>
        </w:tc>
        <w:tc>
          <w:tcPr>
            <w:tcW w:w="1260" w:type="dxa"/>
          </w:tcPr>
          <w:p w14:paraId="069EC45D" w14:textId="77777777" w:rsidR="00042031" w:rsidRDefault="00042031" w:rsidP="003D7FD0">
            <w:pPr>
              <w:jc w:val="left"/>
            </w:pPr>
            <w:r>
              <w:t>12ul</w:t>
            </w:r>
          </w:p>
        </w:tc>
        <w:tc>
          <w:tcPr>
            <w:tcW w:w="7789" w:type="dxa"/>
          </w:tcPr>
          <w:p w14:paraId="13DFD684" w14:textId="77777777" w:rsidR="00042031" w:rsidRDefault="00042031" w:rsidP="003D7FD0">
            <w:pPr>
              <w:jc w:val="left"/>
            </w:pPr>
            <w:r>
              <w:t>3, T=0</w:t>
            </w:r>
          </w:p>
        </w:tc>
      </w:tr>
      <w:tr w:rsidR="00042031" w14:paraId="2436D4F8" w14:textId="77777777" w:rsidTr="003D7FD0">
        <w:tc>
          <w:tcPr>
            <w:tcW w:w="1165" w:type="dxa"/>
          </w:tcPr>
          <w:p w14:paraId="4DBDE492" w14:textId="77777777" w:rsidR="00042031" w:rsidRDefault="00042031" w:rsidP="003D7FD0">
            <w:pPr>
              <w:jc w:val="left"/>
            </w:pPr>
            <w:r>
              <w:t>4</w:t>
            </w:r>
          </w:p>
        </w:tc>
        <w:tc>
          <w:tcPr>
            <w:tcW w:w="1260" w:type="dxa"/>
          </w:tcPr>
          <w:p w14:paraId="08F6A5E2" w14:textId="77777777" w:rsidR="00042031" w:rsidRDefault="00042031" w:rsidP="003D7FD0">
            <w:pPr>
              <w:jc w:val="left"/>
            </w:pPr>
            <w:r>
              <w:t>12ul</w:t>
            </w:r>
          </w:p>
        </w:tc>
        <w:tc>
          <w:tcPr>
            <w:tcW w:w="7789" w:type="dxa"/>
          </w:tcPr>
          <w:p w14:paraId="794697B4" w14:textId="77777777" w:rsidR="00042031" w:rsidRDefault="00042031" w:rsidP="003D7FD0">
            <w:pPr>
              <w:jc w:val="left"/>
            </w:pPr>
            <w:r>
              <w:t>5, T=0</w:t>
            </w:r>
          </w:p>
        </w:tc>
      </w:tr>
      <w:tr w:rsidR="00042031" w14:paraId="00C53BB7" w14:textId="77777777" w:rsidTr="003D7FD0">
        <w:tc>
          <w:tcPr>
            <w:tcW w:w="1165" w:type="dxa"/>
          </w:tcPr>
          <w:p w14:paraId="6694FC3E" w14:textId="77777777" w:rsidR="00042031" w:rsidRDefault="00042031" w:rsidP="003D7FD0">
            <w:pPr>
              <w:jc w:val="left"/>
            </w:pPr>
            <w:r>
              <w:t>5</w:t>
            </w:r>
          </w:p>
        </w:tc>
        <w:tc>
          <w:tcPr>
            <w:tcW w:w="1260" w:type="dxa"/>
          </w:tcPr>
          <w:p w14:paraId="7C9DC1AB" w14:textId="77777777" w:rsidR="00042031" w:rsidRDefault="00042031" w:rsidP="003D7FD0">
            <w:pPr>
              <w:jc w:val="left"/>
            </w:pPr>
            <w:r>
              <w:t>12ul</w:t>
            </w:r>
          </w:p>
        </w:tc>
        <w:tc>
          <w:tcPr>
            <w:tcW w:w="7789" w:type="dxa"/>
          </w:tcPr>
          <w:p w14:paraId="4B1BB395" w14:textId="77777777" w:rsidR="00042031" w:rsidRDefault="00042031" w:rsidP="003D7FD0">
            <w:pPr>
              <w:jc w:val="left"/>
            </w:pPr>
            <w:r>
              <w:t>1, T=30</w:t>
            </w:r>
          </w:p>
        </w:tc>
      </w:tr>
      <w:tr w:rsidR="00042031" w14:paraId="4AE94886" w14:textId="77777777" w:rsidTr="003D7FD0">
        <w:tc>
          <w:tcPr>
            <w:tcW w:w="1165" w:type="dxa"/>
          </w:tcPr>
          <w:p w14:paraId="29909421" w14:textId="77777777" w:rsidR="00042031" w:rsidRDefault="00042031" w:rsidP="003D7FD0">
            <w:pPr>
              <w:jc w:val="left"/>
            </w:pPr>
            <w:r>
              <w:t>6</w:t>
            </w:r>
          </w:p>
        </w:tc>
        <w:tc>
          <w:tcPr>
            <w:tcW w:w="1260" w:type="dxa"/>
          </w:tcPr>
          <w:p w14:paraId="2A8F75C1" w14:textId="77777777" w:rsidR="00042031" w:rsidRDefault="00042031" w:rsidP="003D7FD0">
            <w:pPr>
              <w:jc w:val="left"/>
            </w:pPr>
            <w:r>
              <w:t>12ul</w:t>
            </w:r>
          </w:p>
        </w:tc>
        <w:tc>
          <w:tcPr>
            <w:tcW w:w="7789" w:type="dxa"/>
          </w:tcPr>
          <w:p w14:paraId="5CA54231" w14:textId="77777777" w:rsidR="00042031" w:rsidRDefault="00042031" w:rsidP="003D7FD0">
            <w:pPr>
              <w:jc w:val="left"/>
            </w:pPr>
            <w:r>
              <w:t>3, T=30</w:t>
            </w:r>
          </w:p>
        </w:tc>
      </w:tr>
      <w:tr w:rsidR="00042031" w14:paraId="7C9D444E" w14:textId="77777777" w:rsidTr="003D7FD0">
        <w:tc>
          <w:tcPr>
            <w:tcW w:w="1165" w:type="dxa"/>
          </w:tcPr>
          <w:p w14:paraId="7290226E" w14:textId="77777777" w:rsidR="00042031" w:rsidRDefault="00042031" w:rsidP="003D7FD0">
            <w:pPr>
              <w:jc w:val="left"/>
            </w:pPr>
            <w:r>
              <w:t>7</w:t>
            </w:r>
          </w:p>
        </w:tc>
        <w:tc>
          <w:tcPr>
            <w:tcW w:w="1260" w:type="dxa"/>
          </w:tcPr>
          <w:p w14:paraId="1E85C96E" w14:textId="77777777" w:rsidR="00042031" w:rsidRDefault="00042031" w:rsidP="003D7FD0">
            <w:pPr>
              <w:jc w:val="left"/>
            </w:pPr>
            <w:r>
              <w:t>12ul</w:t>
            </w:r>
          </w:p>
        </w:tc>
        <w:tc>
          <w:tcPr>
            <w:tcW w:w="7789" w:type="dxa"/>
          </w:tcPr>
          <w:p w14:paraId="0D8D30FE" w14:textId="77777777" w:rsidR="00042031" w:rsidRDefault="00042031" w:rsidP="003D7FD0">
            <w:pPr>
              <w:jc w:val="left"/>
            </w:pPr>
            <w:r>
              <w:t>5, T=30</w:t>
            </w:r>
          </w:p>
        </w:tc>
      </w:tr>
      <w:tr w:rsidR="00042031" w14:paraId="1B9E24E4" w14:textId="77777777" w:rsidTr="003D7FD0">
        <w:tc>
          <w:tcPr>
            <w:tcW w:w="1165" w:type="dxa"/>
          </w:tcPr>
          <w:p w14:paraId="385261D7" w14:textId="77777777" w:rsidR="00042031" w:rsidRDefault="00042031" w:rsidP="003D7FD0">
            <w:pPr>
              <w:jc w:val="left"/>
            </w:pPr>
            <w:r>
              <w:t>8</w:t>
            </w:r>
          </w:p>
        </w:tc>
        <w:tc>
          <w:tcPr>
            <w:tcW w:w="1260" w:type="dxa"/>
          </w:tcPr>
          <w:p w14:paraId="4B805889" w14:textId="77777777" w:rsidR="00042031" w:rsidRDefault="00042031" w:rsidP="003D7FD0">
            <w:pPr>
              <w:jc w:val="left"/>
            </w:pPr>
            <w:r>
              <w:t>12ul</w:t>
            </w:r>
          </w:p>
        </w:tc>
        <w:tc>
          <w:tcPr>
            <w:tcW w:w="7789" w:type="dxa"/>
          </w:tcPr>
          <w:p w14:paraId="15D15B09" w14:textId="77777777" w:rsidR="00042031" w:rsidRDefault="00042031" w:rsidP="003D7FD0">
            <w:pPr>
              <w:jc w:val="left"/>
            </w:pPr>
            <w:r>
              <w:t>1, T=60</w:t>
            </w:r>
          </w:p>
        </w:tc>
      </w:tr>
      <w:tr w:rsidR="00042031" w14:paraId="319971A6" w14:textId="77777777" w:rsidTr="003D7FD0">
        <w:tc>
          <w:tcPr>
            <w:tcW w:w="1165" w:type="dxa"/>
          </w:tcPr>
          <w:p w14:paraId="1CF9F049" w14:textId="77777777" w:rsidR="00042031" w:rsidRDefault="00042031" w:rsidP="003D7FD0">
            <w:pPr>
              <w:jc w:val="left"/>
            </w:pPr>
            <w:r>
              <w:t>9</w:t>
            </w:r>
          </w:p>
        </w:tc>
        <w:tc>
          <w:tcPr>
            <w:tcW w:w="1260" w:type="dxa"/>
          </w:tcPr>
          <w:p w14:paraId="3B83CF80" w14:textId="77777777" w:rsidR="00042031" w:rsidRDefault="00042031" w:rsidP="003D7FD0">
            <w:pPr>
              <w:jc w:val="left"/>
            </w:pPr>
            <w:r>
              <w:t>12ul</w:t>
            </w:r>
          </w:p>
        </w:tc>
        <w:tc>
          <w:tcPr>
            <w:tcW w:w="7789" w:type="dxa"/>
          </w:tcPr>
          <w:p w14:paraId="4ABC3711" w14:textId="77777777" w:rsidR="00042031" w:rsidRDefault="00042031" w:rsidP="003D7FD0">
            <w:pPr>
              <w:jc w:val="left"/>
            </w:pPr>
            <w:r>
              <w:t>3, T=60</w:t>
            </w:r>
          </w:p>
        </w:tc>
      </w:tr>
      <w:tr w:rsidR="00042031" w14:paraId="168FE2E2" w14:textId="77777777" w:rsidTr="003D7FD0">
        <w:tc>
          <w:tcPr>
            <w:tcW w:w="1165" w:type="dxa"/>
          </w:tcPr>
          <w:p w14:paraId="66A9CB6A" w14:textId="77777777" w:rsidR="00042031" w:rsidRDefault="00042031" w:rsidP="003D7FD0">
            <w:pPr>
              <w:jc w:val="left"/>
            </w:pPr>
            <w:r>
              <w:t>10</w:t>
            </w:r>
          </w:p>
        </w:tc>
        <w:tc>
          <w:tcPr>
            <w:tcW w:w="1260" w:type="dxa"/>
          </w:tcPr>
          <w:p w14:paraId="1AED80BF" w14:textId="77777777" w:rsidR="00042031" w:rsidRDefault="00042031" w:rsidP="003D7FD0">
            <w:pPr>
              <w:jc w:val="left"/>
            </w:pPr>
            <w:r>
              <w:t>12ul</w:t>
            </w:r>
          </w:p>
        </w:tc>
        <w:tc>
          <w:tcPr>
            <w:tcW w:w="7789" w:type="dxa"/>
          </w:tcPr>
          <w:p w14:paraId="2470CDB2" w14:textId="77777777" w:rsidR="00042031" w:rsidRDefault="00042031" w:rsidP="003D7FD0">
            <w:pPr>
              <w:jc w:val="left"/>
            </w:pPr>
            <w:r>
              <w:t>5, T=60</w:t>
            </w:r>
          </w:p>
        </w:tc>
      </w:tr>
      <w:tr w:rsidR="00042031" w14:paraId="604F6F35" w14:textId="77777777" w:rsidTr="003D7FD0">
        <w:tc>
          <w:tcPr>
            <w:tcW w:w="1165" w:type="dxa"/>
          </w:tcPr>
          <w:p w14:paraId="28FFBAF0" w14:textId="77777777" w:rsidR="00042031" w:rsidRDefault="00042031" w:rsidP="003D7FD0">
            <w:pPr>
              <w:jc w:val="left"/>
            </w:pPr>
            <w:r>
              <w:t>11</w:t>
            </w:r>
          </w:p>
        </w:tc>
        <w:tc>
          <w:tcPr>
            <w:tcW w:w="1260" w:type="dxa"/>
          </w:tcPr>
          <w:p w14:paraId="75B363EC" w14:textId="77777777" w:rsidR="00042031" w:rsidRDefault="00042031" w:rsidP="003D7FD0">
            <w:pPr>
              <w:jc w:val="left"/>
            </w:pPr>
            <w:r>
              <w:t>12ul</w:t>
            </w:r>
          </w:p>
        </w:tc>
        <w:tc>
          <w:tcPr>
            <w:tcW w:w="7789" w:type="dxa"/>
          </w:tcPr>
          <w:p w14:paraId="7E0D53A9" w14:textId="77777777" w:rsidR="00042031" w:rsidRDefault="00042031" w:rsidP="003D7FD0">
            <w:pPr>
              <w:jc w:val="left"/>
            </w:pPr>
            <w:r>
              <w:t>1, T=2hr</w:t>
            </w:r>
          </w:p>
        </w:tc>
      </w:tr>
      <w:tr w:rsidR="00042031" w14:paraId="46F764B9" w14:textId="77777777" w:rsidTr="003D7FD0">
        <w:tc>
          <w:tcPr>
            <w:tcW w:w="1165" w:type="dxa"/>
          </w:tcPr>
          <w:p w14:paraId="626A24FC" w14:textId="77777777" w:rsidR="00042031" w:rsidRDefault="00042031" w:rsidP="003D7FD0">
            <w:pPr>
              <w:jc w:val="left"/>
            </w:pPr>
            <w:r>
              <w:t>12</w:t>
            </w:r>
          </w:p>
        </w:tc>
        <w:tc>
          <w:tcPr>
            <w:tcW w:w="1260" w:type="dxa"/>
          </w:tcPr>
          <w:p w14:paraId="1D19C47F" w14:textId="77777777" w:rsidR="00042031" w:rsidRDefault="00042031" w:rsidP="003D7FD0">
            <w:pPr>
              <w:jc w:val="left"/>
            </w:pPr>
            <w:r>
              <w:t>12ul</w:t>
            </w:r>
          </w:p>
        </w:tc>
        <w:tc>
          <w:tcPr>
            <w:tcW w:w="7789" w:type="dxa"/>
          </w:tcPr>
          <w:p w14:paraId="0093F3AA" w14:textId="77777777" w:rsidR="00042031" w:rsidRDefault="00042031" w:rsidP="003D7FD0">
            <w:pPr>
              <w:jc w:val="left"/>
            </w:pPr>
            <w:r>
              <w:t>3, T=2hr</w:t>
            </w:r>
          </w:p>
        </w:tc>
      </w:tr>
      <w:tr w:rsidR="00042031" w14:paraId="71A57BB8" w14:textId="77777777" w:rsidTr="003D7FD0">
        <w:tc>
          <w:tcPr>
            <w:tcW w:w="1165" w:type="dxa"/>
          </w:tcPr>
          <w:p w14:paraId="1BDFEE3E" w14:textId="77777777" w:rsidR="00042031" w:rsidRDefault="00042031" w:rsidP="003D7FD0">
            <w:pPr>
              <w:jc w:val="left"/>
            </w:pPr>
            <w:r>
              <w:t>13</w:t>
            </w:r>
          </w:p>
        </w:tc>
        <w:tc>
          <w:tcPr>
            <w:tcW w:w="1260" w:type="dxa"/>
          </w:tcPr>
          <w:p w14:paraId="78C38814" w14:textId="77777777" w:rsidR="00042031" w:rsidRDefault="00042031" w:rsidP="003D7FD0">
            <w:pPr>
              <w:jc w:val="left"/>
            </w:pPr>
            <w:r>
              <w:t>12ul</w:t>
            </w:r>
          </w:p>
        </w:tc>
        <w:tc>
          <w:tcPr>
            <w:tcW w:w="7789" w:type="dxa"/>
          </w:tcPr>
          <w:p w14:paraId="00485304" w14:textId="77777777" w:rsidR="00042031" w:rsidRDefault="00042031" w:rsidP="003D7FD0">
            <w:pPr>
              <w:jc w:val="left"/>
            </w:pPr>
            <w:r>
              <w:t>5, T=2hr</w:t>
            </w:r>
          </w:p>
        </w:tc>
      </w:tr>
      <w:tr w:rsidR="00042031" w14:paraId="24F67F42" w14:textId="77777777" w:rsidTr="003D7FD0">
        <w:tc>
          <w:tcPr>
            <w:tcW w:w="1165" w:type="dxa"/>
          </w:tcPr>
          <w:p w14:paraId="748835AE" w14:textId="77777777" w:rsidR="00042031" w:rsidRDefault="00042031" w:rsidP="003D7FD0">
            <w:pPr>
              <w:jc w:val="left"/>
            </w:pPr>
            <w:r>
              <w:t>14</w:t>
            </w:r>
          </w:p>
        </w:tc>
        <w:tc>
          <w:tcPr>
            <w:tcW w:w="1260" w:type="dxa"/>
          </w:tcPr>
          <w:p w14:paraId="28805BC2" w14:textId="77777777" w:rsidR="00042031" w:rsidRDefault="00042031" w:rsidP="003D7FD0">
            <w:pPr>
              <w:jc w:val="left"/>
            </w:pPr>
            <w:r>
              <w:t>10ul</w:t>
            </w:r>
          </w:p>
        </w:tc>
        <w:tc>
          <w:tcPr>
            <w:tcW w:w="7789" w:type="dxa"/>
          </w:tcPr>
          <w:p w14:paraId="5F4CEB94" w14:textId="2083EDE3" w:rsidR="00042031" w:rsidRDefault="00042031" w:rsidP="003D7FD0">
            <w:pPr>
              <w:jc w:val="left"/>
            </w:pPr>
            <w:r>
              <w:t xml:space="preserve">Benchmark </w:t>
            </w:r>
            <w:proofErr w:type="spellStart"/>
            <w:r w:rsidR="00C25F5F">
              <w:t>Pre</w:t>
            </w:r>
            <w:r>
              <w:t>stained</w:t>
            </w:r>
            <w:proofErr w:type="spellEnd"/>
            <w:r>
              <w:t xml:space="preserve"> Ladder </w:t>
            </w:r>
          </w:p>
        </w:tc>
      </w:tr>
      <w:tr w:rsidR="00042031" w14:paraId="1E5B38A5" w14:textId="77777777" w:rsidTr="003D7FD0">
        <w:tc>
          <w:tcPr>
            <w:tcW w:w="1165" w:type="dxa"/>
          </w:tcPr>
          <w:p w14:paraId="1F7CCF6F" w14:textId="77777777" w:rsidR="00042031" w:rsidRDefault="00042031" w:rsidP="003D7FD0">
            <w:pPr>
              <w:jc w:val="left"/>
            </w:pPr>
            <w:r>
              <w:t>15</w:t>
            </w:r>
          </w:p>
        </w:tc>
        <w:tc>
          <w:tcPr>
            <w:tcW w:w="1260" w:type="dxa"/>
          </w:tcPr>
          <w:p w14:paraId="122EA19B" w14:textId="77777777" w:rsidR="00042031" w:rsidRDefault="00042031" w:rsidP="003D7FD0">
            <w:pPr>
              <w:jc w:val="left"/>
            </w:pPr>
            <w:r>
              <w:t xml:space="preserve">12ul </w:t>
            </w:r>
          </w:p>
        </w:tc>
        <w:tc>
          <w:tcPr>
            <w:tcW w:w="7789" w:type="dxa"/>
          </w:tcPr>
          <w:p w14:paraId="21FA6757" w14:textId="0BAEB35C" w:rsidR="00042031" w:rsidRDefault="00042031" w:rsidP="003D7FD0">
            <w:pPr>
              <w:jc w:val="left"/>
            </w:pPr>
            <w:r>
              <w:t>Control</w:t>
            </w:r>
            <w:r w:rsidR="006F10CA">
              <w:t xml:space="preserve"> (1:20)</w:t>
            </w:r>
          </w:p>
        </w:tc>
      </w:tr>
    </w:tbl>
    <w:p w14:paraId="76268D3E" w14:textId="2C98C2B9" w:rsidR="00F73B7E" w:rsidRDefault="00F73B7E" w:rsidP="00F73B7E"/>
    <w:tbl>
      <w:tblPr>
        <w:tblStyle w:val="TableGrid"/>
        <w:tblW w:w="0" w:type="auto"/>
        <w:tblLook w:val="04A0" w:firstRow="1" w:lastRow="0" w:firstColumn="1" w:lastColumn="0" w:noHBand="0" w:noVBand="1"/>
      </w:tblPr>
      <w:tblGrid>
        <w:gridCol w:w="1165"/>
        <w:gridCol w:w="1260"/>
        <w:gridCol w:w="7789"/>
      </w:tblGrid>
      <w:tr w:rsidR="00042031" w14:paraId="71644E52" w14:textId="77777777" w:rsidTr="003D7FD0">
        <w:tc>
          <w:tcPr>
            <w:tcW w:w="1165" w:type="dxa"/>
          </w:tcPr>
          <w:p w14:paraId="0375A8D3" w14:textId="77777777" w:rsidR="00042031" w:rsidRDefault="00042031" w:rsidP="003D7FD0">
            <w:pPr>
              <w:jc w:val="left"/>
            </w:pPr>
            <w:r>
              <w:t xml:space="preserve">Lane </w:t>
            </w:r>
          </w:p>
        </w:tc>
        <w:tc>
          <w:tcPr>
            <w:tcW w:w="1260" w:type="dxa"/>
          </w:tcPr>
          <w:p w14:paraId="53DA6777" w14:textId="77777777" w:rsidR="00042031" w:rsidRDefault="00042031" w:rsidP="003D7FD0">
            <w:pPr>
              <w:jc w:val="left"/>
            </w:pPr>
            <w:r>
              <w:t xml:space="preserve">Volume </w:t>
            </w:r>
          </w:p>
        </w:tc>
        <w:tc>
          <w:tcPr>
            <w:tcW w:w="7789" w:type="dxa"/>
          </w:tcPr>
          <w:p w14:paraId="7CC01EA3" w14:textId="77777777" w:rsidR="00042031" w:rsidRDefault="00042031" w:rsidP="003D7FD0">
            <w:pPr>
              <w:jc w:val="left"/>
            </w:pPr>
            <w:r>
              <w:t xml:space="preserve">Contents </w:t>
            </w:r>
          </w:p>
        </w:tc>
      </w:tr>
      <w:tr w:rsidR="00042031" w14:paraId="6A85FB34" w14:textId="77777777" w:rsidTr="003D7FD0">
        <w:tc>
          <w:tcPr>
            <w:tcW w:w="1165" w:type="dxa"/>
          </w:tcPr>
          <w:p w14:paraId="301D8A6A" w14:textId="77777777" w:rsidR="00042031" w:rsidRDefault="00042031" w:rsidP="003D7FD0">
            <w:pPr>
              <w:jc w:val="left"/>
            </w:pPr>
            <w:r>
              <w:t>1</w:t>
            </w:r>
          </w:p>
        </w:tc>
        <w:tc>
          <w:tcPr>
            <w:tcW w:w="1260" w:type="dxa"/>
          </w:tcPr>
          <w:p w14:paraId="7853CA43" w14:textId="77777777" w:rsidR="00042031" w:rsidRDefault="00042031" w:rsidP="003D7FD0">
            <w:pPr>
              <w:jc w:val="left"/>
            </w:pPr>
            <w:r>
              <w:t>10ul</w:t>
            </w:r>
          </w:p>
        </w:tc>
        <w:tc>
          <w:tcPr>
            <w:tcW w:w="7789" w:type="dxa"/>
          </w:tcPr>
          <w:p w14:paraId="418370AA" w14:textId="77777777" w:rsidR="00042031" w:rsidRDefault="00042031" w:rsidP="003D7FD0">
            <w:pPr>
              <w:jc w:val="left"/>
            </w:pPr>
            <w:r>
              <w:t>Magic Mark Ladder (2ul ladder, 8ul 1x sample loading dye)</w:t>
            </w:r>
          </w:p>
        </w:tc>
      </w:tr>
      <w:tr w:rsidR="00042031" w14:paraId="34719448" w14:textId="77777777" w:rsidTr="003D7FD0">
        <w:tc>
          <w:tcPr>
            <w:tcW w:w="1165" w:type="dxa"/>
          </w:tcPr>
          <w:p w14:paraId="3102E4BD" w14:textId="77777777" w:rsidR="00042031" w:rsidRDefault="00042031" w:rsidP="003D7FD0">
            <w:pPr>
              <w:jc w:val="left"/>
            </w:pPr>
            <w:r>
              <w:t>2</w:t>
            </w:r>
          </w:p>
        </w:tc>
        <w:tc>
          <w:tcPr>
            <w:tcW w:w="1260" w:type="dxa"/>
          </w:tcPr>
          <w:p w14:paraId="570E013F" w14:textId="77777777" w:rsidR="00042031" w:rsidRDefault="00042031" w:rsidP="003D7FD0">
            <w:pPr>
              <w:jc w:val="left"/>
            </w:pPr>
            <w:r>
              <w:t>12ul</w:t>
            </w:r>
          </w:p>
        </w:tc>
        <w:tc>
          <w:tcPr>
            <w:tcW w:w="7789" w:type="dxa"/>
          </w:tcPr>
          <w:p w14:paraId="4F52BEE1" w14:textId="77777777" w:rsidR="00042031" w:rsidRDefault="00042031" w:rsidP="003D7FD0">
            <w:pPr>
              <w:jc w:val="left"/>
            </w:pPr>
            <w:r>
              <w:t>1, T=0</w:t>
            </w:r>
          </w:p>
        </w:tc>
      </w:tr>
      <w:tr w:rsidR="00042031" w14:paraId="1DE8964B" w14:textId="77777777" w:rsidTr="003D7FD0">
        <w:tc>
          <w:tcPr>
            <w:tcW w:w="1165" w:type="dxa"/>
          </w:tcPr>
          <w:p w14:paraId="04526022" w14:textId="77777777" w:rsidR="00042031" w:rsidRDefault="00042031" w:rsidP="003D7FD0">
            <w:pPr>
              <w:jc w:val="left"/>
            </w:pPr>
            <w:r>
              <w:t>3</w:t>
            </w:r>
          </w:p>
        </w:tc>
        <w:tc>
          <w:tcPr>
            <w:tcW w:w="1260" w:type="dxa"/>
          </w:tcPr>
          <w:p w14:paraId="673EA0E3" w14:textId="77777777" w:rsidR="00042031" w:rsidRDefault="00042031" w:rsidP="003D7FD0">
            <w:pPr>
              <w:jc w:val="left"/>
            </w:pPr>
            <w:r>
              <w:t>12ul</w:t>
            </w:r>
          </w:p>
        </w:tc>
        <w:tc>
          <w:tcPr>
            <w:tcW w:w="7789" w:type="dxa"/>
          </w:tcPr>
          <w:p w14:paraId="68AF0891" w14:textId="77777777" w:rsidR="00042031" w:rsidRDefault="00042031" w:rsidP="003D7FD0">
            <w:pPr>
              <w:jc w:val="left"/>
            </w:pPr>
            <w:r>
              <w:t>3, T=0</w:t>
            </w:r>
          </w:p>
        </w:tc>
      </w:tr>
      <w:tr w:rsidR="00042031" w14:paraId="2FDF5945" w14:textId="77777777" w:rsidTr="003D7FD0">
        <w:tc>
          <w:tcPr>
            <w:tcW w:w="1165" w:type="dxa"/>
          </w:tcPr>
          <w:p w14:paraId="7EDA7922" w14:textId="77777777" w:rsidR="00042031" w:rsidRDefault="00042031" w:rsidP="003D7FD0">
            <w:pPr>
              <w:jc w:val="left"/>
            </w:pPr>
            <w:r>
              <w:t>4</w:t>
            </w:r>
          </w:p>
        </w:tc>
        <w:tc>
          <w:tcPr>
            <w:tcW w:w="1260" w:type="dxa"/>
          </w:tcPr>
          <w:p w14:paraId="1E660EE8" w14:textId="77777777" w:rsidR="00042031" w:rsidRDefault="00042031" w:rsidP="003D7FD0">
            <w:pPr>
              <w:jc w:val="left"/>
            </w:pPr>
            <w:r>
              <w:t>12ul</w:t>
            </w:r>
          </w:p>
        </w:tc>
        <w:tc>
          <w:tcPr>
            <w:tcW w:w="7789" w:type="dxa"/>
          </w:tcPr>
          <w:p w14:paraId="4C569001" w14:textId="77777777" w:rsidR="00042031" w:rsidRDefault="00042031" w:rsidP="003D7FD0">
            <w:pPr>
              <w:jc w:val="left"/>
            </w:pPr>
            <w:r>
              <w:t>5, T=0</w:t>
            </w:r>
          </w:p>
        </w:tc>
      </w:tr>
      <w:tr w:rsidR="00042031" w14:paraId="316F80CD" w14:textId="77777777" w:rsidTr="003D7FD0">
        <w:tc>
          <w:tcPr>
            <w:tcW w:w="1165" w:type="dxa"/>
          </w:tcPr>
          <w:p w14:paraId="26707CEA" w14:textId="77777777" w:rsidR="00042031" w:rsidRDefault="00042031" w:rsidP="003D7FD0">
            <w:pPr>
              <w:jc w:val="left"/>
            </w:pPr>
            <w:r>
              <w:t>5</w:t>
            </w:r>
          </w:p>
        </w:tc>
        <w:tc>
          <w:tcPr>
            <w:tcW w:w="1260" w:type="dxa"/>
          </w:tcPr>
          <w:p w14:paraId="4474F679" w14:textId="77777777" w:rsidR="00042031" w:rsidRDefault="00042031" w:rsidP="003D7FD0">
            <w:pPr>
              <w:jc w:val="left"/>
            </w:pPr>
            <w:r>
              <w:t>12ul</w:t>
            </w:r>
          </w:p>
        </w:tc>
        <w:tc>
          <w:tcPr>
            <w:tcW w:w="7789" w:type="dxa"/>
          </w:tcPr>
          <w:p w14:paraId="56205526" w14:textId="1E890B1D" w:rsidR="00042031" w:rsidRDefault="00042031" w:rsidP="003D7FD0">
            <w:pPr>
              <w:jc w:val="left"/>
            </w:pPr>
            <w:r>
              <w:t>1, T=20</w:t>
            </w:r>
          </w:p>
        </w:tc>
      </w:tr>
      <w:tr w:rsidR="00042031" w14:paraId="2724B2AB" w14:textId="77777777" w:rsidTr="003D7FD0">
        <w:tc>
          <w:tcPr>
            <w:tcW w:w="1165" w:type="dxa"/>
          </w:tcPr>
          <w:p w14:paraId="1DAD04D4" w14:textId="77777777" w:rsidR="00042031" w:rsidRDefault="00042031" w:rsidP="003D7FD0">
            <w:pPr>
              <w:jc w:val="left"/>
            </w:pPr>
            <w:r>
              <w:t>6</w:t>
            </w:r>
          </w:p>
        </w:tc>
        <w:tc>
          <w:tcPr>
            <w:tcW w:w="1260" w:type="dxa"/>
          </w:tcPr>
          <w:p w14:paraId="119EF004" w14:textId="77777777" w:rsidR="00042031" w:rsidRDefault="00042031" w:rsidP="003D7FD0">
            <w:pPr>
              <w:jc w:val="left"/>
            </w:pPr>
            <w:r>
              <w:t>12ul</w:t>
            </w:r>
          </w:p>
        </w:tc>
        <w:tc>
          <w:tcPr>
            <w:tcW w:w="7789" w:type="dxa"/>
          </w:tcPr>
          <w:p w14:paraId="196A895F" w14:textId="579C1746" w:rsidR="00042031" w:rsidRDefault="00042031" w:rsidP="003D7FD0">
            <w:pPr>
              <w:jc w:val="left"/>
            </w:pPr>
            <w:r>
              <w:t>3, T=20</w:t>
            </w:r>
          </w:p>
        </w:tc>
      </w:tr>
      <w:tr w:rsidR="00042031" w14:paraId="62C3C7CF" w14:textId="77777777" w:rsidTr="003D7FD0">
        <w:tc>
          <w:tcPr>
            <w:tcW w:w="1165" w:type="dxa"/>
          </w:tcPr>
          <w:p w14:paraId="45E70397" w14:textId="77777777" w:rsidR="00042031" w:rsidRDefault="00042031" w:rsidP="003D7FD0">
            <w:pPr>
              <w:jc w:val="left"/>
            </w:pPr>
            <w:r>
              <w:t>7</w:t>
            </w:r>
          </w:p>
        </w:tc>
        <w:tc>
          <w:tcPr>
            <w:tcW w:w="1260" w:type="dxa"/>
          </w:tcPr>
          <w:p w14:paraId="4A819DE8" w14:textId="77777777" w:rsidR="00042031" w:rsidRDefault="00042031" w:rsidP="003D7FD0">
            <w:pPr>
              <w:jc w:val="left"/>
            </w:pPr>
            <w:r>
              <w:t>12ul</w:t>
            </w:r>
          </w:p>
        </w:tc>
        <w:tc>
          <w:tcPr>
            <w:tcW w:w="7789" w:type="dxa"/>
          </w:tcPr>
          <w:p w14:paraId="6993B641" w14:textId="1938906A" w:rsidR="00042031" w:rsidRDefault="00042031" w:rsidP="003D7FD0">
            <w:pPr>
              <w:jc w:val="left"/>
            </w:pPr>
            <w:r>
              <w:t>5, T=20</w:t>
            </w:r>
          </w:p>
        </w:tc>
      </w:tr>
      <w:tr w:rsidR="00042031" w14:paraId="208B3BCF" w14:textId="77777777" w:rsidTr="003D7FD0">
        <w:tc>
          <w:tcPr>
            <w:tcW w:w="1165" w:type="dxa"/>
          </w:tcPr>
          <w:p w14:paraId="0BD53522" w14:textId="77777777" w:rsidR="00042031" w:rsidRDefault="00042031" w:rsidP="003D7FD0">
            <w:pPr>
              <w:jc w:val="left"/>
            </w:pPr>
            <w:r>
              <w:t>8</w:t>
            </w:r>
          </w:p>
        </w:tc>
        <w:tc>
          <w:tcPr>
            <w:tcW w:w="1260" w:type="dxa"/>
          </w:tcPr>
          <w:p w14:paraId="0D64002B" w14:textId="77777777" w:rsidR="00042031" w:rsidRDefault="00042031" w:rsidP="003D7FD0">
            <w:pPr>
              <w:jc w:val="left"/>
            </w:pPr>
            <w:r>
              <w:t>12ul</w:t>
            </w:r>
          </w:p>
        </w:tc>
        <w:tc>
          <w:tcPr>
            <w:tcW w:w="7789" w:type="dxa"/>
          </w:tcPr>
          <w:p w14:paraId="5067288B" w14:textId="32BC4299" w:rsidR="00042031" w:rsidRDefault="00042031" w:rsidP="003D7FD0">
            <w:pPr>
              <w:jc w:val="left"/>
            </w:pPr>
            <w:r>
              <w:t>1, T=30</w:t>
            </w:r>
          </w:p>
        </w:tc>
      </w:tr>
      <w:tr w:rsidR="00042031" w14:paraId="1E75AED9" w14:textId="77777777" w:rsidTr="003D7FD0">
        <w:tc>
          <w:tcPr>
            <w:tcW w:w="1165" w:type="dxa"/>
          </w:tcPr>
          <w:p w14:paraId="1882297A" w14:textId="77777777" w:rsidR="00042031" w:rsidRDefault="00042031" w:rsidP="003D7FD0">
            <w:pPr>
              <w:jc w:val="left"/>
            </w:pPr>
            <w:r>
              <w:t>9</w:t>
            </w:r>
          </w:p>
        </w:tc>
        <w:tc>
          <w:tcPr>
            <w:tcW w:w="1260" w:type="dxa"/>
          </w:tcPr>
          <w:p w14:paraId="547DE66A" w14:textId="77777777" w:rsidR="00042031" w:rsidRDefault="00042031" w:rsidP="003D7FD0">
            <w:pPr>
              <w:jc w:val="left"/>
            </w:pPr>
            <w:r>
              <w:t>12ul</w:t>
            </w:r>
          </w:p>
        </w:tc>
        <w:tc>
          <w:tcPr>
            <w:tcW w:w="7789" w:type="dxa"/>
          </w:tcPr>
          <w:p w14:paraId="7CFD5A14" w14:textId="57135F33" w:rsidR="00042031" w:rsidRDefault="00042031" w:rsidP="003D7FD0">
            <w:pPr>
              <w:jc w:val="left"/>
            </w:pPr>
            <w:r>
              <w:t>3, T=30</w:t>
            </w:r>
          </w:p>
        </w:tc>
      </w:tr>
      <w:tr w:rsidR="00042031" w14:paraId="1BD407C1" w14:textId="77777777" w:rsidTr="003D7FD0">
        <w:tc>
          <w:tcPr>
            <w:tcW w:w="1165" w:type="dxa"/>
          </w:tcPr>
          <w:p w14:paraId="23C17ECB" w14:textId="77777777" w:rsidR="00042031" w:rsidRDefault="00042031" w:rsidP="003D7FD0">
            <w:pPr>
              <w:jc w:val="left"/>
            </w:pPr>
            <w:r>
              <w:t>10</w:t>
            </w:r>
          </w:p>
        </w:tc>
        <w:tc>
          <w:tcPr>
            <w:tcW w:w="1260" w:type="dxa"/>
          </w:tcPr>
          <w:p w14:paraId="512A01EB" w14:textId="77777777" w:rsidR="00042031" w:rsidRDefault="00042031" w:rsidP="003D7FD0">
            <w:pPr>
              <w:jc w:val="left"/>
            </w:pPr>
            <w:r>
              <w:t>12ul</w:t>
            </w:r>
          </w:p>
        </w:tc>
        <w:tc>
          <w:tcPr>
            <w:tcW w:w="7789" w:type="dxa"/>
          </w:tcPr>
          <w:p w14:paraId="53987BD9" w14:textId="08F540AF" w:rsidR="00042031" w:rsidRDefault="00042031" w:rsidP="003D7FD0">
            <w:pPr>
              <w:jc w:val="left"/>
            </w:pPr>
            <w:r>
              <w:t>5, T=30</w:t>
            </w:r>
          </w:p>
        </w:tc>
      </w:tr>
      <w:tr w:rsidR="00042031" w14:paraId="49D135F8" w14:textId="77777777" w:rsidTr="003D7FD0">
        <w:tc>
          <w:tcPr>
            <w:tcW w:w="1165" w:type="dxa"/>
          </w:tcPr>
          <w:p w14:paraId="303A3B60" w14:textId="77777777" w:rsidR="00042031" w:rsidRDefault="00042031" w:rsidP="003D7FD0">
            <w:pPr>
              <w:jc w:val="left"/>
            </w:pPr>
            <w:r>
              <w:t>11</w:t>
            </w:r>
          </w:p>
        </w:tc>
        <w:tc>
          <w:tcPr>
            <w:tcW w:w="1260" w:type="dxa"/>
          </w:tcPr>
          <w:p w14:paraId="4504978F" w14:textId="77777777" w:rsidR="00042031" w:rsidRDefault="00042031" w:rsidP="003D7FD0">
            <w:pPr>
              <w:jc w:val="left"/>
            </w:pPr>
            <w:r>
              <w:t>12ul</w:t>
            </w:r>
          </w:p>
        </w:tc>
        <w:tc>
          <w:tcPr>
            <w:tcW w:w="7789" w:type="dxa"/>
          </w:tcPr>
          <w:p w14:paraId="5C371FF1" w14:textId="1B5AB8ED" w:rsidR="00042031" w:rsidRDefault="00042031" w:rsidP="003D7FD0">
            <w:pPr>
              <w:jc w:val="left"/>
            </w:pPr>
            <w:r>
              <w:t>1, T=45</w:t>
            </w:r>
          </w:p>
        </w:tc>
      </w:tr>
      <w:tr w:rsidR="00042031" w14:paraId="6A17534F" w14:textId="77777777" w:rsidTr="003D7FD0">
        <w:tc>
          <w:tcPr>
            <w:tcW w:w="1165" w:type="dxa"/>
          </w:tcPr>
          <w:p w14:paraId="7A1047A1" w14:textId="77777777" w:rsidR="00042031" w:rsidRDefault="00042031" w:rsidP="003D7FD0">
            <w:pPr>
              <w:jc w:val="left"/>
            </w:pPr>
            <w:r>
              <w:t>12</w:t>
            </w:r>
          </w:p>
        </w:tc>
        <w:tc>
          <w:tcPr>
            <w:tcW w:w="1260" w:type="dxa"/>
          </w:tcPr>
          <w:p w14:paraId="5D98D1D7" w14:textId="77777777" w:rsidR="00042031" w:rsidRDefault="00042031" w:rsidP="003D7FD0">
            <w:pPr>
              <w:jc w:val="left"/>
            </w:pPr>
            <w:r>
              <w:t>12ul</w:t>
            </w:r>
          </w:p>
        </w:tc>
        <w:tc>
          <w:tcPr>
            <w:tcW w:w="7789" w:type="dxa"/>
          </w:tcPr>
          <w:p w14:paraId="4AB703BD" w14:textId="63E29E08" w:rsidR="00042031" w:rsidRDefault="00042031" w:rsidP="003D7FD0">
            <w:pPr>
              <w:jc w:val="left"/>
            </w:pPr>
            <w:r>
              <w:t>3, T=45</w:t>
            </w:r>
          </w:p>
        </w:tc>
      </w:tr>
      <w:tr w:rsidR="00042031" w14:paraId="400C6D0E" w14:textId="77777777" w:rsidTr="003D7FD0">
        <w:tc>
          <w:tcPr>
            <w:tcW w:w="1165" w:type="dxa"/>
          </w:tcPr>
          <w:p w14:paraId="1BE3DBE3" w14:textId="77777777" w:rsidR="00042031" w:rsidRDefault="00042031" w:rsidP="003D7FD0">
            <w:pPr>
              <w:jc w:val="left"/>
            </w:pPr>
            <w:r>
              <w:t>13</w:t>
            </w:r>
          </w:p>
        </w:tc>
        <w:tc>
          <w:tcPr>
            <w:tcW w:w="1260" w:type="dxa"/>
          </w:tcPr>
          <w:p w14:paraId="0F77534F" w14:textId="77777777" w:rsidR="00042031" w:rsidRDefault="00042031" w:rsidP="003D7FD0">
            <w:pPr>
              <w:jc w:val="left"/>
            </w:pPr>
            <w:r>
              <w:t>12ul</w:t>
            </w:r>
          </w:p>
        </w:tc>
        <w:tc>
          <w:tcPr>
            <w:tcW w:w="7789" w:type="dxa"/>
          </w:tcPr>
          <w:p w14:paraId="6FC3A7E2" w14:textId="26EA00A9" w:rsidR="00042031" w:rsidRDefault="00042031" w:rsidP="003D7FD0">
            <w:pPr>
              <w:jc w:val="left"/>
            </w:pPr>
            <w:r>
              <w:t>5, T=45</w:t>
            </w:r>
          </w:p>
        </w:tc>
      </w:tr>
      <w:tr w:rsidR="00042031" w14:paraId="5A4A3FBF" w14:textId="77777777" w:rsidTr="003D7FD0">
        <w:tc>
          <w:tcPr>
            <w:tcW w:w="1165" w:type="dxa"/>
          </w:tcPr>
          <w:p w14:paraId="37C097EA" w14:textId="77777777" w:rsidR="00042031" w:rsidRDefault="00042031" w:rsidP="003D7FD0">
            <w:pPr>
              <w:jc w:val="left"/>
            </w:pPr>
            <w:r>
              <w:t>14</w:t>
            </w:r>
          </w:p>
        </w:tc>
        <w:tc>
          <w:tcPr>
            <w:tcW w:w="1260" w:type="dxa"/>
          </w:tcPr>
          <w:p w14:paraId="7290C013" w14:textId="77777777" w:rsidR="00042031" w:rsidRDefault="00042031" w:rsidP="003D7FD0">
            <w:pPr>
              <w:jc w:val="left"/>
            </w:pPr>
            <w:r>
              <w:t>10ul</w:t>
            </w:r>
          </w:p>
        </w:tc>
        <w:tc>
          <w:tcPr>
            <w:tcW w:w="7789" w:type="dxa"/>
          </w:tcPr>
          <w:p w14:paraId="36259177" w14:textId="013DE7BF" w:rsidR="00042031" w:rsidRDefault="00042031" w:rsidP="003D7FD0">
            <w:pPr>
              <w:jc w:val="left"/>
            </w:pPr>
            <w:r>
              <w:t xml:space="preserve">Benchmark </w:t>
            </w:r>
            <w:proofErr w:type="spellStart"/>
            <w:r w:rsidR="00C25F5F">
              <w:t>Pre</w:t>
            </w:r>
            <w:r>
              <w:t>stained</w:t>
            </w:r>
            <w:proofErr w:type="spellEnd"/>
            <w:r>
              <w:t xml:space="preserve"> Ladder </w:t>
            </w:r>
          </w:p>
        </w:tc>
      </w:tr>
      <w:tr w:rsidR="00042031" w14:paraId="33D995C9" w14:textId="77777777" w:rsidTr="003D7FD0">
        <w:tc>
          <w:tcPr>
            <w:tcW w:w="1165" w:type="dxa"/>
          </w:tcPr>
          <w:p w14:paraId="6D7C6118" w14:textId="77777777" w:rsidR="00042031" w:rsidRDefault="00042031" w:rsidP="003D7FD0">
            <w:pPr>
              <w:jc w:val="left"/>
            </w:pPr>
            <w:r>
              <w:t>15</w:t>
            </w:r>
          </w:p>
        </w:tc>
        <w:tc>
          <w:tcPr>
            <w:tcW w:w="1260" w:type="dxa"/>
          </w:tcPr>
          <w:p w14:paraId="57A5C656" w14:textId="77777777" w:rsidR="00042031" w:rsidRDefault="00042031" w:rsidP="003D7FD0">
            <w:pPr>
              <w:jc w:val="left"/>
            </w:pPr>
            <w:r>
              <w:t xml:space="preserve">12ul </w:t>
            </w:r>
          </w:p>
        </w:tc>
        <w:tc>
          <w:tcPr>
            <w:tcW w:w="7789" w:type="dxa"/>
          </w:tcPr>
          <w:p w14:paraId="0DB6AB62" w14:textId="178593C9" w:rsidR="00042031" w:rsidRDefault="00042031" w:rsidP="003D7FD0">
            <w:pPr>
              <w:jc w:val="left"/>
            </w:pPr>
            <w:r>
              <w:t>Control</w:t>
            </w:r>
            <w:r w:rsidR="006F10CA">
              <w:t xml:space="preserve"> (1:20)   </w:t>
            </w:r>
          </w:p>
        </w:tc>
      </w:tr>
    </w:tbl>
    <w:p w14:paraId="7B72F032" w14:textId="77777777" w:rsidR="00042031" w:rsidRDefault="00042031" w:rsidP="00F73B7E"/>
    <w:p w14:paraId="2D8D147A" w14:textId="18574A10" w:rsidR="00F73B7E" w:rsidRDefault="00F73B7E" w:rsidP="00F73B7E"/>
    <w:p w14:paraId="67C11510" w14:textId="1B5982E4" w:rsidR="00F73B7E" w:rsidRDefault="00F73B7E" w:rsidP="00F73B7E"/>
    <w:p w14:paraId="53FF2AE3" w14:textId="7F1D19EE" w:rsidR="006D1A21" w:rsidRDefault="006D1A21" w:rsidP="00F73B7E"/>
    <w:p w14:paraId="1A78CD01" w14:textId="275D577D" w:rsidR="006D1A21" w:rsidRDefault="006D1A21" w:rsidP="00F73B7E"/>
    <w:p w14:paraId="42F20BC2" w14:textId="77777777" w:rsidR="006D1A21" w:rsidRDefault="006D1A21" w:rsidP="00F73B7E"/>
    <w:p w14:paraId="62B3C65D" w14:textId="4BE4F695" w:rsidR="00F73B7E" w:rsidRDefault="00F73B7E" w:rsidP="00F73B7E"/>
    <w:p w14:paraId="0BCF6B62" w14:textId="4498DE49" w:rsidR="00EA4B9A" w:rsidRPr="007B216F" w:rsidRDefault="00EA4B9A" w:rsidP="00EA4B9A">
      <w:pPr>
        <w:ind w:left="720" w:hanging="720"/>
        <w:rPr>
          <w:b/>
        </w:rPr>
      </w:pPr>
      <w:r>
        <w:rPr>
          <w:b/>
          <w:highlight w:val="green"/>
        </w:rPr>
        <w:lastRenderedPageBreak/>
        <w:t>Tuesday</w:t>
      </w:r>
      <w:r w:rsidRPr="007A68D0">
        <w:rPr>
          <w:b/>
          <w:highlight w:val="green"/>
        </w:rPr>
        <w:t xml:space="preserve">, </w:t>
      </w:r>
      <w:r>
        <w:rPr>
          <w:b/>
          <w:highlight w:val="green"/>
        </w:rPr>
        <w:t>November</w:t>
      </w:r>
      <w:r w:rsidRPr="007A68D0">
        <w:rPr>
          <w:b/>
          <w:highlight w:val="green"/>
        </w:rPr>
        <w:t xml:space="preserve"> </w:t>
      </w:r>
      <w:r>
        <w:rPr>
          <w:b/>
          <w:highlight w:val="green"/>
        </w:rPr>
        <w:t>27, 2018</w:t>
      </w:r>
    </w:p>
    <w:p w14:paraId="2F573438" w14:textId="77777777" w:rsidR="00EA4B9A" w:rsidRPr="007B216F" w:rsidRDefault="00EA4B9A" w:rsidP="00EA4B9A">
      <w:pPr>
        <w:rPr>
          <w:b/>
          <w:sz w:val="18"/>
          <w:szCs w:val="18"/>
        </w:rPr>
      </w:pPr>
      <w:r w:rsidRPr="007B216F">
        <w:rPr>
          <w:b/>
          <w:sz w:val="18"/>
          <w:szCs w:val="18"/>
        </w:rPr>
        <w:t>To Do:</w:t>
      </w:r>
    </w:p>
    <w:p w14:paraId="3F7B02DD" w14:textId="77777777" w:rsidR="00EA4B9A" w:rsidRDefault="00EA4B9A" w:rsidP="00EA4B9A">
      <w:pPr>
        <w:pStyle w:val="ListParagraph"/>
        <w:rPr>
          <w:sz w:val="18"/>
          <w:szCs w:val="18"/>
        </w:rPr>
      </w:pPr>
    </w:p>
    <w:p w14:paraId="446BA9D6" w14:textId="77777777" w:rsidR="00EA4B9A" w:rsidRPr="007531C9" w:rsidRDefault="00EA4B9A" w:rsidP="00EA4B9A">
      <w:pPr>
        <w:pStyle w:val="ListParagraph"/>
        <w:numPr>
          <w:ilvl w:val="0"/>
          <w:numId w:val="25"/>
        </w:numPr>
        <w:rPr>
          <w:strike/>
          <w:sz w:val="18"/>
          <w:szCs w:val="18"/>
        </w:rPr>
      </w:pPr>
      <w:r w:rsidRPr="007531C9">
        <w:rPr>
          <w:strike/>
          <w:sz w:val="18"/>
          <w:szCs w:val="18"/>
        </w:rPr>
        <w:t>Tuesday- Day 1 of protein purification</w:t>
      </w:r>
    </w:p>
    <w:p w14:paraId="715F57C6" w14:textId="77777777" w:rsidR="00EA4B9A" w:rsidRDefault="00EA4B9A" w:rsidP="00EA4B9A">
      <w:pPr>
        <w:pStyle w:val="ListParagraph"/>
        <w:numPr>
          <w:ilvl w:val="0"/>
          <w:numId w:val="25"/>
        </w:numPr>
        <w:rPr>
          <w:sz w:val="18"/>
          <w:szCs w:val="18"/>
        </w:rPr>
      </w:pPr>
      <w:r>
        <w:rPr>
          <w:sz w:val="18"/>
          <w:szCs w:val="18"/>
        </w:rPr>
        <w:t>Wednesday- Day 2 purification, run gels</w:t>
      </w:r>
    </w:p>
    <w:p w14:paraId="71B72962" w14:textId="77777777" w:rsidR="00EA4B9A" w:rsidRPr="003858FA" w:rsidRDefault="00EA4B9A" w:rsidP="00EA4B9A">
      <w:pPr>
        <w:pStyle w:val="ListParagraph"/>
        <w:numPr>
          <w:ilvl w:val="0"/>
          <w:numId w:val="25"/>
        </w:numPr>
        <w:rPr>
          <w:sz w:val="18"/>
          <w:szCs w:val="18"/>
        </w:rPr>
      </w:pPr>
      <w:r>
        <w:rPr>
          <w:sz w:val="18"/>
          <w:szCs w:val="18"/>
        </w:rPr>
        <w:t xml:space="preserve">Thursday, gel staining and western blot development </w:t>
      </w:r>
      <w:r w:rsidRPr="003858FA">
        <w:rPr>
          <w:sz w:val="18"/>
          <w:szCs w:val="18"/>
        </w:rPr>
        <w:t xml:space="preserve"> </w:t>
      </w:r>
    </w:p>
    <w:p w14:paraId="280D32CC" w14:textId="1D628731" w:rsidR="00EA4B9A" w:rsidRDefault="00EA4B9A" w:rsidP="00F73B7E"/>
    <w:p w14:paraId="67E9166D" w14:textId="3FBF21A6" w:rsidR="00EA4B9A" w:rsidRDefault="00333ECF" w:rsidP="00F73B7E">
      <w:r>
        <w:t xml:space="preserve">JW purifying samples 1 and 2 </w:t>
      </w:r>
    </w:p>
    <w:p w14:paraId="227AB1C0" w14:textId="4A6512ED" w:rsidR="00333ECF" w:rsidRDefault="00333ECF" w:rsidP="00F73B7E">
      <w:r>
        <w:t xml:space="preserve">KMR purifying samples 3 and 4 </w:t>
      </w:r>
      <w:r w:rsidR="001E5A69">
        <w:t xml:space="preserve">   </w:t>
      </w:r>
      <w:r w:rsidR="0068681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3"/>
        <w:gridCol w:w="2043"/>
        <w:gridCol w:w="2043"/>
        <w:gridCol w:w="2043"/>
      </w:tblGrid>
      <w:tr w:rsidR="00EA4B9A" w14:paraId="433CBD94" w14:textId="77777777" w:rsidTr="001E5A69">
        <w:tc>
          <w:tcPr>
            <w:tcW w:w="2042" w:type="dxa"/>
            <w:tcBorders>
              <w:bottom w:val="single" w:sz="4" w:space="0" w:color="auto"/>
            </w:tcBorders>
          </w:tcPr>
          <w:p w14:paraId="2E3FC378" w14:textId="77777777" w:rsidR="00EA4B9A" w:rsidRDefault="00EA4B9A" w:rsidP="001E5A69">
            <w:pPr>
              <w:jc w:val="left"/>
            </w:pPr>
            <w:r>
              <w:t>Sample</w:t>
            </w:r>
          </w:p>
        </w:tc>
        <w:tc>
          <w:tcPr>
            <w:tcW w:w="2043" w:type="dxa"/>
            <w:tcBorders>
              <w:bottom w:val="single" w:sz="4" w:space="0" w:color="auto"/>
            </w:tcBorders>
          </w:tcPr>
          <w:p w14:paraId="5F3A9E45" w14:textId="77777777" w:rsidR="00EA4B9A" w:rsidRDefault="00EA4B9A" w:rsidP="001E5A69">
            <w:pPr>
              <w:jc w:val="left"/>
            </w:pPr>
            <w:r>
              <w:t xml:space="preserve">Date Prepared </w:t>
            </w:r>
          </w:p>
        </w:tc>
        <w:tc>
          <w:tcPr>
            <w:tcW w:w="2043" w:type="dxa"/>
            <w:tcBorders>
              <w:bottom w:val="single" w:sz="4" w:space="0" w:color="auto"/>
            </w:tcBorders>
          </w:tcPr>
          <w:p w14:paraId="66D6A870" w14:textId="77777777" w:rsidR="00EA4B9A" w:rsidRDefault="00EA4B9A" w:rsidP="001E5A69">
            <w:pPr>
              <w:jc w:val="left"/>
            </w:pPr>
            <w:r>
              <w:t xml:space="preserve">Labeled </w:t>
            </w:r>
          </w:p>
        </w:tc>
        <w:tc>
          <w:tcPr>
            <w:tcW w:w="2043" w:type="dxa"/>
            <w:tcBorders>
              <w:bottom w:val="single" w:sz="4" w:space="0" w:color="auto"/>
            </w:tcBorders>
          </w:tcPr>
          <w:p w14:paraId="5408B5B1" w14:textId="77777777" w:rsidR="00EA4B9A" w:rsidRDefault="00EA4B9A" w:rsidP="001E5A69">
            <w:pPr>
              <w:jc w:val="left"/>
            </w:pPr>
            <w:r>
              <w:t>Volume of Cells</w:t>
            </w:r>
          </w:p>
        </w:tc>
        <w:tc>
          <w:tcPr>
            <w:tcW w:w="2043" w:type="dxa"/>
            <w:tcBorders>
              <w:bottom w:val="single" w:sz="4" w:space="0" w:color="auto"/>
            </w:tcBorders>
          </w:tcPr>
          <w:p w14:paraId="6D2F1B71" w14:textId="77777777" w:rsidR="00EA4B9A" w:rsidRDefault="00EA4B9A" w:rsidP="001E5A69">
            <w:pPr>
              <w:jc w:val="left"/>
            </w:pPr>
            <w:r>
              <w:t>OD600 at harvest</w:t>
            </w:r>
          </w:p>
        </w:tc>
      </w:tr>
      <w:tr w:rsidR="00EA4B9A" w14:paraId="782D3103" w14:textId="77777777" w:rsidTr="001E5A69">
        <w:tc>
          <w:tcPr>
            <w:tcW w:w="2042" w:type="dxa"/>
            <w:tcBorders>
              <w:top w:val="single" w:sz="4" w:space="0" w:color="auto"/>
            </w:tcBorders>
          </w:tcPr>
          <w:p w14:paraId="0C41B69A" w14:textId="77777777" w:rsidR="00EA4B9A" w:rsidRDefault="00EA4B9A" w:rsidP="001E5A69">
            <w:pPr>
              <w:jc w:val="left"/>
            </w:pPr>
            <w:r>
              <w:t>1</w:t>
            </w:r>
          </w:p>
        </w:tc>
        <w:tc>
          <w:tcPr>
            <w:tcW w:w="2043" w:type="dxa"/>
            <w:tcBorders>
              <w:top w:val="single" w:sz="4" w:space="0" w:color="auto"/>
            </w:tcBorders>
          </w:tcPr>
          <w:p w14:paraId="5006F1A2" w14:textId="24C7C3EF" w:rsidR="00EA4B9A" w:rsidRDefault="00EA4B9A" w:rsidP="001E5A69">
            <w:pPr>
              <w:jc w:val="left"/>
            </w:pPr>
            <w:r>
              <w:t>11/14/2018</w:t>
            </w:r>
          </w:p>
        </w:tc>
        <w:tc>
          <w:tcPr>
            <w:tcW w:w="2043" w:type="dxa"/>
            <w:tcBorders>
              <w:top w:val="single" w:sz="4" w:space="0" w:color="auto"/>
            </w:tcBorders>
          </w:tcPr>
          <w:p w14:paraId="3570BCD4" w14:textId="77777777" w:rsidR="00EA4B9A" w:rsidRDefault="00EA4B9A" w:rsidP="001E5A69">
            <w:pPr>
              <w:jc w:val="left"/>
            </w:pPr>
            <w:r>
              <w:t>LVS</w:t>
            </w:r>
          </w:p>
        </w:tc>
        <w:tc>
          <w:tcPr>
            <w:tcW w:w="2043" w:type="dxa"/>
            <w:tcBorders>
              <w:top w:val="single" w:sz="4" w:space="0" w:color="auto"/>
            </w:tcBorders>
          </w:tcPr>
          <w:p w14:paraId="4108D6D9" w14:textId="4F2B87DD" w:rsidR="00EA4B9A" w:rsidRDefault="00BB1A9A" w:rsidP="001E5A69">
            <w:pPr>
              <w:jc w:val="left"/>
            </w:pPr>
            <w:r>
              <w:t>3</w:t>
            </w:r>
            <w:r w:rsidR="00EA4B9A">
              <w:t>00mL</w:t>
            </w:r>
          </w:p>
        </w:tc>
        <w:tc>
          <w:tcPr>
            <w:tcW w:w="2043" w:type="dxa"/>
            <w:tcBorders>
              <w:top w:val="single" w:sz="4" w:space="0" w:color="auto"/>
            </w:tcBorders>
          </w:tcPr>
          <w:p w14:paraId="0B2727C4" w14:textId="77B4CC64" w:rsidR="00EA4B9A" w:rsidRDefault="00BB1A9A" w:rsidP="001E5A69">
            <w:pPr>
              <w:jc w:val="left"/>
            </w:pPr>
            <w:r>
              <w:t>0.490</w:t>
            </w:r>
          </w:p>
        </w:tc>
      </w:tr>
      <w:tr w:rsidR="00EA4B9A" w14:paraId="26FBBBB5" w14:textId="77777777" w:rsidTr="001E5A69">
        <w:tc>
          <w:tcPr>
            <w:tcW w:w="2042" w:type="dxa"/>
          </w:tcPr>
          <w:p w14:paraId="78BE43BC" w14:textId="77777777" w:rsidR="00EA4B9A" w:rsidRDefault="00EA4B9A" w:rsidP="001E5A69">
            <w:pPr>
              <w:jc w:val="left"/>
            </w:pPr>
            <w:r>
              <w:t>2</w:t>
            </w:r>
          </w:p>
        </w:tc>
        <w:tc>
          <w:tcPr>
            <w:tcW w:w="2043" w:type="dxa"/>
          </w:tcPr>
          <w:p w14:paraId="3639890B" w14:textId="621F8E30" w:rsidR="00EA4B9A" w:rsidRDefault="00EA4B9A" w:rsidP="001E5A69">
            <w:pPr>
              <w:jc w:val="left"/>
            </w:pPr>
            <w:r>
              <w:t>11/14/2018</w:t>
            </w:r>
          </w:p>
        </w:tc>
        <w:tc>
          <w:tcPr>
            <w:tcW w:w="2043" w:type="dxa"/>
          </w:tcPr>
          <w:p w14:paraId="584B4DAD" w14:textId="77777777" w:rsidR="00EA4B9A" w:rsidRDefault="00EA4B9A" w:rsidP="001E5A69">
            <w:pPr>
              <w:jc w:val="left"/>
            </w:pPr>
            <w:r>
              <w:rPr>
                <w:rFonts w:cstheme="minorHAnsi"/>
              </w:rPr>
              <w:t>β</w:t>
            </w:r>
            <w:r>
              <w:t>’ TAP</w:t>
            </w:r>
          </w:p>
        </w:tc>
        <w:tc>
          <w:tcPr>
            <w:tcW w:w="2043" w:type="dxa"/>
          </w:tcPr>
          <w:p w14:paraId="5BEFC827" w14:textId="4C6810BC" w:rsidR="00EA4B9A" w:rsidRDefault="00BB1A9A" w:rsidP="001E5A69">
            <w:pPr>
              <w:jc w:val="left"/>
            </w:pPr>
            <w:r>
              <w:t>3</w:t>
            </w:r>
            <w:r w:rsidR="00EA4B9A">
              <w:t>00mL</w:t>
            </w:r>
          </w:p>
        </w:tc>
        <w:tc>
          <w:tcPr>
            <w:tcW w:w="2043" w:type="dxa"/>
          </w:tcPr>
          <w:p w14:paraId="18DE6600" w14:textId="6E48DBC9" w:rsidR="00EA4B9A" w:rsidRDefault="00EA4B9A" w:rsidP="001E5A69">
            <w:pPr>
              <w:jc w:val="left"/>
            </w:pPr>
            <w:r>
              <w:t>0.</w:t>
            </w:r>
            <w:r w:rsidR="00BB1A9A">
              <w:t>427</w:t>
            </w:r>
          </w:p>
        </w:tc>
      </w:tr>
      <w:tr w:rsidR="00BB1A9A" w14:paraId="244D1254" w14:textId="77777777" w:rsidTr="001E5A69">
        <w:tc>
          <w:tcPr>
            <w:tcW w:w="2042" w:type="dxa"/>
          </w:tcPr>
          <w:p w14:paraId="0718C583" w14:textId="3BC4E899" w:rsidR="00BB1A9A" w:rsidRDefault="00BB1A9A" w:rsidP="001E5A69">
            <w:pPr>
              <w:jc w:val="left"/>
            </w:pPr>
            <w:r>
              <w:t>3</w:t>
            </w:r>
          </w:p>
        </w:tc>
        <w:tc>
          <w:tcPr>
            <w:tcW w:w="2043" w:type="dxa"/>
          </w:tcPr>
          <w:p w14:paraId="5C5DEBAF" w14:textId="714AED95" w:rsidR="00BB1A9A" w:rsidRDefault="00BB1A9A" w:rsidP="001E5A69">
            <w:pPr>
              <w:jc w:val="left"/>
            </w:pPr>
            <w:r>
              <w:t>11/14/2018</w:t>
            </w:r>
          </w:p>
        </w:tc>
        <w:tc>
          <w:tcPr>
            <w:tcW w:w="2043" w:type="dxa"/>
          </w:tcPr>
          <w:p w14:paraId="1A278227" w14:textId="5A7B7A94" w:rsidR="00BB1A9A" w:rsidRDefault="00BB1A9A" w:rsidP="001E5A69">
            <w:pPr>
              <w:jc w:val="left"/>
              <w:rPr>
                <w:rFonts w:cstheme="minorHAnsi"/>
              </w:rPr>
            </w:pPr>
            <w:r>
              <w:rPr>
                <w:rFonts w:cstheme="minorHAnsi"/>
              </w:rPr>
              <w:t>LVS</w:t>
            </w:r>
          </w:p>
        </w:tc>
        <w:tc>
          <w:tcPr>
            <w:tcW w:w="2043" w:type="dxa"/>
          </w:tcPr>
          <w:p w14:paraId="78B8C305" w14:textId="5B5F5BE8" w:rsidR="00BB1A9A" w:rsidRDefault="00BB1A9A" w:rsidP="001E5A69">
            <w:pPr>
              <w:jc w:val="left"/>
            </w:pPr>
            <w:r>
              <w:t>300mL</w:t>
            </w:r>
          </w:p>
        </w:tc>
        <w:tc>
          <w:tcPr>
            <w:tcW w:w="2043" w:type="dxa"/>
          </w:tcPr>
          <w:p w14:paraId="631E8123" w14:textId="39DFEEFC" w:rsidR="00BB1A9A" w:rsidRDefault="00BB1A9A" w:rsidP="001E5A69">
            <w:pPr>
              <w:jc w:val="left"/>
            </w:pPr>
            <w:r>
              <w:t>0.463</w:t>
            </w:r>
          </w:p>
        </w:tc>
      </w:tr>
      <w:tr w:rsidR="00BB1A9A" w14:paraId="44320BC5" w14:textId="77777777" w:rsidTr="001E5A69">
        <w:tc>
          <w:tcPr>
            <w:tcW w:w="2042" w:type="dxa"/>
          </w:tcPr>
          <w:p w14:paraId="30904645" w14:textId="4EFA5B08" w:rsidR="00BB1A9A" w:rsidRDefault="00BB1A9A" w:rsidP="001E5A69">
            <w:pPr>
              <w:jc w:val="left"/>
            </w:pPr>
            <w:r>
              <w:t>4</w:t>
            </w:r>
          </w:p>
        </w:tc>
        <w:tc>
          <w:tcPr>
            <w:tcW w:w="2043" w:type="dxa"/>
          </w:tcPr>
          <w:p w14:paraId="29E488E1" w14:textId="282D7901" w:rsidR="00BB1A9A" w:rsidRDefault="00BB1A9A" w:rsidP="001E5A69">
            <w:pPr>
              <w:jc w:val="left"/>
            </w:pPr>
            <w:r>
              <w:t>11/14/2018</w:t>
            </w:r>
          </w:p>
        </w:tc>
        <w:tc>
          <w:tcPr>
            <w:tcW w:w="2043" w:type="dxa"/>
          </w:tcPr>
          <w:p w14:paraId="3F63E1FA" w14:textId="62130B03" w:rsidR="00BB1A9A" w:rsidRDefault="00BB1A9A" w:rsidP="001E5A69">
            <w:pPr>
              <w:jc w:val="left"/>
              <w:rPr>
                <w:rFonts w:cstheme="minorHAnsi"/>
              </w:rPr>
            </w:pPr>
            <w:r>
              <w:rPr>
                <w:rFonts w:cstheme="minorHAnsi"/>
              </w:rPr>
              <w:t>β</w:t>
            </w:r>
            <w:r>
              <w:t>’ TAP</w:t>
            </w:r>
          </w:p>
        </w:tc>
        <w:tc>
          <w:tcPr>
            <w:tcW w:w="2043" w:type="dxa"/>
          </w:tcPr>
          <w:p w14:paraId="75E0FD2C" w14:textId="2533404A" w:rsidR="00BB1A9A" w:rsidRDefault="00BB1A9A" w:rsidP="001E5A69">
            <w:pPr>
              <w:jc w:val="left"/>
            </w:pPr>
            <w:r>
              <w:t>300mL</w:t>
            </w:r>
          </w:p>
        </w:tc>
        <w:tc>
          <w:tcPr>
            <w:tcW w:w="2043" w:type="dxa"/>
          </w:tcPr>
          <w:p w14:paraId="535D7A84" w14:textId="53B3B57A" w:rsidR="00BB1A9A" w:rsidRDefault="00BB1A9A" w:rsidP="001E5A69">
            <w:pPr>
              <w:jc w:val="left"/>
            </w:pPr>
            <w:r>
              <w:t>0.441</w:t>
            </w:r>
          </w:p>
        </w:tc>
      </w:tr>
    </w:tbl>
    <w:p w14:paraId="5FCF4966" w14:textId="379460B3" w:rsidR="00EA4B9A" w:rsidRDefault="00EA4B9A" w:rsidP="00F73B7E">
      <w:pPr>
        <w:rPr>
          <w:b/>
        </w:rPr>
      </w:pPr>
    </w:p>
    <w:p w14:paraId="1BD369E1" w14:textId="72C69223" w:rsidR="00776907" w:rsidRPr="007B216F" w:rsidRDefault="00776907" w:rsidP="00776907">
      <w:pPr>
        <w:ind w:left="720" w:hanging="720"/>
        <w:rPr>
          <w:b/>
        </w:rPr>
      </w:pPr>
      <w:r>
        <w:rPr>
          <w:b/>
          <w:highlight w:val="green"/>
        </w:rPr>
        <w:t>Wednesday</w:t>
      </w:r>
      <w:r w:rsidRPr="007A68D0">
        <w:rPr>
          <w:b/>
          <w:highlight w:val="green"/>
        </w:rPr>
        <w:t xml:space="preserve">, </w:t>
      </w:r>
      <w:r>
        <w:rPr>
          <w:b/>
          <w:highlight w:val="green"/>
        </w:rPr>
        <w:t>November</w:t>
      </w:r>
      <w:r w:rsidRPr="007A68D0">
        <w:rPr>
          <w:b/>
          <w:highlight w:val="green"/>
        </w:rPr>
        <w:t xml:space="preserve"> </w:t>
      </w:r>
      <w:r>
        <w:rPr>
          <w:b/>
          <w:highlight w:val="green"/>
        </w:rPr>
        <w:t>28, 2018</w:t>
      </w:r>
    </w:p>
    <w:p w14:paraId="18919217" w14:textId="77777777" w:rsidR="00776907" w:rsidRPr="007B216F" w:rsidRDefault="00776907" w:rsidP="00776907">
      <w:pPr>
        <w:rPr>
          <w:b/>
          <w:sz w:val="18"/>
          <w:szCs w:val="18"/>
        </w:rPr>
      </w:pPr>
      <w:r w:rsidRPr="007B216F">
        <w:rPr>
          <w:b/>
          <w:sz w:val="18"/>
          <w:szCs w:val="18"/>
        </w:rPr>
        <w:t>To Do:</w:t>
      </w:r>
    </w:p>
    <w:p w14:paraId="239E3C6C" w14:textId="77777777" w:rsidR="00776907" w:rsidRDefault="00776907" w:rsidP="00776907">
      <w:pPr>
        <w:pStyle w:val="ListParagraph"/>
        <w:rPr>
          <w:sz w:val="18"/>
          <w:szCs w:val="18"/>
        </w:rPr>
      </w:pPr>
    </w:p>
    <w:p w14:paraId="4D78D9BE" w14:textId="77777777" w:rsidR="00776907" w:rsidRPr="00191CB0" w:rsidRDefault="00776907" w:rsidP="00776907">
      <w:pPr>
        <w:pStyle w:val="ListParagraph"/>
        <w:numPr>
          <w:ilvl w:val="0"/>
          <w:numId w:val="26"/>
        </w:numPr>
        <w:rPr>
          <w:strike/>
          <w:sz w:val="18"/>
          <w:szCs w:val="18"/>
        </w:rPr>
      </w:pPr>
      <w:r w:rsidRPr="00191CB0">
        <w:rPr>
          <w:strike/>
          <w:sz w:val="18"/>
          <w:szCs w:val="18"/>
        </w:rPr>
        <w:t>Wednesday- Day 2 purification, run gels</w:t>
      </w:r>
    </w:p>
    <w:p w14:paraId="304634D4" w14:textId="77777777" w:rsidR="00776907" w:rsidRPr="008A5995" w:rsidRDefault="00776907" w:rsidP="00776907">
      <w:pPr>
        <w:pStyle w:val="ListParagraph"/>
        <w:numPr>
          <w:ilvl w:val="0"/>
          <w:numId w:val="26"/>
        </w:numPr>
        <w:rPr>
          <w:sz w:val="18"/>
          <w:szCs w:val="18"/>
        </w:rPr>
      </w:pPr>
      <w:r w:rsidRPr="008A5995">
        <w:rPr>
          <w:sz w:val="18"/>
          <w:szCs w:val="18"/>
        </w:rPr>
        <w:t xml:space="preserve">Thursday, gel staining and western blot development  </w:t>
      </w:r>
    </w:p>
    <w:p w14:paraId="524E861F" w14:textId="0FE85BAE" w:rsidR="00EA4B9A" w:rsidRDefault="00EA4B9A" w:rsidP="00F73B7E">
      <w:pPr>
        <w:rPr>
          <w:b/>
        </w:rPr>
      </w:pPr>
    </w:p>
    <w:p w14:paraId="265F5CB3" w14:textId="77777777" w:rsidR="00A749C1" w:rsidRDefault="00A749C1" w:rsidP="00A749C1">
      <w:pPr>
        <w:jc w:val="left"/>
      </w:pPr>
      <w:r>
        <w:t xml:space="preserve">Use 10% </w:t>
      </w:r>
      <w:proofErr w:type="spellStart"/>
      <w:r>
        <w:t>NuPAGE</w:t>
      </w:r>
      <w:proofErr w:type="spellEnd"/>
      <w:r>
        <w:t xml:space="preserve"> Bis-Tris gels (don’t forget to take sticker off the bottom)</w:t>
      </w:r>
    </w:p>
    <w:p w14:paraId="33740097" w14:textId="77777777" w:rsidR="00A749C1" w:rsidRDefault="00A749C1" w:rsidP="00A749C1">
      <w:pPr>
        <w:jc w:val="left"/>
      </w:pPr>
      <w:r>
        <w:t xml:space="preserve">Add 500mL (25mL 20x stock with 475mL type I DDih20,1.25mL antioxidant stored at 4C) MES buffer in gel apparatus </w:t>
      </w:r>
    </w:p>
    <w:p w14:paraId="0447783A" w14:textId="77777777" w:rsidR="00A749C1" w:rsidRDefault="00A749C1" w:rsidP="00A749C1">
      <w:pPr>
        <w:jc w:val="left"/>
      </w:pPr>
      <w:r>
        <w:t xml:space="preserve">Remove combs </w:t>
      </w:r>
    </w:p>
    <w:p w14:paraId="44DBF49B" w14:textId="77777777" w:rsidR="00A749C1" w:rsidRDefault="00A749C1" w:rsidP="00A749C1">
      <w:pPr>
        <w:jc w:val="left"/>
      </w:pPr>
      <w:r>
        <w:t xml:space="preserve">While samples are heating, gently wash wells with running buffer from inside the chamber using a 200ul pipet, wash each well twice  </w:t>
      </w:r>
    </w:p>
    <w:p w14:paraId="4543A63D" w14:textId="6267749C" w:rsidR="00A749C1" w:rsidRDefault="00A749C1" w:rsidP="00A749C1">
      <w:pPr>
        <w:jc w:val="left"/>
      </w:pPr>
      <w:r>
        <w:t xml:space="preserve">Combine </w:t>
      </w:r>
      <w:r w:rsidR="00F40B6C">
        <w:t>11</w:t>
      </w:r>
      <w:r>
        <w:t xml:space="preserve">ul of each protein sample with </w:t>
      </w:r>
      <w:r w:rsidR="00F40B6C">
        <w:t>11</w:t>
      </w:r>
      <w:r>
        <w:t xml:space="preserve">ul 2x sample loading buffer </w:t>
      </w:r>
    </w:p>
    <w:p w14:paraId="659154D7" w14:textId="51CCBAFA" w:rsidR="00A749C1" w:rsidRPr="00D3679B" w:rsidRDefault="00F40B6C" w:rsidP="00A749C1">
      <w:pPr>
        <w:jc w:val="left"/>
        <w:rPr>
          <w:b/>
        </w:rPr>
      </w:pPr>
      <w:r>
        <w:t xml:space="preserve">   </w:t>
      </w:r>
      <w:r w:rsidR="00A749C1">
        <w:t xml:space="preserve">Heat samples at ~95C for 5 minutes, quick vortex and spin once they come off heating block </w:t>
      </w:r>
      <w:r w:rsidR="00A749C1" w:rsidRPr="00D3679B">
        <w:rPr>
          <w:b/>
        </w:rPr>
        <w:t xml:space="preserve">ladder does not need to be heated </w:t>
      </w:r>
    </w:p>
    <w:p w14:paraId="6011CFD7" w14:textId="1370A3E2" w:rsidR="00A749C1" w:rsidRDefault="00A749C1" w:rsidP="00F73B7E">
      <w:pPr>
        <w:rPr>
          <w:b/>
        </w:rPr>
      </w:pPr>
    </w:p>
    <w:p w14:paraId="634BDE88" w14:textId="70A4E18B" w:rsidR="00A749C1" w:rsidRDefault="00A749C1" w:rsidP="00F73B7E">
      <w:pPr>
        <w:rPr>
          <w:b/>
        </w:rPr>
      </w:pPr>
    </w:p>
    <w:p w14:paraId="006D7F0C" w14:textId="77777777" w:rsidR="00A749C1" w:rsidRDefault="00A749C1" w:rsidP="00F73B7E">
      <w:pPr>
        <w:rPr>
          <w:b/>
        </w:rPr>
      </w:pPr>
    </w:p>
    <w:p w14:paraId="62E14C45" w14:textId="2696CD91" w:rsidR="00FD5A8C" w:rsidRDefault="00FD5A8C" w:rsidP="00FD5A8C">
      <w:pPr>
        <w:jc w:val="left"/>
      </w:pPr>
      <w:r>
        <w:lastRenderedPageBreak/>
        <w:t>Gel: Silver Stain</w:t>
      </w:r>
    </w:p>
    <w:p w14:paraId="7837E062" w14:textId="77777777" w:rsidR="00FD5A8C" w:rsidRDefault="00FD5A8C" w:rsidP="00FD5A8C">
      <w:pPr>
        <w:jc w:val="left"/>
      </w:pPr>
      <w:r>
        <w:t xml:space="preserve">Dilute ladder (1ul) into 9ul 1x sample loading buffer </w:t>
      </w:r>
    </w:p>
    <w:tbl>
      <w:tblPr>
        <w:tblStyle w:val="TableGrid"/>
        <w:tblW w:w="0" w:type="auto"/>
        <w:tblLook w:val="04A0" w:firstRow="1" w:lastRow="0" w:firstColumn="1" w:lastColumn="0" w:noHBand="0" w:noVBand="1"/>
      </w:tblPr>
      <w:tblGrid>
        <w:gridCol w:w="1165"/>
        <w:gridCol w:w="1260"/>
        <w:gridCol w:w="7789"/>
      </w:tblGrid>
      <w:tr w:rsidR="00FD5A8C" w14:paraId="223B7FD4" w14:textId="77777777" w:rsidTr="002B2818">
        <w:tc>
          <w:tcPr>
            <w:tcW w:w="1165" w:type="dxa"/>
          </w:tcPr>
          <w:p w14:paraId="12A81055" w14:textId="77777777" w:rsidR="00FD5A8C" w:rsidRDefault="00FD5A8C" w:rsidP="002B2818">
            <w:pPr>
              <w:jc w:val="left"/>
            </w:pPr>
            <w:r>
              <w:t xml:space="preserve">Lane </w:t>
            </w:r>
          </w:p>
        </w:tc>
        <w:tc>
          <w:tcPr>
            <w:tcW w:w="1260" w:type="dxa"/>
          </w:tcPr>
          <w:p w14:paraId="548742C0" w14:textId="77777777" w:rsidR="00FD5A8C" w:rsidRDefault="00FD5A8C" w:rsidP="002B2818">
            <w:pPr>
              <w:jc w:val="left"/>
            </w:pPr>
            <w:r>
              <w:t xml:space="preserve">Volume </w:t>
            </w:r>
          </w:p>
        </w:tc>
        <w:tc>
          <w:tcPr>
            <w:tcW w:w="7789" w:type="dxa"/>
          </w:tcPr>
          <w:p w14:paraId="6418B097" w14:textId="77777777" w:rsidR="00FD5A8C" w:rsidRDefault="00FD5A8C" w:rsidP="002B2818">
            <w:pPr>
              <w:jc w:val="left"/>
            </w:pPr>
            <w:r>
              <w:t xml:space="preserve">Contents </w:t>
            </w:r>
          </w:p>
        </w:tc>
      </w:tr>
      <w:tr w:rsidR="00FD5A8C" w14:paraId="27314614" w14:textId="77777777" w:rsidTr="002B2818">
        <w:tc>
          <w:tcPr>
            <w:tcW w:w="1165" w:type="dxa"/>
          </w:tcPr>
          <w:p w14:paraId="5FA39BDD" w14:textId="77777777" w:rsidR="00FD5A8C" w:rsidRDefault="00FD5A8C" w:rsidP="002B2818">
            <w:pPr>
              <w:jc w:val="left"/>
            </w:pPr>
            <w:r>
              <w:t>1</w:t>
            </w:r>
          </w:p>
        </w:tc>
        <w:tc>
          <w:tcPr>
            <w:tcW w:w="1260" w:type="dxa"/>
          </w:tcPr>
          <w:p w14:paraId="229F61CD" w14:textId="77777777" w:rsidR="00FD5A8C" w:rsidRDefault="00FD5A8C" w:rsidP="002B2818">
            <w:pPr>
              <w:jc w:val="left"/>
            </w:pPr>
            <w:r>
              <w:t>10ul</w:t>
            </w:r>
          </w:p>
        </w:tc>
        <w:tc>
          <w:tcPr>
            <w:tcW w:w="7789" w:type="dxa"/>
          </w:tcPr>
          <w:p w14:paraId="5777BA41" w14:textId="77777777" w:rsidR="00FD5A8C" w:rsidRDefault="00FD5A8C" w:rsidP="002B2818">
            <w:pPr>
              <w:jc w:val="left"/>
            </w:pPr>
            <w:r>
              <w:t xml:space="preserve">Benchmark unstained ladder (1:10) </w:t>
            </w:r>
          </w:p>
        </w:tc>
      </w:tr>
      <w:tr w:rsidR="00FD5A8C" w14:paraId="13A6315C" w14:textId="77777777" w:rsidTr="002B2818">
        <w:tc>
          <w:tcPr>
            <w:tcW w:w="1165" w:type="dxa"/>
          </w:tcPr>
          <w:p w14:paraId="285A2769" w14:textId="77777777" w:rsidR="00FD5A8C" w:rsidRDefault="00FD5A8C" w:rsidP="002B2818">
            <w:pPr>
              <w:jc w:val="left"/>
            </w:pPr>
            <w:r>
              <w:t>2</w:t>
            </w:r>
          </w:p>
        </w:tc>
        <w:tc>
          <w:tcPr>
            <w:tcW w:w="1260" w:type="dxa"/>
          </w:tcPr>
          <w:p w14:paraId="25A6BF30" w14:textId="77777777" w:rsidR="00FD5A8C" w:rsidRDefault="00FD5A8C" w:rsidP="002B2818">
            <w:pPr>
              <w:jc w:val="left"/>
            </w:pPr>
            <w:r>
              <w:t>20ul</w:t>
            </w:r>
          </w:p>
        </w:tc>
        <w:tc>
          <w:tcPr>
            <w:tcW w:w="7789" w:type="dxa"/>
          </w:tcPr>
          <w:p w14:paraId="09015854" w14:textId="04FC5692" w:rsidR="00FD5A8C" w:rsidRDefault="00FD5A8C" w:rsidP="002B2818">
            <w:pPr>
              <w:jc w:val="left"/>
            </w:pPr>
            <w:r>
              <w:t>LVS- IgG Beads</w:t>
            </w:r>
          </w:p>
        </w:tc>
      </w:tr>
      <w:tr w:rsidR="00FD5A8C" w14:paraId="5EE29D25" w14:textId="77777777" w:rsidTr="002B2818">
        <w:tc>
          <w:tcPr>
            <w:tcW w:w="1165" w:type="dxa"/>
          </w:tcPr>
          <w:p w14:paraId="69C05BA7" w14:textId="77777777" w:rsidR="00FD5A8C" w:rsidRDefault="00FD5A8C" w:rsidP="002B2818">
            <w:pPr>
              <w:jc w:val="left"/>
            </w:pPr>
            <w:r>
              <w:t>3</w:t>
            </w:r>
          </w:p>
        </w:tc>
        <w:tc>
          <w:tcPr>
            <w:tcW w:w="1260" w:type="dxa"/>
          </w:tcPr>
          <w:p w14:paraId="13890F94" w14:textId="77777777" w:rsidR="00FD5A8C" w:rsidRDefault="00FD5A8C" w:rsidP="002B2818">
            <w:pPr>
              <w:jc w:val="left"/>
            </w:pPr>
            <w:r>
              <w:t>20ul</w:t>
            </w:r>
          </w:p>
        </w:tc>
        <w:tc>
          <w:tcPr>
            <w:tcW w:w="7789" w:type="dxa"/>
          </w:tcPr>
          <w:p w14:paraId="0C27688D" w14:textId="1B3824BC" w:rsidR="00FD5A8C" w:rsidRDefault="00FD5A8C" w:rsidP="002B2818">
            <w:pPr>
              <w:jc w:val="left"/>
            </w:pPr>
            <w:r>
              <w:t>LVS- E1</w:t>
            </w:r>
          </w:p>
        </w:tc>
      </w:tr>
      <w:tr w:rsidR="00FD5A8C" w14:paraId="24074E0D" w14:textId="77777777" w:rsidTr="002B2818">
        <w:tc>
          <w:tcPr>
            <w:tcW w:w="1165" w:type="dxa"/>
          </w:tcPr>
          <w:p w14:paraId="36B38FED" w14:textId="77777777" w:rsidR="00FD5A8C" w:rsidRDefault="00FD5A8C" w:rsidP="002B2818">
            <w:pPr>
              <w:jc w:val="left"/>
            </w:pPr>
            <w:r>
              <w:t>4</w:t>
            </w:r>
          </w:p>
        </w:tc>
        <w:tc>
          <w:tcPr>
            <w:tcW w:w="1260" w:type="dxa"/>
          </w:tcPr>
          <w:p w14:paraId="21A537C3" w14:textId="77777777" w:rsidR="00FD5A8C" w:rsidRDefault="00FD5A8C" w:rsidP="002B2818">
            <w:pPr>
              <w:jc w:val="left"/>
            </w:pPr>
            <w:r>
              <w:t>20ul</w:t>
            </w:r>
          </w:p>
        </w:tc>
        <w:tc>
          <w:tcPr>
            <w:tcW w:w="7789" w:type="dxa"/>
          </w:tcPr>
          <w:p w14:paraId="5A590450" w14:textId="201846E1" w:rsidR="00FD5A8C" w:rsidRDefault="00FD5A8C" w:rsidP="002B2818">
            <w:pPr>
              <w:jc w:val="left"/>
            </w:pPr>
            <w:r>
              <w:t>LVS- FT2</w:t>
            </w:r>
          </w:p>
        </w:tc>
      </w:tr>
      <w:tr w:rsidR="00FD5A8C" w14:paraId="082EBBF0" w14:textId="77777777" w:rsidTr="002B2818">
        <w:tc>
          <w:tcPr>
            <w:tcW w:w="1165" w:type="dxa"/>
          </w:tcPr>
          <w:p w14:paraId="474A0C28" w14:textId="77777777" w:rsidR="00FD5A8C" w:rsidRDefault="00FD5A8C" w:rsidP="002B2818">
            <w:pPr>
              <w:jc w:val="left"/>
            </w:pPr>
            <w:r>
              <w:t>5</w:t>
            </w:r>
          </w:p>
        </w:tc>
        <w:tc>
          <w:tcPr>
            <w:tcW w:w="1260" w:type="dxa"/>
          </w:tcPr>
          <w:p w14:paraId="7EC146A6" w14:textId="77777777" w:rsidR="00FD5A8C" w:rsidRDefault="00FD5A8C" w:rsidP="002B2818">
            <w:pPr>
              <w:jc w:val="left"/>
            </w:pPr>
            <w:r>
              <w:t>20ul</w:t>
            </w:r>
          </w:p>
        </w:tc>
        <w:tc>
          <w:tcPr>
            <w:tcW w:w="7789" w:type="dxa"/>
          </w:tcPr>
          <w:p w14:paraId="57C052A0" w14:textId="647EB137" w:rsidR="00FD5A8C" w:rsidRDefault="00FD5A8C" w:rsidP="002B2818">
            <w:pPr>
              <w:jc w:val="left"/>
            </w:pPr>
            <w:r>
              <w:t>LVS- Calmodulin Beads</w:t>
            </w:r>
          </w:p>
        </w:tc>
      </w:tr>
      <w:tr w:rsidR="00FD5A8C" w14:paraId="4DA229F3" w14:textId="77777777" w:rsidTr="002B2818">
        <w:tc>
          <w:tcPr>
            <w:tcW w:w="1165" w:type="dxa"/>
          </w:tcPr>
          <w:p w14:paraId="03ECAAAD" w14:textId="77777777" w:rsidR="00FD5A8C" w:rsidRDefault="00FD5A8C" w:rsidP="002B2818">
            <w:pPr>
              <w:jc w:val="left"/>
            </w:pPr>
            <w:r>
              <w:t>6</w:t>
            </w:r>
          </w:p>
        </w:tc>
        <w:tc>
          <w:tcPr>
            <w:tcW w:w="1260" w:type="dxa"/>
          </w:tcPr>
          <w:p w14:paraId="295C6313" w14:textId="77777777" w:rsidR="00FD5A8C" w:rsidRDefault="00FD5A8C" w:rsidP="002B2818">
            <w:pPr>
              <w:jc w:val="left"/>
            </w:pPr>
            <w:r>
              <w:t>20ul</w:t>
            </w:r>
          </w:p>
        </w:tc>
        <w:tc>
          <w:tcPr>
            <w:tcW w:w="7789" w:type="dxa"/>
          </w:tcPr>
          <w:p w14:paraId="58519A88" w14:textId="77777777" w:rsidR="00FD5A8C" w:rsidRDefault="00FD5A8C" w:rsidP="002B2818">
            <w:pPr>
              <w:jc w:val="left"/>
            </w:pPr>
            <w:r>
              <w:t>LVS- elution final</w:t>
            </w:r>
          </w:p>
        </w:tc>
      </w:tr>
      <w:tr w:rsidR="00FD5A8C" w14:paraId="4DAA93E5" w14:textId="77777777" w:rsidTr="002B2818">
        <w:tc>
          <w:tcPr>
            <w:tcW w:w="1165" w:type="dxa"/>
          </w:tcPr>
          <w:p w14:paraId="6130213F" w14:textId="77777777" w:rsidR="00FD5A8C" w:rsidRDefault="00FD5A8C" w:rsidP="002B2818">
            <w:pPr>
              <w:jc w:val="left"/>
            </w:pPr>
            <w:r>
              <w:t>7</w:t>
            </w:r>
          </w:p>
        </w:tc>
        <w:tc>
          <w:tcPr>
            <w:tcW w:w="1260" w:type="dxa"/>
          </w:tcPr>
          <w:p w14:paraId="0E786327" w14:textId="77777777" w:rsidR="00FD5A8C" w:rsidRDefault="00FD5A8C" w:rsidP="002B2818">
            <w:pPr>
              <w:jc w:val="left"/>
            </w:pPr>
            <w:r>
              <w:t>20ul</w:t>
            </w:r>
          </w:p>
        </w:tc>
        <w:tc>
          <w:tcPr>
            <w:tcW w:w="7789" w:type="dxa"/>
          </w:tcPr>
          <w:p w14:paraId="3B808CE9" w14:textId="77777777" w:rsidR="00FD5A8C" w:rsidRDefault="00FD5A8C" w:rsidP="002B2818">
            <w:pPr>
              <w:jc w:val="left"/>
            </w:pPr>
            <w:r>
              <w:t>Beta-prime elution final</w:t>
            </w:r>
          </w:p>
        </w:tc>
      </w:tr>
      <w:tr w:rsidR="00FD5A8C" w14:paraId="4325E1F1" w14:textId="77777777" w:rsidTr="002B2818">
        <w:tc>
          <w:tcPr>
            <w:tcW w:w="1165" w:type="dxa"/>
          </w:tcPr>
          <w:p w14:paraId="23F89C73" w14:textId="77777777" w:rsidR="00FD5A8C" w:rsidRDefault="00FD5A8C" w:rsidP="002B2818">
            <w:pPr>
              <w:jc w:val="left"/>
            </w:pPr>
            <w:r>
              <w:t>8</w:t>
            </w:r>
          </w:p>
        </w:tc>
        <w:tc>
          <w:tcPr>
            <w:tcW w:w="1260" w:type="dxa"/>
          </w:tcPr>
          <w:p w14:paraId="13969C9B" w14:textId="77777777" w:rsidR="00FD5A8C" w:rsidRDefault="00FD5A8C" w:rsidP="002B2818">
            <w:pPr>
              <w:jc w:val="left"/>
            </w:pPr>
            <w:r>
              <w:t>20ul</w:t>
            </w:r>
          </w:p>
        </w:tc>
        <w:tc>
          <w:tcPr>
            <w:tcW w:w="7789" w:type="dxa"/>
          </w:tcPr>
          <w:p w14:paraId="14029BF6" w14:textId="5D14F8FF" w:rsidR="00FD5A8C" w:rsidRDefault="00FD5A8C" w:rsidP="002B2818">
            <w:pPr>
              <w:jc w:val="left"/>
            </w:pPr>
            <w:r>
              <w:t xml:space="preserve">Beta-prime Calmodulin Beads </w:t>
            </w:r>
          </w:p>
        </w:tc>
      </w:tr>
      <w:tr w:rsidR="00FD5A8C" w14:paraId="0FE78460" w14:textId="77777777" w:rsidTr="002B2818">
        <w:tc>
          <w:tcPr>
            <w:tcW w:w="1165" w:type="dxa"/>
          </w:tcPr>
          <w:p w14:paraId="1F59AF86" w14:textId="77777777" w:rsidR="00FD5A8C" w:rsidRDefault="00FD5A8C" w:rsidP="002B2818">
            <w:pPr>
              <w:jc w:val="left"/>
            </w:pPr>
            <w:r>
              <w:t>9</w:t>
            </w:r>
          </w:p>
        </w:tc>
        <w:tc>
          <w:tcPr>
            <w:tcW w:w="1260" w:type="dxa"/>
          </w:tcPr>
          <w:p w14:paraId="4EAF5A68" w14:textId="77777777" w:rsidR="00FD5A8C" w:rsidRDefault="00FD5A8C" w:rsidP="002B2818">
            <w:pPr>
              <w:jc w:val="left"/>
            </w:pPr>
            <w:r>
              <w:t>20ul</w:t>
            </w:r>
          </w:p>
        </w:tc>
        <w:tc>
          <w:tcPr>
            <w:tcW w:w="7789" w:type="dxa"/>
          </w:tcPr>
          <w:p w14:paraId="382C207F" w14:textId="43B36D4C" w:rsidR="00FD5A8C" w:rsidRDefault="00FD5A8C" w:rsidP="002B2818">
            <w:pPr>
              <w:jc w:val="left"/>
            </w:pPr>
            <w:r>
              <w:t>Beta-prime FT2</w:t>
            </w:r>
          </w:p>
        </w:tc>
      </w:tr>
      <w:tr w:rsidR="00FD5A8C" w14:paraId="41FBED9C" w14:textId="77777777" w:rsidTr="002B2818">
        <w:tc>
          <w:tcPr>
            <w:tcW w:w="1165" w:type="dxa"/>
          </w:tcPr>
          <w:p w14:paraId="3FCE215B" w14:textId="77777777" w:rsidR="00FD5A8C" w:rsidRDefault="00FD5A8C" w:rsidP="002B2818">
            <w:pPr>
              <w:jc w:val="left"/>
            </w:pPr>
            <w:r>
              <w:t>10</w:t>
            </w:r>
          </w:p>
        </w:tc>
        <w:tc>
          <w:tcPr>
            <w:tcW w:w="1260" w:type="dxa"/>
          </w:tcPr>
          <w:p w14:paraId="61E268AA" w14:textId="77777777" w:rsidR="00FD5A8C" w:rsidRDefault="00FD5A8C" w:rsidP="002B2818">
            <w:pPr>
              <w:jc w:val="left"/>
            </w:pPr>
            <w:r>
              <w:t>20ul</w:t>
            </w:r>
          </w:p>
        </w:tc>
        <w:tc>
          <w:tcPr>
            <w:tcW w:w="7789" w:type="dxa"/>
          </w:tcPr>
          <w:p w14:paraId="45D61BF9" w14:textId="7EE60CD7" w:rsidR="00FD5A8C" w:rsidRDefault="00FD5A8C" w:rsidP="002B2818">
            <w:pPr>
              <w:jc w:val="left"/>
            </w:pPr>
            <w:r>
              <w:t>Beta-prime E1</w:t>
            </w:r>
          </w:p>
        </w:tc>
      </w:tr>
      <w:tr w:rsidR="00FD5A8C" w14:paraId="45D80C20" w14:textId="77777777" w:rsidTr="002B2818">
        <w:tc>
          <w:tcPr>
            <w:tcW w:w="1165" w:type="dxa"/>
          </w:tcPr>
          <w:p w14:paraId="78D73E74" w14:textId="77777777" w:rsidR="00FD5A8C" w:rsidRDefault="00FD5A8C" w:rsidP="002B2818">
            <w:pPr>
              <w:jc w:val="left"/>
            </w:pPr>
            <w:r>
              <w:t>11</w:t>
            </w:r>
          </w:p>
        </w:tc>
        <w:tc>
          <w:tcPr>
            <w:tcW w:w="1260" w:type="dxa"/>
          </w:tcPr>
          <w:p w14:paraId="7483DE99" w14:textId="77777777" w:rsidR="00FD5A8C" w:rsidRDefault="00FD5A8C" w:rsidP="002B2818">
            <w:pPr>
              <w:jc w:val="left"/>
            </w:pPr>
            <w:r>
              <w:t>20ul</w:t>
            </w:r>
          </w:p>
        </w:tc>
        <w:tc>
          <w:tcPr>
            <w:tcW w:w="7789" w:type="dxa"/>
          </w:tcPr>
          <w:p w14:paraId="01FF9A88" w14:textId="4232A95A" w:rsidR="00FD5A8C" w:rsidRDefault="00FD5A8C" w:rsidP="002B2818">
            <w:pPr>
              <w:jc w:val="left"/>
            </w:pPr>
            <w:r>
              <w:t xml:space="preserve">Beta-prime IgG Beads </w:t>
            </w:r>
          </w:p>
        </w:tc>
      </w:tr>
      <w:tr w:rsidR="00FD5A8C" w14:paraId="1C22BB79" w14:textId="77777777" w:rsidTr="002B2818">
        <w:tc>
          <w:tcPr>
            <w:tcW w:w="1165" w:type="dxa"/>
          </w:tcPr>
          <w:p w14:paraId="0C5614BA" w14:textId="77777777" w:rsidR="00FD5A8C" w:rsidRDefault="00FD5A8C" w:rsidP="002B2818">
            <w:pPr>
              <w:jc w:val="left"/>
            </w:pPr>
            <w:r>
              <w:t>12</w:t>
            </w:r>
          </w:p>
        </w:tc>
        <w:tc>
          <w:tcPr>
            <w:tcW w:w="1260" w:type="dxa"/>
          </w:tcPr>
          <w:p w14:paraId="5D65D9AB" w14:textId="77777777" w:rsidR="00FD5A8C" w:rsidRDefault="00FD5A8C" w:rsidP="002B2818">
            <w:pPr>
              <w:jc w:val="left"/>
            </w:pPr>
            <w:r>
              <w:t>10ul</w:t>
            </w:r>
          </w:p>
        </w:tc>
        <w:tc>
          <w:tcPr>
            <w:tcW w:w="7789" w:type="dxa"/>
          </w:tcPr>
          <w:p w14:paraId="275C5482" w14:textId="77777777" w:rsidR="00FD5A8C" w:rsidRDefault="00FD5A8C" w:rsidP="002B2818">
            <w:pPr>
              <w:jc w:val="left"/>
            </w:pPr>
            <w:r>
              <w:t>1x Sample Loading Buffer (SLB)</w:t>
            </w:r>
          </w:p>
        </w:tc>
      </w:tr>
    </w:tbl>
    <w:p w14:paraId="1E61D305" w14:textId="29E939B0" w:rsidR="00EA4B9A" w:rsidRDefault="00EA4B9A" w:rsidP="00F73B7E">
      <w:pPr>
        <w:rPr>
          <w:b/>
        </w:rPr>
      </w:pPr>
    </w:p>
    <w:p w14:paraId="7356EABA" w14:textId="6877E0F2" w:rsidR="00EA4B9A" w:rsidRDefault="00EA4B9A" w:rsidP="00F73B7E">
      <w:pPr>
        <w:rPr>
          <w:b/>
        </w:rPr>
      </w:pPr>
    </w:p>
    <w:p w14:paraId="59FD9C06" w14:textId="55E3A7BC" w:rsidR="00EA4B9A" w:rsidRDefault="00EA4B9A" w:rsidP="00F73B7E">
      <w:pPr>
        <w:rPr>
          <w:b/>
        </w:rPr>
      </w:pPr>
    </w:p>
    <w:p w14:paraId="19A6CC7D" w14:textId="2EFF8E2F" w:rsidR="008A5995" w:rsidRDefault="008A5995" w:rsidP="00F73B7E">
      <w:pPr>
        <w:rPr>
          <w:b/>
        </w:rPr>
      </w:pPr>
    </w:p>
    <w:p w14:paraId="1CFE7273" w14:textId="6879634B" w:rsidR="008A5995" w:rsidRDefault="008A5995" w:rsidP="00F73B7E">
      <w:pPr>
        <w:rPr>
          <w:b/>
        </w:rPr>
      </w:pPr>
    </w:p>
    <w:p w14:paraId="13E312F5" w14:textId="095B0B43" w:rsidR="008A5995" w:rsidRDefault="008A5995" w:rsidP="00F73B7E">
      <w:pPr>
        <w:rPr>
          <w:b/>
        </w:rPr>
      </w:pPr>
    </w:p>
    <w:p w14:paraId="04CBBD0B" w14:textId="17200F36" w:rsidR="008A5995" w:rsidRDefault="008A5995" w:rsidP="00F73B7E">
      <w:pPr>
        <w:rPr>
          <w:b/>
        </w:rPr>
      </w:pPr>
    </w:p>
    <w:p w14:paraId="43F457A5" w14:textId="0FD3244B" w:rsidR="008A5995" w:rsidRDefault="008A5995" w:rsidP="00F73B7E">
      <w:pPr>
        <w:rPr>
          <w:b/>
        </w:rPr>
      </w:pPr>
    </w:p>
    <w:p w14:paraId="3224126F" w14:textId="2CE40737" w:rsidR="008A5995" w:rsidRDefault="008A5995" w:rsidP="00F73B7E">
      <w:pPr>
        <w:rPr>
          <w:b/>
        </w:rPr>
      </w:pPr>
    </w:p>
    <w:p w14:paraId="42F5891F" w14:textId="609A3051" w:rsidR="008A5995" w:rsidRDefault="008A5995" w:rsidP="00F73B7E">
      <w:pPr>
        <w:rPr>
          <w:b/>
        </w:rPr>
      </w:pPr>
    </w:p>
    <w:p w14:paraId="163C8D43" w14:textId="2C040428" w:rsidR="008A5995" w:rsidRDefault="008A5995" w:rsidP="00F73B7E">
      <w:pPr>
        <w:rPr>
          <w:b/>
        </w:rPr>
      </w:pPr>
    </w:p>
    <w:p w14:paraId="31202A94" w14:textId="3A0E4483" w:rsidR="008A5995" w:rsidRDefault="008A5995" w:rsidP="00F73B7E">
      <w:pPr>
        <w:rPr>
          <w:b/>
        </w:rPr>
      </w:pPr>
    </w:p>
    <w:p w14:paraId="506719C6" w14:textId="1E54A603" w:rsidR="008A5995" w:rsidRDefault="008A5995" w:rsidP="00F73B7E">
      <w:pPr>
        <w:rPr>
          <w:b/>
        </w:rPr>
      </w:pPr>
    </w:p>
    <w:p w14:paraId="307175D7" w14:textId="0BC28E27" w:rsidR="008A5995" w:rsidRDefault="008A5995" w:rsidP="00F73B7E">
      <w:pPr>
        <w:rPr>
          <w:b/>
        </w:rPr>
      </w:pPr>
    </w:p>
    <w:p w14:paraId="41D427DD" w14:textId="030A1DE2" w:rsidR="008A5995" w:rsidRDefault="008A5995" w:rsidP="00F73B7E">
      <w:pPr>
        <w:rPr>
          <w:b/>
        </w:rPr>
      </w:pPr>
    </w:p>
    <w:p w14:paraId="36291D5A" w14:textId="77777777" w:rsidR="008A5995" w:rsidRDefault="008A5995" w:rsidP="00F73B7E">
      <w:pPr>
        <w:rPr>
          <w:b/>
        </w:rPr>
      </w:pPr>
    </w:p>
    <w:p w14:paraId="4454268F" w14:textId="77777777" w:rsidR="00191CB0" w:rsidRDefault="00191CB0" w:rsidP="00191CB0">
      <w:pPr>
        <w:rPr>
          <w:b/>
        </w:rPr>
      </w:pPr>
    </w:p>
    <w:p w14:paraId="6B5819AF" w14:textId="256444C6" w:rsidR="00191CB0" w:rsidRPr="007B216F" w:rsidRDefault="00191CB0" w:rsidP="00191CB0">
      <w:pPr>
        <w:ind w:left="720" w:hanging="720"/>
        <w:rPr>
          <w:b/>
        </w:rPr>
      </w:pPr>
      <w:r>
        <w:rPr>
          <w:b/>
          <w:highlight w:val="green"/>
        </w:rPr>
        <w:lastRenderedPageBreak/>
        <w:t>Thursday</w:t>
      </w:r>
      <w:r w:rsidRPr="007A68D0">
        <w:rPr>
          <w:b/>
          <w:highlight w:val="green"/>
        </w:rPr>
        <w:t xml:space="preserve">, </w:t>
      </w:r>
      <w:r>
        <w:rPr>
          <w:b/>
          <w:highlight w:val="green"/>
        </w:rPr>
        <w:t>November</w:t>
      </w:r>
      <w:r w:rsidRPr="007A68D0">
        <w:rPr>
          <w:b/>
          <w:highlight w:val="green"/>
        </w:rPr>
        <w:t xml:space="preserve"> </w:t>
      </w:r>
      <w:r>
        <w:rPr>
          <w:b/>
          <w:highlight w:val="green"/>
        </w:rPr>
        <w:t>29, 2018</w:t>
      </w:r>
    </w:p>
    <w:p w14:paraId="2DDE3155" w14:textId="77777777" w:rsidR="00191CB0" w:rsidRPr="007B216F" w:rsidRDefault="00191CB0" w:rsidP="00191CB0">
      <w:pPr>
        <w:rPr>
          <w:b/>
          <w:sz w:val="18"/>
          <w:szCs w:val="18"/>
        </w:rPr>
      </w:pPr>
      <w:r w:rsidRPr="007B216F">
        <w:rPr>
          <w:b/>
          <w:sz w:val="18"/>
          <w:szCs w:val="18"/>
        </w:rPr>
        <w:t>To Do:</w:t>
      </w:r>
    </w:p>
    <w:p w14:paraId="40174CF1" w14:textId="77777777" w:rsidR="00191CB0" w:rsidRPr="00490C23" w:rsidRDefault="00191CB0" w:rsidP="00191CB0">
      <w:pPr>
        <w:pStyle w:val="ListParagraph"/>
        <w:rPr>
          <w:strike/>
          <w:sz w:val="18"/>
          <w:szCs w:val="18"/>
        </w:rPr>
      </w:pPr>
    </w:p>
    <w:p w14:paraId="63097D1F" w14:textId="0A8BDAFE" w:rsidR="00191CB0" w:rsidRPr="00490C23" w:rsidRDefault="00191CB0" w:rsidP="00191CB0">
      <w:pPr>
        <w:pStyle w:val="ListParagraph"/>
        <w:numPr>
          <w:ilvl w:val="0"/>
          <w:numId w:val="27"/>
        </w:numPr>
        <w:rPr>
          <w:strike/>
          <w:sz w:val="18"/>
          <w:szCs w:val="18"/>
        </w:rPr>
      </w:pPr>
      <w:r w:rsidRPr="00490C23">
        <w:rPr>
          <w:strike/>
          <w:sz w:val="18"/>
          <w:szCs w:val="18"/>
        </w:rPr>
        <w:t xml:space="preserve">Silver stain gel staining </w:t>
      </w:r>
    </w:p>
    <w:p w14:paraId="777AF194" w14:textId="136BD7CE" w:rsidR="00191CB0" w:rsidRPr="00490C23" w:rsidRDefault="00191CB0" w:rsidP="00191CB0">
      <w:pPr>
        <w:pStyle w:val="ListParagraph"/>
        <w:numPr>
          <w:ilvl w:val="0"/>
          <w:numId w:val="27"/>
        </w:numPr>
        <w:rPr>
          <w:strike/>
          <w:sz w:val="18"/>
          <w:szCs w:val="18"/>
        </w:rPr>
      </w:pPr>
      <w:r w:rsidRPr="00490C23">
        <w:rPr>
          <w:strike/>
          <w:sz w:val="18"/>
          <w:szCs w:val="18"/>
        </w:rPr>
        <w:t xml:space="preserve"> Western blot development  </w:t>
      </w:r>
    </w:p>
    <w:p w14:paraId="42D1E23D" w14:textId="08E10A5E" w:rsidR="00EA4B9A" w:rsidRDefault="00EA4B9A" w:rsidP="00F73B7E">
      <w:pPr>
        <w:rPr>
          <w:b/>
        </w:rPr>
      </w:pPr>
    </w:p>
    <w:p w14:paraId="5EACD0A1" w14:textId="0B9F5227" w:rsidR="008A5995" w:rsidRDefault="008A5995" w:rsidP="008A5995"/>
    <w:p w14:paraId="7A1F696C" w14:textId="6F27268E" w:rsidR="008A5995" w:rsidRDefault="008A5995" w:rsidP="008A5995">
      <w:r>
        <w:rPr>
          <w:noProof/>
        </w:rPr>
        <w:drawing>
          <wp:inline distT="0" distB="0" distL="0" distR="0" wp14:anchorId="4BFEFB0A" wp14:editId="103ED7A6">
            <wp:extent cx="6492240" cy="48437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92240" cy="4843780"/>
                    </a:xfrm>
                    <a:prstGeom prst="rect">
                      <a:avLst/>
                    </a:prstGeom>
                  </pic:spPr>
                </pic:pic>
              </a:graphicData>
            </a:graphic>
          </wp:inline>
        </w:drawing>
      </w:r>
    </w:p>
    <w:p w14:paraId="3261CFB6" w14:textId="6D6A4518" w:rsidR="008A5995" w:rsidRDefault="008A5995" w:rsidP="008A5995"/>
    <w:p w14:paraId="20E98A9A" w14:textId="3A770A8A" w:rsidR="008A5995" w:rsidRDefault="008A5995" w:rsidP="008A5995"/>
    <w:p w14:paraId="03DC2CC0" w14:textId="30AD6258" w:rsidR="008A5995" w:rsidRDefault="008A5995" w:rsidP="008A5995"/>
    <w:p w14:paraId="06A2A456" w14:textId="28872CF8" w:rsidR="008A5995" w:rsidRDefault="008A5995" w:rsidP="008A5995"/>
    <w:p w14:paraId="64D4E2A2" w14:textId="56075810" w:rsidR="008A5995" w:rsidRDefault="008A5995" w:rsidP="008A5995"/>
    <w:p w14:paraId="72CA3746" w14:textId="52B773FC" w:rsidR="008A5995" w:rsidRDefault="008A5995" w:rsidP="008A5995"/>
    <w:p w14:paraId="62E9789D" w14:textId="31C518B8" w:rsidR="008A5995" w:rsidRDefault="008A5995" w:rsidP="008A5995"/>
    <w:p w14:paraId="6A11CA8D" w14:textId="7B1B9C7D" w:rsidR="008A5995" w:rsidRPr="007B216F" w:rsidRDefault="008A5995" w:rsidP="008A5995">
      <w:pPr>
        <w:ind w:left="720" w:hanging="720"/>
        <w:rPr>
          <w:b/>
        </w:rPr>
      </w:pPr>
      <w:r>
        <w:rPr>
          <w:b/>
          <w:highlight w:val="green"/>
        </w:rPr>
        <w:t>Wednesday</w:t>
      </w:r>
      <w:r w:rsidRPr="007A68D0">
        <w:rPr>
          <w:b/>
          <w:highlight w:val="green"/>
        </w:rPr>
        <w:t xml:space="preserve">, </w:t>
      </w:r>
      <w:r>
        <w:rPr>
          <w:b/>
          <w:highlight w:val="green"/>
        </w:rPr>
        <w:t>December</w:t>
      </w:r>
      <w:r w:rsidRPr="007A68D0">
        <w:rPr>
          <w:b/>
          <w:highlight w:val="green"/>
        </w:rPr>
        <w:t xml:space="preserve"> </w:t>
      </w:r>
      <w:r>
        <w:rPr>
          <w:b/>
          <w:highlight w:val="green"/>
        </w:rPr>
        <w:t>12, 2018</w:t>
      </w:r>
    </w:p>
    <w:p w14:paraId="4794818D" w14:textId="77777777" w:rsidR="008A5995" w:rsidRPr="007B216F" w:rsidRDefault="008A5995" w:rsidP="008A5995">
      <w:pPr>
        <w:rPr>
          <w:b/>
          <w:sz w:val="18"/>
          <w:szCs w:val="18"/>
        </w:rPr>
      </w:pPr>
      <w:r w:rsidRPr="007B216F">
        <w:rPr>
          <w:b/>
          <w:sz w:val="18"/>
          <w:szCs w:val="18"/>
        </w:rPr>
        <w:t>To Do:</w:t>
      </w:r>
    </w:p>
    <w:p w14:paraId="273AE181" w14:textId="77777777" w:rsidR="008A5995" w:rsidRPr="00490C23" w:rsidRDefault="008A5995" w:rsidP="008A5995">
      <w:pPr>
        <w:pStyle w:val="ListParagraph"/>
        <w:rPr>
          <w:strike/>
          <w:sz w:val="18"/>
          <w:szCs w:val="18"/>
        </w:rPr>
      </w:pPr>
    </w:p>
    <w:p w14:paraId="18E9DF31" w14:textId="039CC155" w:rsidR="008A5995" w:rsidRPr="008A5995" w:rsidRDefault="008A5995" w:rsidP="008A5995">
      <w:pPr>
        <w:pStyle w:val="ListParagraph"/>
        <w:numPr>
          <w:ilvl w:val="0"/>
          <w:numId w:val="28"/>
        </w:numPr>
        <w:rPr>
          <w:strike/>
        </w:rPr>
      </w:pPr>
      <w:r w:rsidRPr="008A5995">
        <w:rPr>
          <w:strike/>
          <w:sz w:val="18"/>
          <w:szCs w:val="18"/>
        </w:rPr>
        <w:t xml:space="preserve">Create plan for new heat shock experiment </w:t>
      </w:r>
    </w:p>
    <w:p w14:paraId="71522415" w14:textId="77777777" w:rsidR="008A5995" w:rsidRDefault="008A5995" w:rsidP="008A5995"/>
    <w:p w14:paraId="26CC8BFA" w14:textId="77777777" w:rsidR="008A5995" w:rsidRPr="0064359E" w:rsidRDefault="008A5995" w:rsidP="008A5995">
      <w:pPr>
        <w:rPr>
          <w:b/>
        </w:rPr>
      </w:pPr>
      <w:r w:rsidRPr="0064359E">
        <w:rPr>
          <w:b/>
        </w:rPr>
        <w:t xml:space="preserve">Plan to induce production of </w:t>
      </w:r>
      <w:r w:rsidRPr="0064359E">
        <w:rPr>
          <w:rFonts w:cstheme="minorHAnsi"/>
          <w:b/>
        </w:rPr>
        <w:t>σ</w:t>
      </w:r>
      <w:r w:rsidRPr="0064359E">
        <w:rPr>
          <w:b/>
        </w:rPr>
        <w:t>32 protein:</w:t>
      </w:r>
    </w:p>
    <w:p w14:paraId="5D531408" w14:textId="45BE792E" w:rsidR="008A5995" w:rsidRDefault="008A5995" w:rsidP="008A5995">
      <w:r>
        <w:t xml:space="preserve">Grow 2 flasks </w:t>
      </w:r>
      <w:r w:rsidRPr="00FF324A">
        <w:rPr>
          <w:rFonts w:cstheme="minorHAnsi"/>
        </w:rPr>
        <w:t>σ</w:t>
      </w:r>
      <w:r w:rsidRPr="00FF324A">
        <w:t>32</w:t>
      </w:r>
      <w:r>
        <w:t xml:space="preserve"> TAP tagged cells overnight at 37C (target OD of 0.3-0.4) </w:t>
      </w:r>
    </w:p>
    <w:p w14:paraId="373BA431" w14:textId="64DD3513" w:rsidR="0022528B" w:rsidRDefault="0022528B" w:rsidP="008A5995">
      <w:r>
        <w:t>Also grow up 1 flask of LVS and subject it to the kickdown in temperature and take timepoint at time 0</w:t>
      </w:r>
    </w:p>
    <w:p w14:paraId="40D219CF" w14:textId="37E494E4" w:rsidR="008A5995" w:rsidRDefault="008A5995" w:rsidP="008A5995">
      <w:r>
        <w:t>Allow cells to grow at 30C for 1-2 hours for acclimation</w:t>
      </w:r>
    </w:p>
    <w:p w14:paraId="78E1AAEE" w14:textId="20FFF5C8" w:rsidR="008A5995" w:rsidRDefault="008A5995" w:rsidP="008A5995">
      <w:r>
        <w:t xml:space="preserve">Determine OD and split into 6 flasks (duplicates) </w:t>
      </w:r>
    </w:p>
    <w:p w14:paraId="200873B4" w14:textId="3B4365E9" w:rsidR="008A5995" w:rsidRDefault="008A5995" w:rsidP="008A5995">
      <w:r>
        <w:t xml:space="preserve">Keep 2 flasks at 30C, 2 flasks at </w:t>
      </w:r>
      <w:r w:rsidR="0022528B">
        <w:t>37</w:t>
      </w:r>
      <w:r>
        <w:t xml:space="preserve">C, 2 flasks at </w:t>
      </w:r>
      <w:r w:rsidR="0022528B">
        <w:t>45</w:t>
      </w:r>
      <w:r>
        <w:t>C</w:t>
      </w:r>
    </w:p>
    <w:p w14:paraId="7F4B8B64" w14:textId="77777777" w:rsidR="008A5995" w:rsidRDefault="008A5995" w:rsidP="008A5995">
      <w:r>
        <w:t>Take samples for protein analysis at:</w:t>
      </w:r>
    </w:p>
    <w:p w14:paraId="102F74B7" w14:textId="43483FA5" w:rsidR="008A5995" w:rsidRDefault="008A5995" w:rsidP="008A5995">
      <w:r>
        <w:t>T=0,1</w:t>
      </w:r>
      <w:r w:rsidR="0022528B">
        <w:t>5</w:t>
      </w:r>
      <w:r>
        <w:t>,</w:t>
      </w:r>
      <w:r w:rsidR="0022528B">
        <w:t>30</w:t>
      </w:r>
      <w:r>
        <w:t>,</w:t>
      </w:r>
      <w:r w:rsidR="0022528B">
        <w:t>45</w:t>
      </w:r>
      <w:r>
        <w:t>,</w:t>
      </w:r>
      <w:r w:rsidR="0022528B">
        <w:t>60</w:t>
      </w:r>
      <w:r>
        <w:t>mins</w:t>
      </w:r>
      <w:r w:rsidR="0022528B">
        <w:t xml:space="preserve">, 2hrs  </w:t>
      </w:r>
      <w:r>
        <w:t xml:space="preserve">  </w:t>
      </w:r>
    </w:p>
    <w:p w14:paraId="079D4DDA" w14:textId="77777777" w:rsidR="008A5995" w:rsidRDefault="008A5995" w:rsidP="008A5995">
      <w:r>
        <w:t>Take an OD at each timepoint to determine cell concentration (1mL)</w:t>
      </w:r>
    </w:p>
    <w:p w14:paraId="38C04E9B" w14:textId="77777777" w:rsidR="008A5995" w:rsidRDefault="008A5995" w:rsidP="008A5995">
      <w:r>
        <w:t>Take samples at each time point for a western blot (1mL)</w:t>
      </w:r>
    </w:p>
    <w:p w14:paraId="449462CE" w14:textId="77777777" w:rsidR="008A5995" w:rsidRDefault="008A5995" w:rsidP="008A5995">
      <w:r>
        <w:t xml:space="preserve">Determine at which temperature/timepoint the most </w:t>
      </w:r>
      <w:r w:rsidRPr="00FF324A">
        <w:rPr>
          <w:rFonts w:cstheme="minorHAnsi"/>
        </w:rPr>
        <w:t>σ</w:t>
      </w:r>
      <w:r w:rsidRPr="00FF324A">
        <w:t xml:space="preserve">32 </w:t>
      </w:r>
      <w:r>
        <w:t xml:space="preserve">is produced.  </w:t>
      </w:r>
    </w:p>
    <w:p w14:paraId="3C576136" w14:textId="7F391CC5" w:rsidR="00EA4B9A" w:rsidRDefault="00EA4B9A" w:rsidP="00F73B7E">
      <w:pPr>
        <w:rPr>
          <w:b/>
        </w:rPr>
      </w:pPr>
    </w:p>
    <w:p w14:paraId="4D11AEB2" w14:textId="3A67C9B1" w:rsidR="00EA4B9A" w:rsidRDefault="00EA4B9A" w:rsidP="00F73B7E">
      <w:pPr>
        <w:rPr>
          <w:b/>
        </w:rPr>
      </w:pPr>
    </w:p>
    <w:p w14:paraId="1C6081C9" w14:textId="393BCEA8" w:rsidR="009F19EA" w:rsidRPr="007B216F" w:rsidRDefault="009F19EA" w:rsidP="009F19EA">
      <w:pPr>
        <w:ind w:left="720" w:hanging="720"/>
        <w:rPr>
          <w:b/>
        </w:rPr>
      </w:pPr>
      <w:r>
        <w:rPr>
          <w:b/>
          <w:highlight w:val="green"/>
        </w:rPr>
        <w:t>Thursday</w:t>
      </w:r>
      <w:r w:rsidRPr="007A68D0">
        <w:rPr>
          <w:b/>
          <w:highlight w:val="green"/>
        </w:rPr>
        <w:t xml:space="preserve">, </w:t>
      </w:r>
      <w:r>
        <w:rPr>
          <w:b/>
          <w:highlight w:val="green"/>
        </w:rPr>
        <w:t>December</w:t>
      </w:r>
      <w:r w:rsidRPr="007A68D0">
        <w:rPr>
          <w:b/>
          <w:highlight w:val="green"/>
        </w:rPr>
        <w:t xml:space="preserve"> </w:t>
      </w:r>
      <w:r>
        <w:rPr>
          <w:b/>
          <w:highlight w:val="green"/>
        </w:rPr>
        <w:t>13, 2018</w:t>
      </w:r>
    </w:p>
    <w:p w14:paraId="3D5FAC33" w14:textId="77777777" w:rsidR="009F19EA" w:rsidRPr="007B216F" w:rsidRDefault="009F19EA" w:rsidP="009F19EA">
      <w:pPr>
        <w:rPr>
          <w:b/>
          <w:sz w:val="18"/>
          <w:szCs w:val="18"/>
        </w:rPr>
      </w:pPr>
      <w:r w:rsidRPr="007B216F">
        <w:rPr>
          <w:b/>
          <w:sz w:val="18"/>
          <w:szCs w:val="18"/>
        </w:rPr>
        <w:t>To Do:</w:t>
      </w:r>
    </w:p>
    <w:p w14:paraId="1A5DF280" w14:textId="77777777" w:rsidR="009F19EA" w:rsidRPr="00490C23" w:rsidRDefault="009F19EA" w:rsidP="009F19EA">
      <w:pPr>
        <w:pStyle w:val="ListParagraph"/>
        <w:rPr>
          <w:strike/>
          <w:sz w:val="18"/>
          <w:szCs w:val="18"/>
        </w:rPr>
      </w:pPr>
    </w:p>
    <w:p w14:paraId="212CE767" w14:textId="1AB49C38" w:rsidR="009F19EA" w:rsidRPr="009D1695" w:rsidRDefault="0092079D" w:rsidP="009F19EA">
      <w:pPr>
        <w:pStyle w:val="ListParagraph"/>
        <w:numPr>
          <w:ilvl w:val="0"/>
          <w:numId w:val="29"/>
        </w:numPr>
        <w:rPr>
          <w:strike/>
        </w:rPr>
      </w:pPr>
      <w:r w:rsidRPr="009D1695">
        <w:rPr>
          <w:strike/>
          <w:sz w:val="18"/>
          <w:szCs w:val="18"/>
        </w:rPr>
        <w:t xml:space="preserve">Learn to and start designing primers </w:t>
      </w:r>
    </w:p>
    <w:p w14:paraId="3AB15BC6" w14:textId="49AE4738" w:rsidR="00EA4B9A" w:rsidRDefault="00EA4B9A" w:rsidP="00F73B7E">
      <w:pPr>
        <w:rPr>
          <w:b/>
        </w:rPr>
      </w:pPr>
    </w:p>
    <w:p w14:paraId="3DEF0716" w14:textId="15EFA55F" w:rsidR="00191CB0" w:rsidRDefault="00191CB0" w:rsidP="00F73B7E">
      <w:pPr>
        <w:rPr>
          <w:b/>
        </w:rPr>
      </w:pPr>
    </w:p>
    <w:p w14:paraId="25A7E0D7" w14:textId="34695BD7" w:rsidR="00191CB0" w:rsidRDefault="00191CB0" w:rsidP="00F73B7E">
      <w:pPr>
        <w:rPr>
          <w:b/>
        </w:rPr>
      </w:pPr>
    </w:p>
    <w:p w14:paraId="48F528BD" w14:textId="0028A824" w:rsidR="00191CB0" w:rsidRDefault="00191CB0" w:rsidP="00F73B7E">
      <w:pPr>
        <w:rPr>
          <w:b/>
        </w:rPr>
      </w:pPr>
    </w:p>
    <w:p w14:paraId="3ED8C5C5" w14:textId="3BA59C5A" w:rsidR="009D1695" w:rsidRPr="007B216F" w:rsidRDefault="009D1695" w:rsidP="009D1695">
      <w:pPr>
        <w:ind w:left="720" w:hanging="720"/>
        <w:rPr>
          <w:b/>
        </w:rPr>
      </w:pPr>
      <w:r>
        <w:rPr>
          <w:b/>
          <w:highlight w:val="green"/>
        </w:rPr>
        <w:t>Monday</w:t>
      </w:r>
      <w:r w:rsidRPr="007A68D0">
        <w:rPr>
          <w:b/>
          <w:highlight w:val="green"/>
        </w:rPr>
        <w:t xml:space="preserve">, </w:t>
      </w:r>
      <w:r>
        <w:rPr>
          <w:b/>
          <w:highlight w:val="green"/>
        </w:rPr>
        <w:t>December</w:t>
      </w:r>
      <w:r w:rsidRPr="007A68D0">
        <w:rPr>
          <w:b/>
          <w:highlight w:val="green"/>
        </w:rPr>
        <w:t xml:space="preserve"> </w:t>
      </w:r>
      <w:r>
        <w:rPr>
          <w:b/>
          <w:highlight w:val="green"/>
        </w:rPr>
        <w:t>17, 2018</w:t>
      </w:r>
    </w:p>
    <w:p w14:paraId="1D27F0DC" w14:textId="77777777" w:rsidR="009D1695" w:rsidRPr="007B216F" w:rsidRDefault="009D1695" w:rsidP="009D1695">
      <w:pPr>
        <w:rPr>
          <w:b/>
          <w:sz w:val="18"/>
          <w:szCs w:val="18"/>
        </w:rPr>
      </w:pPr>
      <w:r w:rsidRPr="007B216F">
        <w:rPr>
          <w:b/>
          <w:sz w:val="18"/>
          <w:szCs w:val="18"/>
        </w:rPr>
        <w:t>To Do:</w:t>
      </w:r>
    </w:p>
    <w:p w14:paraId="204FD6AE" w14:textId="77777777" w:rsidR="009D1695" w:rsidRPr="00490C23" w:rsidRDefault="009D1695" w:rsidP="009D1695">
      <w:pPr>
        <w:pStyle w:val="ListParagraph"/>
        <w:rPr>
          <w:strike/>
          <w:sz w:val="18"/>
          <w:szCs w:val="18"/>
        </w:rPr>
      </w:pPr>
    </w:p>
    <w:p w14:paraId="31EB91E0" w14:textId="71F010BE" w:rsidR="009D1695" w:rsidRPr="00C22CE2" w:rsidRDefault="009D1695" w:rsidP="009D1695">
      <w:pPr>
        <w:pStyle w:val="ListParagraph"/>
        <w:numPr>
          <w:ilvl w:val="0"/>
          <w:numId w:val="30"/>
        </w:numPr>
        <w:rPr>
          <w:strike/>
        </w:rPr>
      </w:pPr>
      <w:r w:rsidRPr="00C22CE2">
        <w:rPr>
          <w:strike/>
          <w:sz w:val="18"/>
          <w:szCs w:val="18"/>
        </w:rPr>
        <w:t xml:space="preserve">Set up flasks for heat shock experiment </w:t>
      </w:r>
    </w:p>
    <w:p w14:paraId="32C71983" w14:textId="77777777" w:rsidR="00191CB0" w:rsidRDefault="00191CB0" w:rsidP="00F73B7E">
      <w:pPr>
        <w:rPr>
          <w:b/>
        </w:rPr>
      </w:pPr>
    </w:p>
    <w:p w14:paraId="3442D5CF" w14:textId="0990E147" w:rsidR="00EA4B9A" w:rsidRDefault="009D1695" w:rsidP="00F73B7E">
      <w:r>
        <w:t>Target OD600 of 0.3-0.4</w:t>
      </w:r>
    </w:p>
    <w:p w14:paraId="161F162F" w14:textId="54D4F38E" w:rsidR="009D1695" w:rsidRDefault="009D1695" w:rsidP="00F73B7E">
      <w:r>
        <w:t>Inoculate flasks at about OD600 0.005</w:t>
      </w:r>
    </w:p>
    <w:p w14:paraId="2A3BEA28" w14:textId="6650BF08" w:rsidR="00C22CE2" w:rsidRDefault="00C22CE2" w:rsidP="00C22CE2">
      <w:r>
        <w:t>LVS: 100mL OD600: 1.29</w:t>
      </w:r>
    </w:p>
    <w:p w14:paraId="32F957ED" w14:textId="74029799" w:rsidR="00C22CE2" w:rsidRDefault="00C22CE2" w:rsidP="00C22CE2">
      <w:proofErr w:type="spellStart"/>
      <w:r>
        <w:t>RpoH</w:t>
      </w:r>
      <w:proofErr w:type="spellEnd"/>
      <w:r>
        <w:t>: 2 flasks of 200mL OD600: 1.69</w:t>
      </w:r>
    </w:p>
    <w:p w14:paraId="08907DEF" w14:textId="77777777" w:rsidR="00C22CE2" w:rsidRDefault="00C22CE2" w:rsidP="00F73B7E"/>
    <w:p w14:paraId="4F557878" w14:textId="5EE3301C" w:rsidR="00C22CE2" w:rsidRPr="009D1695" w:rsidRDefault="00C22CE2" w:rsidP="00F73B7E">
      <w:r>
        <w:t xml:space="preserve">Flasks started </w:t>
      </w:r>
      <w:r w:rsidR="00B655CA">
        <w:t xml:space="preserve">shaking </w:t>
      </w:r>
      <w:r>
        <w:t>at 4:45</w:t>
      </w:r>
    </w:p>
    <w:p w14:paraId="44D033F7" w14:textId="02665C09" w:rsidR="00EA4B9A" w:rsidRDefault="00EA4B9A" w:rsidP="00F73B7E">
      <w:pPr>
        <w:rPr>
          <w:b/>
        </w:rPr>
      </w:pPr>
    </w:p>
    <w:tbl>
      <w:tblPr>
        <w:tblStyle w:val="TableGrid"/>
        <w:tblW w:w="0" w:type="auto"/>
        <w:tblLook w:val="04A0" w:firstRow="1" w:lastRow="0" w:firstColumn="1" w:lastColumn="0" w:noHBand="0" w:noVBand="1"/>
      </w:tblPr>
      <w:tblGrid>
        <w:gridCol w:w="1476"/>
        <w:gridCol w:w="1331"/>
      </w:tblGrid>
      <w:tr w:rsidR="009D1695" w14:paraId="280B4713" w14:textId="77777777" w:rsidTr="00C22CE2">
        <w:trPr>
          <w:trHeight w:val="327"/>
        </w:trPr>
        <w:tc>
          <w:tcPr>
            <w:tcW w:w="1331" w:type="dxa"/>
          </w:tcPr>
          <w:p w14:paraId="43D0085A" w14:textId="77777777" w:rsidR="009D1695" w:rsidRDefault="009D1695" w:rsidP="00C22CE2">
            <w:r>
              <w:t xml:space="preserve">Temperature Incubated </w:t>
            </w:r>
          </w:p>
        </w:tc>
        <w:tc>
          <w:tcPr>
            <w:tcW w:w="1331" w:type="dxa"/>
          </w:tcPr>
          <w:p w14:paraId="1EDD3A1E" w14:textId="77777777" w:rsidR="009D1695" w:rsidRDefault="009D1695" w:rsidP="00C22CE2">
            <w:r>
              <w:t xml:space="preserve">Flask Number </w:t>
            </w:r>
          </w:p>
        </w:tc>
      </w:tr>
      <w:tr w:rsidR="009D1695" w14:paraId="3DABD8C6" w14:textId="77777777" w:rsidTr="00C22CE2">
        <w:trPr>
          <w:trHeight w:val="314"/>
        </w:trPr>
        <w:tc>
          <w:tcPr>
            <w:tcW w:w="1331" w:type="dxa"/>
          </w:tcPr>
          <w:p w14:paraId="53B263E4" w14:textId="42B98432" w:rsidR="009D1695" w:rsidRDefault="009D1695" w:rsidP="00C22CE2">
            <w:r>
              <w:t>30 A</w:t>
            </w:r>
          </w:p>
        </w:tc>
        <w:tc>
          <w:tcPr>
            <w:tcW w:w="1331" w:type="dxa"/>
          </w:tcPr>
          <w:p w14:paraId="7DAF004F" w14:textId="77777777" w:rsidR="009D1695" w:rsidRDefault="009D1695" w:rsidP="00C22CE2">
            <w:r>
              <w:t>1</w:t>
            </w:r>
          </w:p>
        </w:tc>
      </w:tr>
      <w:tr w:rsidR="009D1695" w14:paraId="1145BB2F" w14:textId="77777777" w:rsidTr="00C22CE2">
        <w:trPr>
          <w:trHeight w:val="327"/>
        </w:trPr>
        <w:tc>
          <w:tcPr>
            <w:tcW w:w="1331" w:type="dxa"/>
          </w:tcPr>
          <w:p w14:paraId="04A80A5C" w14:textId="4D8C294D" w:rsidR="009D1695" w:rsidRDefault="009D1695" w:rsidP="00C22CE2">
            <w:r>
              <w:t>30 B</w:t>
            </w:r>
          </w:p>
        </w:tc>
        <w:tc>
          <w:tcPr>
            <w:tcW w:w="1331" w:type="dxa"/>
          </w:tcPr>
          <w:p w14:paraId="3DA22A83" w14:textId="77777777" w:rsidR="009D1695" w:rsidRDefault="009D1695" w:rsidP="00C22CE2">
            <w:r>
              <w:t>2</w:t>
            </w:r>
          </w:p>
        </w:tc>
      </w:tr>
      <w:tr w:rsidR="009D1695" w14:paraId="0F4078AB" w14:textId="77777777" w:rsidTr="00C22CE2">
        <w:trPr>
          <w:trHeight w:val="314"/>
        </w:trPr>
        <w:tc>
          <w:tcPr>
            <w:tcW w:w="1331" w:type="dxa"/>
          </w:tcPr>
          <w:p w14:paraId="3B2ABA83" w14:textId="3E05BF2A" w:rsidR="009D1695" w:rsidRDefault="009D1695" w:rsidP="00C22CE2">
            <w:r>
              <w:t>37 A</w:t>
            </w:r>
          </w:p>
        </w:tc>
        <w:tc>
          <w:tcPr>
            <w:tcW w:w="1331" w:type="dxa"/>
          </w:tcPr>
          <w:p w14:paraId="71421585" w14:textId="77777777" w:rsidR="009D1695" w:rsidRDefault="009D1695" w:rsidP="00C22CE2">
            <w:r>
              <w:t>3</w:t>
            </w:r>
          </w:p>
        </w:tc>
      </w:tr>
      <w:tr w:rsidR="009D1695" w14:paraId="07D03724" w14:textId="77777777" w:rsidTr="00C22CE2">
        <w:trPr>
          <w:trHeight w:val="327"/>
        </w:trPr>
        <w:tc>
          <w:tcPr>
            <w:tcW w:w="1331" w:type="dxa"/>
          </w:tcPr>
          <w:p w14:paraId="3761FA95" w14:textId="3DB3401B" w:rsidR="009D1695" w:rsidRDefault="009D1695" w:rsidP="00C22CE2">
            <w:r>
              <w:t>37 B</w:t>
            </w:r>
          </w:p>
        </w:tc>
        <w:tc>
          <w:tcPr>
            <w:tcW w:w="1331" w:type="dxa"/>
          </w:tcPr>
          <w:p w14:paraId="44D70464" w14:textId="77777777" w:rsidR="009D1695" w:rsidRDefault="009D1695" w:rsidP="00C22CE2">
            <w:r>
              <w:t>4</w:t>
            </w:r>
          </w:p>
        </w:tc>
      </w:tr>
      <w:tr w:rsidR="009D1695" w14:paraId="16E9B2F1" w14:textId="77777777" w:rsidTr="00C22CE2">
        <w:trPr>
          <w:trHeight w:val="314"/>
        </w:trPr>
        <w:tc>
          <w:tcPr>
            <w:tcW w:w="1331" w:type="dxa"/>
          </w:tcPr>
          <w:p w14:paraId="59E00624" w14:textId="77777777" w:rsidR="009D1695" w:rsidRDefault="009D1695" w:rsidP="00C22CE2">
            <w:r>
              <w:t>45 A</w:t>
            </w:r>
          </w:p>
        </w:tc>
        <w:tc>
          <w:tcPr>
            <w:tcW w:w="1331" w:type="dxa"/>
          </w:tcPr>
          <w:p w14:paraId="02587769" w14:textId="77777777" w:rsidR="009D1695" w:rsidRDefault="009D1695" w:rsidP="00C22CE2">
            <w:r>
              <w:t>5</w:t>
            </w:r>
          </w:p>
        </w:tc>
      </w:tr>
      <w:tr w:rsidR="009D1695" w14:paraId="5CA00782" w14:textId="77777777" w:rsidTr="00C22CE2">
        <w:trPr>
          <w:trHeight w:val="327"/>
        </w:trPr>
        <w:tc>
          <w:tcPr>
            <w:tcW w:w="1331" w:type="dxa"/>
          </w:tcPr>
          <w:p w14:paraId="1E827915" w14:textId="77777777" w:rsidR="009D1695" w:rsidRDefault="009D1695" w:rsidP="00C22CE2">
            <w:r>
              <w:t>45 B</w:t>
            </w:r>
          </w:p>
        </w:tc>
        <w:tc>
          <w:tcPr>
            <w:tcW w:w="1331" w:type="dxa"/>
          </w:tcPr>
          <w:p w14:paraId="0E6BE795" w14:textId="77777777" w:rsidR="009D1695" w:rsidRDefault="009D1695" w:rsidP="00C22CE2">
            <w:r>
              <w:t>6</w:t>
            </w:r>
          </w:p>
        </w:tc>
      </w:tr>
    </w:tbl>
    <w:p w14:paraId="2BE56C75" w14:textId="1B7E9E46" w:rsidR="00EA4B9A" w:rsidRDefault="00EA4B9A" w:rsidP="00F73B7E">
      <w:pPr>
        <w:rPr>
          <w:b/>
        </w:rPr>
      </w:pPr>
    </w:p>
    <w:p w14:paraId="3770A6EC" w14:textId="72051A9A" w:rsidR="00585914" w:rsidRPr="007B216F" w:rsidRDefault="00585914" w:rsidP="00585914">
      <w:pPr>
        <w:ind w:left="720" w:hanging="720"/>
        <w:rPr>
          <w:b/>
        </w:rPr>
      </w:pPr>
      <w:r>
        <w:rPr>
          <w:b/>
          <w:highlight w:val="green"/>
        </w:rPr>
        <w:t>Tuesday</w:t>
      </w:r>
      <w:r w:rsidRPr="007A68D0">
        <w:rPr>
          <w:b/>
          <w:highlight w:val="green"/>
        </w:rPr>
        <w:t xml:space="preserve">, </w:t>
      </w:r>
      <w:r>
        <w:rPr>
          <w:b/>
          <w:highlight w:val="green"/>
        </w:rPr>
        <w:t>December</w:t>
      </w:r>
      <w:r w:rsidRPr="007A68D0">
        <w:rPr>
          <w:b/>
          <w:highlight w:val="green"/>
        </w:rPr>
        <w:t xml:space="preserve"> </w:t>
      </w:r>
      <w:r>
        <w:rPr>
          <w:b/>
          <w:highlight w:val="green"/>
        </w:rPr>
        <w:t>18, 2018</w:t>
      </w:r>
    </w:p>
    <w:p w14:paraId="77C073D0" w14:textId="77777777" w:rsidR="00585914" w:rsidRPr="007B216F" w:rsidRDefault="00585914" w:rsidP="00585914">
      <w:pPr>
        <w:rPr>
          <w:b/>
          <w:sz w:val="18"/>
          <w:szCs w:val="18"/>
        </w:rPr>
      </w:pPr>
      <w:r w:rsidRPr="007B216F">
        <w:rPr>
          <w:b/>
          <w:sz w:val="18"/>
          <w:szCs w:val="18"/>
        </w:rPr>
        <w:t>To Do:</w:t>
      </w:r>
    </w:p>
    <w:p w14:paraId="2D27E8BA" w14:textId="77777777" w:rsidR="00585914" w:rsidRPr="00490C23" w:rsidRDefault="00585914" w:rsidP="00585914">
      <w:pPr>
        <w:pStyle w:val="ListParagraph"/>
        <w:rPr>
          <w:strike/>
          <w:sz w:val="18"/>
          <w:szCs w:val="18"/>
        </w:rPr>
      </w:pPr>
    </w:p>
    <w:p w14:paraId="70292FD9" w14:textId="00BE23E1" w:rsidR="00EA4B9A" w:rsidRPr="00C25F5F" w:rsidRDefault="00585914" w:rsidP="00F73B7E">
      <w:pPr>
        <w:pStyle w:val="ListParagraph"/>
        <w:numPr>
          <w:ilvl w:val="0"/>
          <w:numId w:val="31"/>
        </w:numPr>
        <w:rPr>
          <w:strike/>
        </w:rPr>
      </w:pPr>
      <w:r w:rsidRPr="00C25F5F">
        <w:rPr>
          <w:strike/>
          <w:sz w:val="18"/>
          <w:szCs w:val="18"/>
        </w:rPr>
        <w:t>Perform heat shock experiment</w:t>
      </w:r>
    </w:p>
    <w:p w14:paraId="003843FA" w14:textId="23848376" w:rsidR="001C1B2A" w:rsidRPr="001C1B2A" w:rsidRDefault="001C1B2A" w:rsidP="00F73B7E">
      <w:pPr>
        <w:rPr>
          <w:sz w:val="20"/>
          <w:szCs w:val="20"/>
        </w:rPr>
      </w:pPr>
      <w:r w:rsidRPr="001C1B2A">
        <w:rPr>
          <w:sz w:val="20"/>
          <w:szCs w:val="20"/>
        </w:rPr>
        <w:t xml:space="preserve">Shaker stopped in the middle of the night </w:t>
      </w:r>
      <w:r w:rsidR="00C25F5F">
        <w:rPr>
          <w:sz w:val="20"/>
          <w:szCs w:val="20"/>
        </w:rPr>
        <w:t xml:space="preserve">(it was on a 1h timer) </w:t>
      </w:r>
      <w:r w:rsidRPr="001C1B2A">
        <w:rPr>
          <w:sz w:val="20"/>
          <w:szCs w:val="20"/>
        </w:rPr>
        <w:t>was started again in the morning.</w:t>
      </w:r>
    </w:p>
    <w:p w14:paraId="68DECBDB" w14:textId="77777777" w:rsidR="001C1B2A" w:rsidRPr="001C1B2A" w:rsidRDefault="001C1B2A" w:rsidP="00F73B7E">
      <w:pPr>
        <w:rPr>
          <w:sz w:val="20"/>
          <w:szCs w:val="20"/>
        </w:rPr>
      </w:pPr>
      <w:r w:rsidRPr="001C1B2A">
        <w:rPr>
          <w:sz w:val="20"/>
          <w:szCs w:val="20"/>
        </w:rPr>
        <w:t>9:00am OD600</w:t>
      </w:r>
    </w:p>
    <w:p w14:paraId="60A6C50D" w14:textId="77777777" w:rsidR="001C1B2A" w:rsidRPr="001C1B2A" w:rsidRDefault="001C1B2A" w:rsidP="001C1B2A">
      <w:pPr>
        <w:ind w:left="720"/>
        <w:rPr>
          <w:sz w:val="20"/>
          <w:szCs w:val="20"/>
        </w:rPr>
      </w:pPr>
      <w:r w:rsidRPr="001C1B2A">
        <w:rPr>
          <w:sz w:val="20"/>
          <w:szCs w:val="20"/>
        </w:rPr>
        <w:t>LVS: 0.158</w:t>
      </w:r>
    </w:p>
    <w:p w14:paraId="48D81E1D" w14:textId="77777777" w:rsidR="001C1B2A" w:rsidRPr="001C1B2A" w:rsidRDefault="001C1B2A" w:rsidP="001C1B2A">
      <w:pPr>
        <w:ind w:left="720"/>
        <w:rPr>
          <w:sz w:val="20"/>
          <w:szCs w:val="20"/>
        </w:rPr>
      </w:pPr>
      <w:proofErr w:type="spellStart"/>
      <w:r w:rsidRPr="001C1B2A">
        <w:rPr>
          <w:sz w:val="20"/>
          <w:szCs w:val="20"/>
        </w:rPr>
        <w:t>RpoH</w:t>
      </w:r>
      <w:proofErr w:type="spellEnd"/>
      <w:r w:rsidRPr="001C1B2A">
        <w:rPr>
          <w:sz w:val="20"/>
          <w:szCs w:val="20"/>
        </w:rPr>
        <w:t xml:space="preserve"> A: 0.101</w:t>
      </w:r>
    </w:p>
    <w:p w14:paraId="78260397" w14:textId="77777777" w:rsidR="001C1B2A" w:rsidRPr="001C1B2A" w:rsidRDefault="001C1B2A" w:rsidP="001C1B2A">
      <w:pPr>
        <w:ind w:left="720"/>
        <w:rPr>
          <w:sz w:val="20"/>
          <w:szCs w:val="20"/>
        </w:rPr>
      </w:pPr>
      <w:proofErr w:type="spellStart"/>
      <w:r w:rsidRPr="001C1B2A">
        <w:rPr>
          <w:sz w:val="20"/>
          <w:szCs w:val="20"/>
        </w:rPr>
        <w:t>RpoH</w:t>
      </w:r>
      <w:proofErr w:type="spellEnd"/>
      <w:r w:rsidRPr="001C1B2A">
        <w:rPr>
          <w:sz w:val="20"/>
          <w:szCs w:val="20"/>
        </w:rPr>
        <w:t xml:space="preserve"> B: 0.115 </w:t>
      </w:r>
    </w:p>
    <w:p w14:paraId="5906AB93" w14:textId="77777777" w:rsidR="001C1B2A" w:rsidRPr="001C1B2A" w:rsidRDefault="001C1B2A" w:rsidP="00F73B7E">
      <w:pPr>
        <w:rPr>
          <w:sz w:val="20"/>
          <w:szCs w:val="20"/>
        </w:rPr>
      </w:pPr>
      <w:r w:rsidRPr="001C1B2A">
        <w:rPr>
          <w:sz w:val="20"/>
          <w:szCs w:val="20"/>
        </w:rPr>
        <w:lastRenderedPageBreak/>
        <w:t>12:00pm OD600</w:t>
      </w:r>
    </w:p>
    <w:p w14:paraId="7EBEB94E" w14:textId="1B150A7D" w:rsidR="001C1B2A" w:rsidRPr="001C1B2A" w:rsidRDefault="001C1B2A" w:rsidP="001C1B2A">
      <w:pPr>
        <w:ind w:left="720"/>
        <w:rPr>
          <w:sz w:val="20"/>
          <w:szCs w:val="20"/>
        </w:rPr>
      </w:pPr>
      <w:r w:rsidRPr="001C1B2A">
        <w:rPr>
          <w:sz w:val="20"/>
          <w:szCs w:val="20"/>
        </w:rPr>
        <w:t>LVS: 0.316</w:t>
      </w:r>
    </w:p>
    <w:p w14:paraId="63729383" w14:textId="65C12E12" w:rsidR="001C1B2A" w:rsidRPr="001C1B2A" w:rsidRDefault="001C1B2A" w:rsidP="001C1B2A">
      <w:pPr>
        <w:ind w:left="720"/>
        <w:rPr>
          <w:sz w:val="20"/>
          <w:szCs w:val="20"/>
        </w:rPr>
      </w:pPr>
      <w:proofErr w:type="spellStart"/>
      <w:r w:rsidRPr="001C1B2A">
        <w:rPr>
          <w:sz w:val="20"/>
          <w:szCs w:val="20"/>
        </w:rPr>
        <w:t>RpoH</w:t>
      </w:r>
      <w:proofErr w:type="spellEnd"/>
      <w:r w:rsidRPr="001C1B2A">
        <w:rPr>
          <w:sz w:val="20"/>
          <w:szCs w:val="20"/>
        </w:rPr>
        <w:t xml:space="preserve"> A: 0.204</w:t>
      </w:r>
    </w:p>
    <w:p w14:paraId="4D859D15" w14:textId="19730D3D" w:rsidR="00C7057D" w:rsidRPr="001C1B2A" w:rsidRDefault="001C1B2A" w:rsidP="001C1B2A">
      <w:pPr>
        <w:ind w:left="720"/>
        <w:rPr>
          <w:sz w:val="20"/>
          <w:szCs w:val="20"/>
        </w:rPr>
      </w:pPr>
      <w:proofErr w:type="spellStart"/>
      <w:r w:rsidRPr="001C1B2A">
        <w:rPr>
          <w:sz w:val="20"/>
          <w:szCs w:val="20"/>
        </w:rPr>
        <w:t>RpoH</w:t>
      </w:r>
      <w:proofErr w:type="spellEnd"/>
      <w:r w:rsidRPr="001C1B2A">
        <w:rPr>
          <w:sz w:val="20"/>
          <w:szCs w:val="20"/>
        </w:rPr>
        <w:t xml:space="preserve"> B: 0.224 </w:t>
      </w:r>
    </w:p>
    <w:p w14:paraId="7900AE14" w14:textId="388AE484" w:rsidR="00C7057D" w:rsidRDefault="00585914" w:rsidP="00F73B7E">
      <w:pPr>
        <w:rPr>
          <w:b/>
        </w:rPr>
      </w:pPr>
      <w:r>
        <w:rPr>
          <w:b/>
        </w:rPr>
        <w:t xml:space="preserve">  </w:t>
      </w:r>
    </w:p>
    <w:tbl>
      <w:tblPr>
        <w:tblStyle w:val="TableGrid"/>
        <w:tblW w:w="0" w:type="auto"/>
        <w:tblLook w:val="04A0" w:firstRow="1" w:lastRow="0" w:firstColumn="1" w:lastColumn="0" w:noHBand="0" w:noVBand="1"/>
      </w:tblPr>
      <w:tblGrid>
        <w:gridCol w:w="1795"/>
        <w:gridCol w:w="1440"/>
        <w:gridCol w:w="1350"/>
      </w:tblGrid>
      <w:tr w:rsidR="00C7057D" w14:paraId="29FD1CC0" w14:textId="77777777" w:rsidTr="00496476">
        <w:trPr>
          <w:trHeight w:val="576"/>
        </w:trPr>
        <w:tc>
          <w:tcPr>
            <w:tcW w:w="1795" w:type="dxa"/>
          </w:tcPr>
          <w:p w14:paraId="2A231FF7" w14:textId="77777777" w:rsidR="00C7057D" w:rsidRDefault="00C7057D" w:rsidP="00496476">
            <w:r>
              <w:t xml:space="preserve">Flask Number </w:t>
            </w:r>
          </w:p>
        </w:tc>
        <w:tc>
          <w:tcPr>
            <w:tcW w:w="1440" w:type="dxa"/>
          </w:tcPr>
          <w:p w14:paraId="208E1362" w14:textId="77777777" w:rsidR="00C7057D" w:rsidRDefault="00C7057D" w:rsidP="00496476">
            <w:r>
              <w:t xml:space="preserve">Timepoint </w:t>
            </w:r>
          </w:p>
        </w:tc>
        <w:tc>
          <w:tcPr>
            <w:tcW w:w="1350" w:type="dxa"/>
          </w:tcPr>
          <w:p w14:paraId="058A697A" w14:textId="77777777" w:rsidR="00C7057D" w:rsidRDefault="00C7057D" w:rsidP="00496476">
            <w:r>
              <w:t>OD600</w:t>
            </w:r>
          </w:p>
        </w:tc>
      </w:tr>
      <w:tr w:rsidR="00C7057D" w14:paraId="79C39B30" w14:textId="77777777" w:rsidTr="00496476">
        <w:trPr>
          <w:trHeight w:val="129"/>
        </w:trPr>
        <w:tc>
          <w:tcPr>
            <w:tcW w:w="1795" w:type="dxa"/>
            <w:vMerge w:val="restart"/>
          </w:tcPr>
          <w:p w14:paraId="6E44CAC3" w14:textId="77777777" w:rsidR="00C7057D" w:rsidRDefault="00C7057D" w:rsidP="00496476">
            <w:r>
              <w:t>1</w:t>
            </w:r>
          </w:p>
        </w:tc>
        <w:tc>
          <w:tcPr>
            <w:tcW w:w="1440" w:type="dxa"/>
          </w:tcPr>
          <w:p w14:paraId="602392F3" w14:textId="77777777" w:rsidR="00C7057D" w:rsidRDefault="00C7057D" w:rsidP="00496476">
            <w:r>
              <w:t>0</w:t>
            </w:r>
          </w:p>
        </w:tc>
        <w:tc>
          <w:tcPr>
            <w:tcW w:w="1350" w:type="dxa"/>
          </w:tcPr>
          <w:p w14:paraId="4FC954B6" w14:textId="52DBCE14" w:rsidR="00C7057D" w:rsidRDefault="00585D64" w:rsidP="00496476">
            <w:r>
              <w:t>0.341</w:t>
            </w:r>
          </w:p>
        </w:tc>
      </w:tr>
      <w:tr w:rsidR="00C7057D" w14:paraId="17E8B870" w14:textId="77777777" w:rsidTr="00496476">
        <w:trPr>
          <w:trHeight w:val="128"/>
        </w:trPr>
        <w:tc>
          <w:tcPr>
            <w:tcW w:w="1795" w:type="dxa"/>
            <w:vMerge/>
          </w:tcPr>
          <w:p w14:paraId="60256ECE" w14:textId="77777777" w:rsidR="00C7057D" w:rsidRDefault="00C7057D" w:rsidP="00496476"/>
        </w:tc>
        <w:tc>
          <w:tcPr>
            <w:tcW w:w="1440" w:type="dxa"/>
          </w:tcPr>
          <w:p w14:paraId="1718C41B" w14:textId="1287E47B" w:rsidR="00C7057D" w:rsidRDefault="00C7057D" w:rsidP="00496476">
            <w:r>
              <w:t>15</w:t>
            </w:r>
          </w:p>
        </w:tc>
        <w:tc>
          <w:tcPr>
            <w:tcW w:w="1350" w:type="dxa"/>
          </w:tcPr>
          <w:p w14:paraId="2C280F89" w14:textId="12B77A82" w:rsidR="00C7057D" w:rsidRDefault="00585D64" w:rsidP="00496476">
            <w:r>
              <w:t>0.350</w:t>
            </w:r>
          </w:p>
        </w:tc>
      </w:tr>
      <w:tr w:rsidR="00C7057D" w14:paraId="18385351" w14:textId="77777777" w:rsidTr="00496476">
        <w:trPr>
          <w:trHeight w:val="94"/>
        </w:trPr>
        <w:tc>
          <w:tcPr>
            <w:tcW w:w="1795" w:type="dxa"/>
            <w:vMerge/>
          </w:tcPr>
          <w:p w14:paraId="55F866F8" w14:textId="77777777" w:rsidR="00C7057D" w:rsidRDefault="00C7057D" w:rsidP="00496476"/>
        </w:tc>
        <w:tc>
          <w:tcPr>
            <w:tcW w:w="1440" w:type="dxa"/>
          </w:tcPr>
          <w:p w14:paraId="35932078" w14:textId="279BB259" w:rsidR="00C7057D" w:rsidRDefault="00C7057D" w:rsidP="00496476">
            <w:r>
              <w:t>30</w:t>
            </w:r>
          </w:p>
        </w:tc>
        <w:tc>
          <w:tcPr>
            <w:tcW w:w="1350" w:type="dxa"/>
          </w:tcPr>
          <w:p w14:paraId="68517668" w14:textId="3E18BDB2" w:rsidR="00C7057D" w:rsidRDefault="00585D64" w:rsidP="00496476">
            <w:r>
              <w:t>0.361</w:t>
            </w:r>
          </w:p>
        </w:tc>
      </w:tr>
      <w:tr w:rsidR="00C7057D" w14:paraId="70A6968C" w14:textId="77777777" w:rsidTr="00496476">
        <w:trPr>
          <w:trHeight w:val="94"/>
        </w:trPr>
        <w:tc>
          <w:tcPr>
            <w:tcW w:w="1795" w:type="dxa"/>
            <w:vMerge/>
          </w:tcPr>
          <w:p w14:paraId="43E1149B" w14:textId="77777777" w:rsidR="00C7057D" w:rsidRDefault="00C7057D" w:rsidP="00496476"/>
        </w:tc>
        <w:tc>
          <w:tcPr>
            <w:tcW w:w="1440" w:type="dxa"/>
          </w:tcPr>
          <w:p w14:paraId="2CE05168" w14:textId="6BC96197" w:rsidR="00C7057D" w:rsidRDefault="00C7057D" w:rsidP="00496476">
            <w:r>
              <w:t>45</w:t>
            </w:r>
          </w:p>
        </w:tc>
        <w:tc>
          <w:tcPr>
            <w:tcW w:w="1350" w:type="dxa"/>
          </w:tcPr>
          <w:p w14:paraId="349FC71E" w14:textId="109BC0C7" w:rsidR="00C7057D" w:rsidRDefault="00585D64" w:rsidP="00496476">
            <w:r>
              <w:t>0.372</w:t>
            </w:r>
          </w:p>
        </w:tc>
      </w:tr>
      <w:tr w:rsidR="00C7057D" w14:paraId="0059C9D7" w14:textId="77777777" w:rsidTr="00496476">
        <w:trPr>
          <w:trHeight w:val="94"/>
        </w:trPr>
        <w:tc>
          <w:tcPr>
            <w:tcW w:w="1795" w:type="dxa"/>
            <w:vMerge/>
          </w:tcPr>
          <w:p w14:paraId="41EA7218" w14:textId="77777777" w:rsidR="00C7057D" w:rsidRDefault="00C7057D" w:rsidP="00496476"/>
        </w:tc>
        <w:tc>
          <w:tcPr>
            <w:tcW w:w="1440" w:type="dxa"/>
          </w:tcPr>
          <w:p w14:paraId="5A27D8A9" w14:textId="0D9D01CB" w:rsidR="00C7057D" w:rsidRDefault="00C7057D" w:rsidP="00496476">
            <w:r>
              <w:t>60</w:t>
            </w:r>
          </w:p>
        </w:tc>
        <w:tc>
          <w:tcPr>
            <w:tcW w:w="1350" w:type="dxa"/>
          </w:tcPr>
          <w:p w14:paraId="45AFB259" w14:textId="36AC195C" w:rsidR="00C7057D" w:rsidRDefault="00585D64" w:rsidP="00496476">
            <w:r>
              <w:t>0.382</w:t>
            </w:r>
          </w:p>
        </w:tc>
      </w:tr>
      <w:tr w:rsidR="00C7057D" w14:paraId="6926E966" w14:textId="77777777" w:rsidTr="00496476">
        <w:trPr>
          <w:trHeight w:val="94"/>
        </w:trPr>
        <w:tc>
          <w:tcPr>
            <w:tcW w:w="1795" w:type="dxa"/>
            <w:vMerge/>
          </w:tcPr>
          <w:p w14:paraId="0FA0F7DA" w14:textId="77777777" w:rsidR="00C7057D" w:rsidRDefault="00C7057D" w:rsidP="00496476"/>
        </w:tc>
        <w:tc>
          <w:tcPr>
            <w:tcW w:w="1440" w:type="dxa"/>
          </w:tcPr>
          <w:p w14:paraId="2D512942" w14:textId="6B6C074E" w:rsidR="00C7057D" w:rsidRDefault="00C7057D" w:rsidP="00496476">
            <w:r>
              <w:t>120</w:t>
            </w:r>
          </w:p>
        </w:tc>
        <w:tc>
          <w:tcPr>
            <w:tcW w:w="1350" w:type="dxa"/>
          </w:tcPr>
          <w:p w14:paraId="1DA8A0A0" w14:textId="6532EA64" w:rsidR="00C7057D" w:rsidRDefault="00585D64" w:rsidP="00496476">
            <w:r>
              <w:t>0.422</w:t>
            </w:r>
          </w:p>
        </w:tc>
      </w:tr>
      <w:tr w:rsidR="00C7057D" w14:paraId="3C170945" w14:textId="77777777" w:rsidTr="00496476">
        <w:trPr>
          <w:trHeight w:val="129"/>
        </w:trPr>
        <w:tc>
          <w:tcPr>
            <w:tcW w:w="1795" w:type="dxa"/>
            <w:vMerge w:val="restart"/>
          </w:tcPr>
          <w:p w14:paraId="7A245ADC" w14:textId="77777777" w:rsidR="00C7057D" w:rsidRDefault="00C7057D" w:rsidP="00C7057D">
            <w:r>
              <w:t>2</w:t>
            </w:r>
          </w:p>
        </w:tc>
        <w:tc>
          <w:tcPr>
            <w:tcW w:w="1440" w:type="dxa"/>
          </w:tcPr>
          <w:p w14:paraId="5FBEB596" w14:textId="11F295B8" w:rsidR="00C7057D" w:rsidRPr="00C7057D" w:rsidRDefault="00C7057D" w:rsidP="00C7057D">
            <w:r w:rsidRPr="00C7057D">
              <w:t>0</w:t>
            </w:r>
          </w:p>
        </w:tc>
        <w:tc>
          <w:tcPr>
            <w:tcW w:w="1350" w:type="dxa"/>
          </w:tcPr>
          <w:p w14:paraId="32492B83" w14:textId="24DCFD92" w:rsidR="00C7057D" w:rsidRDefault="00632260" w:rsidP="00C7057D">
            <w:r>
              <w:t>0.365</w:t>
            </w:r>
          </w:p>
        </w:tc>
      </w:tr>
      <w:tr w:rsidR="00C7057D" w14:paraId="61B27D00" w14:textId="77777777" w:rsidTr="00496476">
        <w:trPr>
          <w:trHeight w:val="128"/>
        </w:trPr>
        <w:tc>
          <w:tcPr>
            <w:tcW w:w="1795" w:type="dxa"/>
            <w:vMerge/>
          </w:tcPr>
          <w:p w14:paraId="5ACB7D3F" w14:textId="77777777" w:rsidR="00C7057D" w:rsidRDefault="00C7057D" w:rsidP="00C7057D"/>
        </w:tc>
        <w:tc>
          <w:tcPr>
            <w:tcW w:w="1440" w:type="dxa"/>
          </w:tcPr>
          <w:p w14:paraId="4B90CA47" w14:textId="500C0A23" w:rsidR="00C7057D" w:rsidRPr="00C7057D" w:rsidRDefault="00C7057D" w:rsidP="00C7057D">
            <w:r w:rsidRPr="00C7057D">
              <w:t>15</w:t>
            </w:r>
          </w:p>
        </w:tc>
        <w:tc>
          <w:tcPr>
            <w:tcW w:w="1350" w:type="dxa"/>
          </w:tcPr>
          <w:p w14:paraId="0CACF152" w14:textId="047108FC" w:rsidR="00C7057D" w:rsidRDefault="00632260" w:rsidP="00C7057D">
            <w:r>
              <w:t>0.376</w:t>
            </w:r>
          </w:p>
        </w:tc>
      </w:tr>
      <w:tr w:rsidR="00C7057D" w14:paraId="6E03A3E6" w14:textId="77777777" w:rsidTr="00496476">
        <w:trPr>
          <w:trHeight w:val="99"/>
        </w:trPr>
        <w:tc>
          <w:tcPr>
            <w:tcW w:w="1795" w:type="dxa"/>
            <w:vMerge/>
          </w:tcPr>
          <w:p w14:paraId="17725B45" w14:textId="77777777" w:rsidR="00C7057D" w:rsidRDefault="00C7057D" w:rsidP="00C7057D"/>
        </w:tc>
        <w:tc>
          <w:tcPr>
            <w:tcW w:w="1440" w:type="dxa"/>
          </w:tcPr>
          <w:p w14:paraId="1924199F" w14:textId="55C3EC9B" w:rsidR="00C7057D" w:rsidRPr="00C7057D" w:rsidRDefault="00C7057D" w:rsidP="00C7057D">
            <w:r w:rsidRPr="00C7057D">
              <w:t>30</w:t>
            </w:r>
          </w:p>
        </w:tc>
        <w:tc>
          <w:tcPr>
            <w:tcW w:w="1350" w:type="dxa"/>
          </w:tcPr>
          <w:p w14:paraId="18F79B0B" w14:textId="31A11F6E" w:rsidR="00C7057D" w:rsidRDefault="00632260" w:rsidP="00C7057D">
            <w:r>
              <w:t>0.387</w:t>
            </w:r>
          </w:p>
        </w:tc>
      </w:tr>
      <w:tr w:rsidR="00C7057D" w14:paraId="67ACA0DD" w14:textId="77777777" w:rsidTr="00496476">
        <w:trPr>
          <w:trHeight w:val="99"/>
        </w:trPr>
        <w:tc>
          <w:tcPr>
            <w:tcW w:w="1795" w:type="dxa"/>
            <w:vMerge/>
          </w:tcPr>
          <w:p w14:paraId="1CB3A385" w14:textId="77777777" w:rsidR="00C7057D" w:rsidRDefault="00C7057D" w:rsidP="00C7057D"/>
        </w:tc>
        <w:tc>
          <w:tcPr>
            <w:tcW w:w="1440" w:type="dxa"/>
          </w:tcPr>
          <w:p w14:paraId="3294EDA0" w14:textId="6543F04C" w:rsidR="00C7057D" w:rsidRPr="00C7057D" w:rsidRDefault="00C7057D" w:rsidP="00C7057D">
            <w:r w:rsidRPr="00C7057D">
              <w:t>45</w:t>
            </w:r>
          </w:p>
        </w:tc>
        <w:tc>
          <w:tcPr>
            <w:tcW w:w="1350" w:type="dxa"/>
          </w:tcPr>
          <w:p w14:paraId="166CD178" w14:textId="3CE8EE45" w:rsidR="00C7057D" w:rsidRDefault="00632260" w:rsidP="00C7057D">
            <w:r>
              <w:t>0.399</w:t>
            </w:r>
          </w:p>
        </w:tc>
      </w:tr>
      <w:tr w:rsidR="00C7057D" w14:paraId="1A80CF03" w14:textId="77777777" w:rsidTr="00496476">
        <w:trPr>
          <w:trHeight w:val="99"/>
        </w:trPr>
        <w:tc>
          <w:tcPr>
            <w:tcW w:w="1795" w:type="dxa"/>
            <w:vMerge/>
          </w:tcPr>
          <w:p w14:paraId="64A427EF" w14:textId="77777777" w:rsidR="00C7057D" w:rsidRDefault="00C7057D" w:rsidP="00C7057D"/>
        </w:tc>
        <w:tc>
          <w:tcPr>
            <w:tcW w:w="1440" w:type="dxa"/>
          </w:tcPr>
          <w:p w14:paraId="089CDA03" w14:textId="4AEE337F" w:rsidR="00C7057D" w:rsidRPr="00C7057D" w:rsidRDefault="00C7057D" w:rsidP="00C7057D">
            <w:r w:rsidRPr="00C7057D">
              <w:t>60</w:t>
            </w:r>
          </w:p>
        </w:tc>
        <w:tc>
          <w:tcPr>
            <w:tcW w:w="1350" w:type="dxa"/>
          </w:tcPr>
          <w:p w14:paraId="046464EF" w14:textId="222C2EA9" w:rsidR="00C7057D" w:rsidRDefault="00632260" w:rsidP="00C7057D">
            <w:r>
              <w:t>0.410</w:t>
            </w:r>
          </w:p>
        </w:tc>
      </w:tr>
      <w:tr w:rsidR="00C7057D" w14:paraId="4CC38ECE" w14:textId="77777777" w:rsidTr="00496476">
        <w:trPr>
          <w:trHeight w:val="99"/>
        </w:trPr>
        <w:tc>
          <w:tcPr>
            <w:tcW w:w="1795" w:type="dxa"/>
            <w:vMerge/>
          </w:tcPr>
          <w:p w14:paraId="5A9263AE" w14:textId="77777777" w:rsidR="00C7057D" w:rsidRDefault="00C7057D" w:rsidP="00C7057D"/>
        </w:tc>
        <w:tc>
          <w:tcPr>
            <w:tcW w:w="1440" w:type="dxa"/>
          </w:tcPr>
          <w:p w14:paraId="3D06EFE4" w14:textId="6CEBA6BC" w:rsidR="00C7057D" w:rsidRPr="00C7057D" w:rsidRDefault="00C7057D" w:rsidP="00C7057D">
            <w:r w:rsidRPr="00C7057D">
              <w:t>120</w:t>
            </w:r>
          </w:p>
        </w:tc>
        <w:tc>
          <w:tcPr>
            <w:tcW w:w="1350" w:type="dxa"/>
          </w:tcPr>
          <w:p w14:paraId="4E2DC3F6" w14:textId="29BFAB64" w:rsidR="00C7057D" w:rsidRDefault="00632260" w:rsidP="00C7057D">
            <w:r>
              <w:t>0.451</w:t>
            </w:r>
          </w:p>
        </w:tc>
      </w:tr>
      <w:tr w:rsidR="00C7057D" w14:paraId="535AFA02" w14:textId="77777777" w:rsidTr="00496476">
        <w:trPr>
          <w:trHeight w:val="129"/>
        </w:trPr>
        <w:tc>
          <w:tcPr>
            <w:tcW w:w="1795" w:type="dxa"/>
            <w:vMerge w:val="restart"/>
          </w:tcPr>
          <w:p w14:paraId="6B0D9F52" w14:textId="77777777" w:rsidR="00C7057D" w:rsidRDefault="00C7057D" w:rsidP="00C7057D">
            <w:r>
              <w:t>3</w:t>
            </w:r>
          </w:p>
        </w:tc>
        <w:tc>
          <w:tcPr>
            <w:tcW w:w="1440" w:type="dxa"/>
          </w:tcPr>
          <w:p w14:paraId="04A5FCA9" w14:textId="379D6521" w:rsidR="00C7057D" w:rsidRDefault="00C7057D" w:rsidP="00C7057D">
            <w:r>
              <w:t>0</w:t>
            </w:r>
          </w:p>
        </w:tc>
        <w:tc>
          <w:tcPr>
            <w:tcW w:w="1350" w:type="dxa"/>
          </w:tcPr>
          <w:p w14:paraId="6EDA9A36" w14:textId="69712AA8" w:rsidR="00C7057D" w:rsidRDefault="00C40458" w:rsidP="00C7057D">
            <w:r>
              <w:t>0.341</w:t>
            </w:r>
          </w:p>
        </w:tc>
      </w:tr>
      <w:tr w:rsidR="00C7057D" w14:paraId="2B494E49" w14:textId="77777777" w:rsidTr="00496476">
        <w:trPr>
          <w:trHeight w:val="128"/>
        </w:trPr>
        <w:tc>
          <w:tcPr>
            <w:tcW w:w="1795" w:type="dxa"/>
            <w:vMerge/>
          </w:tcPr>
          <w:p w14:paraId="64360A3F" w14:textId="77777777" w:rsidR="00C7057D" w:rsidRDefault="00C7057D" w:rsidP="00C7057D"/>
        </w:tc>
        <w:tc>
          <w:tcPr>
            <w:tcW w:w="1440" w:type="dxa"/>
          </w:tcPr>
          <w:p w14:paraId="083405D5" w14:textId="4F7A30B6" w:rsidR="00C7057D" w:rsidRDefault="00C7057D" w:rsidP="00C7057D">
            <w:r>
              <w:t>15</w:t>
            </w:r>
          </w:p>
        </w:tc>
        <w:tc>
          <w:tcPr>
            <w:tcW w:w="1350" w:type="dxa"/>
          </w:tcPr>
          <w:p w14:paraId="4ED061EB" w14:textId="1281EBF4" w:rsidR="00C7057D" w:rsidRDefault="00C40458" w:rsidP="00C7057D">
            <w:r>
              <w:t>0.354</w:t>
            </w:r>
          </w:p>
        </w:tc>
      </w:tr>
      <w:tr w:rsidR="00C7057D" w14:paraId="6E05BA26" w14:textId="77777777" w:rsidTr="00496476">
        <w:trPr>
          <w:trHeight w:val="94"/>
        </w:trPr>
        <w:tc>
          <w:tcPr>
            <w:tcW w:w="1795" w:type="dxa"/>
            <w:vMerge/>
          </w:tcPr>
          <w:p w14:paraId="364D1F29" w14:textId="77777777" w:rsidR="00C7057D" w:rsidRDefault="00C7057D" w:rsidP="00C7057D"/>
        </w:tc>
        <w:tc>
          <w:tcPr>
            <w:tcW w:w="1440" w:type="dxa"/>
          </w:tcPr>
          <w:p w14:paraId="47B13D2A" w14:textId="5A11D7ED" w:rsidR="00C7057D" w:rsidRDefault="00C7057D" w:rsidP="00C7057D">
            <w:r>
              <w:t>30</w:t>
            </w:r>
          </w:p>
        </w:tc>
        <w:tc>
          <w:tcPr>
            <w:tcW w:w="1350" w:type="dxa"/>
          </w:tcPr>
          <w:p w14:paraId="758442DB" w14:textId="74CAF4C1" w:rsidR="00C7057D" w:rsidRDefault="00C40458" w:rsidP="00C7057D">
            <w:r>
              <w:t>0.368</w:t>
            </w:r>
          </w:p>
        </w:tc>
      </w:tr>
      <w:tr w:rsidR="00C7057D" w14:paraId="428EB3F2" w14:textId="77777777" w:rsidTr="00496476">
        <w:trPr>
          <w:trHeight w:val="94"/>
        </w:trPr>
        <w:tc>
          <w:tcPr>
            <w:tcW w:w="1795" w:type="dxa"/>
            <w:vMerge/>
          </w:tcPr>
          <w:p w14:paraId="6CC347E7" w14:textId="77777777" w:rsidR="00C7057D" w:rsidRDefault="00C7057D" w:rsidP="00C7057D"/>
        </w:tc>
        <w:tc>
          <w:tcPr>
            <w:tcW w:w="1440" w:type="dxa"/>
          </w:tcPr>
          <w:p w14:paraId="1AAA4BC0" w14:textId="75928943" w:rsidR="00C7057D" w:rsidRDefault="00C7057D" w:rsidP="00C7057D">
            <w:r>
              <w:t>45</w:t>
            </w:r>
          </w:p>
        </w:tc>
        <w:tc>
          <w:tcPr>
            <w:tcW w:w="1350" w:type="dxa"/>
          </w:tcPr>
          <w:p w14:paraId="1228CEB5" w14:textId="4447C5E9" w:rsidR="00C7057D" w:rsidRDefault="00C40458" w:rsidP="00C7057D">
            <w:r>
              <w:t>0.381</w:t>
            </w:r>
          </w:p>
        </w:tc>
      </w:tr>
      <w:tr w:rsidR="00C7057D" w14:paraId="5D9B82B5" w14:textId="77777777" w:rsidTr="00496476">
        <w:trPr>
          <w:trHeight w:val="94"/>
        </w:trPr>
        <w:tc>
          <w:tcPr>
            <w:tcW w:w="1795" w:type="dxa"/>
            <w:vMerge/>
          </w:tcPr>
          <w:p w14:paraId="779A1B9C" w14:textId="77777777" w:rsidR="00C7057D" w:rsidRDefault="00C7057D" w:rsidP="00C7057D"/>
        </w:tc>
        <w:tc>
          <w:tcPr>
            <w:tcW w:w="1440" w:type="dxa"/>
          </w:tcPr>
          <w:p w14:paraId="6E22218F" w14:textId="14069B0E" w:rsidR="00C7057D" w:rsidRDefault="00C7057D" w:rsidP="00C7057D">
            <w:r>
              <w:t>60</w:t>
            </w:r>
          </w:p>
        </w:tc>
        <w:tc>
          <w:tcPr>
            <w:tcW w:w="1350" w:type="dxa"/>
          </w:tcPr>
          <w:p w14:paraId="2E6E6EC0" w14:textId="1DFB7F8C" w:rsidR="00C7057D" w:rsidRDefault="00C40458" w:rsidP="00C7057D">
            <w:r>
              <w:t>0.396</w:t>
            </w:r>
          </w:p>
        </w:tc>
      </w:tr>
      <w:tr w:rsidR="00C7057D" w14:paraId="45952EFD" w14:textId="77777777" w:rsidTr="00496476">
        <w:trPr>
          <w:trHeight w:val="94"/>
        </w:trPr>
        <w:tc>
          <w:tcPr>
            <w:tcW w:w="1795" w:type="dxa"/>
            <w:vMerge/>
          </w:tcPr>
          <w:p w14:paraId="31F2341E" w14:textId="77777777" w:rsidR="00C7057D" w:rsidRDefault="00C7057D" w:rsidP="00C7057D"/>
        </w:tc>
        <w:tc>
          <w:tcPr>
            <w:tcW w:w="1440" w:type="dxa"/>
          </w:tcPr>
          <w:p w14:paraId="33C63EFD" w14:textId="6448E85D" w:rsidR="00C7057D" w:rsidRDefault="00C7057D" w:rsidP="00C7057D">
            <w:r>
              <w:t>120</w:t>
            </w:r>
          </w:p>
        </w:tc>
        <w:tc>
          <w:tcPr>
            <w:tcW w:w="1350" w:type="dxa"/>
          </w:tcPr>
          <w:p w14:paraId="576B2C73" w14:textId="0FEFE896" w:rsidR="00C7057D" w:rsidRDefault="00C40458" w:rsidP="00C7057D">
            <w:r>
              <w:t>0.453</w:t>
            </w:r>
          </w:p>
        </w:tc>
      </w:tr>
      <w:tr w:rsidR="00C7057D" w14:paraId="07D6098B" w14:textId="77777777" w:rsidTr="00496476">
        <w:trPr>
          <w:trHeight w:val="129"/>
        </w:trPr>
        <w:tc>
          <w:tcPr>
            <w:tcW w:w="1795" w:type="dxa"/>
            <w:vMerge w:val="restart"/>
          </w:tcPr>
          <w:p w14:paraId="3547BF9B" w14:textId="77777777" w:rsidR="00C7057D" w:rsidRDefault="00C7057D" w:rsidP="00C7057D">
            <w:r>
              <w:t>4</w:t>
            </w:r>
          </w:p>
        </w:tc>
        <w:tc>
          <w:tcPr>
            <w:tcW w:w="1440" w:type="dxa"/>
          </w:tcPr>
          <w:p w14:paraId="1C8E5D3A" w14:textId="3156EAB1" w:rsidR="00C7057D" w:rsidRDefault="00C7057D" w:rsidP="00C7057D">
            <w:r>
              <w:t>0</w:t>
            </w:r>
          </w:p>
        </w:tc>
        <w:tc>
          <w:tcPr>
            <w:tcW w:w="1350" w:type="dxa"/>
          </w:tcPr>
          <w:p w14:paraId="1C9B2B3A" w14:textId="43D0FB9F" w:rsidR="00C7057D" w:rsidRDefault="00C40458" w:rsidP="00C7057D">
            <w:r>
              <w:t>0.366</w:t>
            </w:r>
          </w:p>
        </w:tc>
      </w:tr>
      <w:tr w:rsidR="00C7057D" w14:paraId="0B3DD585" w14:textId="77777777" w:rsidTr="00496476">
        <w:trPr>
          <w:trHeight w:val="128"/>
        </w:trPr>
        <w:tc>
          <w:tcPr>
            <w:tcW w:w="1795" w:type="dxa"/>
            <w:vMerge/>
          </w:tcPr>
          <w:p w14:paraId="3938D930" w14:textId="77777777" w:rsidR="00C7057D" w:rsidRDefault="00C7057D" w:rsidP="00C7057D"/>
        </w:tc>
        <w:tc>
          <w:tcPr>
            <w:tcW w:w="1440" w:type="dxa"/>
          </w:tcPr>
          <w:p w14:paraId="54F0C90C" w14:textId="4B0ADA01" w:rsidR="00C7057D" w:rsidRDefault="00C7057D" w:rsidP="00C7057D">
            <w:r>
              <w:t>15</w:t>
            </w:r>
          </w:p>
        </w:tc>
        <w:tc>
          <w:tcPr>
            <w:tcW w:w="1350" w:type="dxa"/>
          </w:tcPr>
          <w:p w14:paraId="345DBD8F" w14:textId="1802FCB7" w:rsidR="00C7057D" w:rsidRDefault="00C40458" w:rsidP="00C7057D">
            <w:r>
              <w:t>0.380</w:t>
            </w:r>
          </w:p>
        </w:tc>
      </w:tr>
      <w:tr w:rsidR="00C7057D" w14:paraId="3B54EF4C" w14:textId="77777777" w:rsidTr="00496476">
        <w:trPr>
          <w:trHeight w:val="99"/>
        </w:trPr>
        <w:tc>
          <w:tcPr>
            <w:tcW w:w="1795" w:type="dxa"/>
            <w:vMerge/>
          </w:tcPr>
          <w:p w14:paraId="5E34F621" w14:textId="77777777" w:rsidR="00C7057D" w:rsidRDefault="00C7057D" w:rsidP="00C7057D"/>
        </w:tc>
        <w:tc>
          <w:tcPr>
            <w:tcW w:w="1440" w:type="dxa"/>
          </w:tcPr>
          <w:p w14:paraId="30D32D46" w14:textId="72C0357D" w:rsidR="00C7057D" w:rsidRDefault="00C7057D" w:rsidP="00C7057D">
            <w:r>
              <w:t>30</w:t>
            </w:r>
          </w:p>
        </w:tc>
        <w:tc>
          <w:tcPr>
            <w:tcW w:w="1350" w:type="dxa"/>
          </w:tcPr>
          <w:p w14:paraId="307CB5BD" w14:textId="26FA3C0C" w:rsidR="00C7057D" w:rsidRDefault="00C40458" w:rsidP="00C7057D">
            <w:r>
              <w:t>0.394</w:t>
            </w:r>
          </w:p>
        </w:tc>
      </w:tr>
      <w:tr w:rsidR="00C7057D" w14:paraId="4B4CE50E" w14:textId="77777777" w:rsidTr="00496476">
        <w:trPr>
          <w:trHeight w:val="99"/>
        </w:trPr>
        <w:tc>
          <w:tcPr>
            <w:tcW w:w="1795" w:type="dxa"/>
            <w:vMerge/>
          </w:tcPr>
          <w:p w14:paraId="446D1611" w14:textId="77777777" w:rsidR="00C7057D" w:rsidRDefault="00C7057D" w:rsidP="00C7057D"/>
        </w:tc>
        <w:tc>
          <w:tcPr>
            <w:tcW w:w="1440" w:type="dxa"/>
          </w:tcPr>
          <w:p w14:paraId="27F473C0" w14:textId="3563F133" w:rsidR="00C7057D" w:rsidRDefault="00C7057D" w:rsidP="00C7057D">
            <w:r>
              <w:t>45</w:t>
            </w:r>
          </w:p>
        </w:tc>
        <w:tc>
          <w:tcPr>
            <w:tcW w:w="1350" w:type="dxa"/>
          </w:tcPr>
          <w:p w14:paraId="680963F7" w14:textId="6742D768" w:rsidR="00C7057D" w:rsidRDefault="00C40458" w:rsidP="00C7057D">
            <w:r>
              <w:t>0.409</w:t>
            </w:r>
          </w:p>
        </w:tc>
      </w:tr>
      <w:tr w:rsidR="00C7057D" w14:paraId="410DAD13" w14:textId="77777777" w:rsidTr="00496476">
        <w:trPr>
          <w:trHeight w:val="99"/>
        </w:trPr>
        <w:tc>
          <w:tcPr>
            <w:tcW w:w="1795" w:type="dxa"/>
            <w:vMerge/>
          </w:tcPr>
          <w:p w14:paraId="5FFC1A42" w14:textId="77777777" w:rsidR="00C7057D" w:rsidRDefault="00C7057D" w:rsidP="00C7057D"/>
        </w:tc>
        <w:tc>
          <w:tcPr>
            <w:tcW w:w="1440" w:type="dxa"/>
          </w:tcPr>
          <w:p w14:paraId="65883D73" w14:textId="7CAC2917" w:rsidR="00C7057D" w:rsidRDefault="00C7057D" w:rsidP="00C7057D">
            <w:r>
              <w:t>60</w:t>
            </w:r>
          </w:p>
        </w:tc>
        <w:tc>
          <w:tcPr>
            <w:tcW w:w="1350" w:type="dxa"/>
          </w:tcPr>
          <w:p w14:paraId="36AA5F10" w14:textId="42BE57D4" w:rsidR="00C7057D" w:rsidRDefault="00C40458" w:rsidP="00C7057D">
            <w:r>
              <w:t>0.425</w:t>
            </w:r>
          </w:p>
        </w:tc>
      </w:tr>
      <w:tr w:rsidR="00C7057D" w14:paraId="214F1FC5" w14:textId="77777777" w:rsidTr="00496476">
        <w:trPr>
          <w:trHeight w:val="99"/>
        </w:trPr>
        <w:tc>
          <w:tcPr>
            <w:tcW w:w="1795" w:type="dxa"/>
            <w:vMerge/>
          </w:tcPr>
          <w:p w14:paraId="44B57796" w14:textId="77777777" w:rsidR="00C7057D" w:rsidRDefault="00C7057D" w:rsidP="00C7057D"/>
        </w:tc>
        <w:tc>
          <w:tcPr>
            <w:tcW w:w="1440" w:type="dxa"/>
          </w:tcPr>
          <w:p w14:paraId="00B98C7D" w14:textId="7256DEB3" w:rsidR="00C7057D" w:rsidRDefault="00C7057D" w:rsidP="00C7057D">
            <w:r>
              <w:t>120</w:t>
            </w:r>
          </w:p>
        </w:tc>
        <w:tc>
          <w:tcPr>
            <w:tcW w:w="1350" w:type="dxa"/>
          </w:tcPr>
          <w:p w14:paraId="694F4677" w14:textId="3EA5FB84" w:rsidR="00C7057D" w:rsidRDefault="00C40458" w:rsidP="00C7057D">
            <w:r>
              <w:t>0.482</w:t>
            </w:r>
          </w:p>
        </w:tc>
      </w:tr>
      <w:tr w:rsidR="00C7057D" w14:paraId="4EBD9416" w14:textId="77777777" w:rsidTr="00496476">
        <w:trPr>
          <w:trHeight w:val="129"/>
        </w:trPr>
        <w:tc>
          <w:tcPr>
            <w:tcW w:w="1795" w:type="dxa"/>
            <w:vMerge w:val="restart"/>
          </w:tcPr>
          <w:p w14:paraId="2240EA7C" w14:textId="77777777" w:rsidR="00C7057D" w:rsidRDefault="00C7057D" w:rsidP="00C7057D">
            <w:r>
              <w:t xml:space="preserve">  5</w:t>
            </w:r>
          </w:p>
        </w:tc>
        <w:tc>
          <w:tcPr>
            <w:tcW w:w="1440" w:type="dxa"/>
          </w:tcPr>
          <w:p w14:paraId="2F706B6B" w14:textId="1D7FF5A6" w:rsidR="00C7057D" w:rsidRDefault="00C7057D" w:rsidP="00C7057D">
            <w:r>
              <w:t>0</w:t>
            </w:r>
          </w:p>
        </w:tc>
        <w:tc>
          <w:tcPr>
            <w:tcW w:w="1350" w:type="dxa"/>
          </w:tcPr>
          <w:p w14:paraId="06D5AF95" w14:textId="77B3B38B" w:rsidR="00C7057D" w:rsidRDefault="00C40458" w:rsidP="00C7057D">
            <w:r>
              <w:t>0.341</w:t>
            </w:r>
          </w:p>
        </w:tc>
      </w:tr>
      <w:tr w:rsidR="00C7057D" w14:paraId="1A8AB324" w14:textId="77777777" w:rsidTr="00496476">
        <w:trPr>
          <w:trHeight w:val="128"/>
        </w:trPr>
        <w:tc>
          <w:tcPr>
            <w:tcW w:w="1795" w:type="dxa"/>
            <w:vMerge/>
          </w:tcPr>
          <w:p w14:paraId="59E6E93B" w14:textId="77777777" w:rsidR="00C7057D" w:rsidRDefault="00C7057D" w:rsidP="00C7057D"/>
        </w:tc>
        <w:tc>
          <w:tcPr>
            <w:tcW w:w="1440" w:type="dxa"/>
          </w:tcPr>
          <w:p w14:paraId="0A8E6317" w14:textId="7BF240AC" w:rsidR="00C7057D" w:rsidRDefault="00C7057D" w:rsidP="00C7057D">
            <w:r>
              <w:t>15</w:t>
            </w:r>
          </w:p>
        </w:tc>
        <w:tc>
          <w:tcPr>
            <w:tcW w:w="1350" w:type="dxa"/>
          </w:tcPr>
          <w:p w14:paraId="137C16FD" w14:textId="63DBBF3C" w:rsidR="00C7057D" w:rsidRDefault="00C40458" w:rsidP="00C7057D">
            <w:r>
              <w:t>0.362</w:t>
            </w:r>
          </w:p>
        </w:tc>
      </w:tr>
      <w:tr w:rsidR="00C7057D" w14:paraId="2B0CAF92" w14:textId="77777777" w:rsidTr="00496476">
        <w:trPr>
          <w:trHeight w:val="94"/>
        </w:trPr>
        <w:tc>
          <w:tcPr>
            <w:tcW w:w="1795" w:type="dxa"/>
            <w:vMerge/>
          </w:tcPr>
          <w:p w14:paraId="56072DA4" w14:textId="77777777" w:rsidR="00C7057D" w:rsidRDefault="00C7057D" w:rsidP="00C7057D"/>
        </w:tc>
        <w:tc>
          <w:tcPr>
            <w:tcW w:w="1440" w:type="dxa"/>
          </w:tcPr>
          <w:p w14:paraId="6C6EC3F1" w14:textId="2479FB3C" w:rsidR="00C7057D" w:rsidRDefault="00C7057D" w:rsidP="00C7057D">
            <w:r>
              <w:t>30</w:t>
            </w:r>
          </w:p>
        </w:tc>
        <w:tc>
          <w:tcPr>
            <w:tcW w:w="1350" w:type="dxa"/>
          </w:tcPr>
          <w:p w14:paraId="705FECCF" w14:textId="1348F0F8" w:rsidR="00C7057D" w:rsidRDefault="00C40458" w:rsidP="00C7057D">
            <w:r>
              <w:t>0.381</w:t>
            </w:r>
          </w:p>
        </w:tc>
      </w:tr>
      <w:tr w:rsidR="00C7057D" w14:paraId="49B2BB2B" w14:textId="77777777" w:rsidTr="00496476">
        <w:trPr>
          <w:trHeight w:val="94"/>
        </w:trPr>
        <w:tc>
          <w:tcPr>
            <w:tcW w:w="1795" w:type="dxa"/>
            <w:vMerge/>
          </w:tcPr>
          <w:p w14:paraId="20B83CF2" w14:textId="77777777" w:rsidR="00C7057D" w:rsidRDefault="00C7057D" w:rsidP="00C7057D"/>
        </w:tc>
        <w:tc>
          <w:tcPr>
            <w:tcW w:w="1440" w:type="dxa"/>
          </w:tcPr>
          <w:p w14:paraId="5706DFA3" w14:textId="24BAA7EB" w:rsidR="00C7057D" w:rsidRDefault="00C7057D" w:rsidP="00C7057D">
            <w:r>
              <w:t>45</w:t>
            </w:r>
          </w:p>
        </w:tc>
        <w:tc>
          <w:tcPr>
            <w:tcW w:w="1350" w:type="dxa"/>
          </w:tcPr>
          <w:p w14:paraId="3DBE543F" w14:textId="71EC68DA" w:rsidR="00C7057D" w:rsidRDefault="00C40458" w:rsidP="00C7057D">
            <w:r>
              <w:t>0.397</w:t>
            </w:r>
          </w:p>
        </w:tc>
      </w:tr>
      <w:tr w:rsidR="00C7057D" w14:paraId="1EC0573E" w14:textId="77777777" w:rsidTr="00496476">
        <w:trPr>
          <w:trHeight w:val="94"/>
        </w:trPr>
        <w:tc>
          <w:tcPr>
            <w:tcW w:w="1795" w:type="dxa"/>
            <w:vMerge/>
          </w:tcPr>
          <w:p w14:paraId="68C348FE" w14:textId="77777777" w:rsidR="00C7057D" w:rsidRDefault="00C7057D" w:rsidP="00C7057D"/>
        </w:tc>
        <w:tc>
          <w:tcPr>
            <w:tcW w:w="1440" w:type="dxa"/>
          </w:tcPr>
          <w:p w14:paraId="26D43974" w14:textId="57B31A46" w:rsidR="00C7057D" w:rsidRDefault="00C7057D" w:rsidP="00C7057D">
            <w:r>
              <w:t>60</w:t>
            </w:r>
          </w:p>
        </w:tc>
        <w:tc>
          <w:tcPr>
            <w:tcW w:w="1350" w:type="dxa"/>
          </w:tcPr>
          <w:p w14:paraId="36ACD050" w14:textId="4D5BAEF6" w:rsidR="00C7057D" w:rsidRDefault="00C40458" w:rsidP="00C7057D">
            <w:r>
              <w:t>0.407</w:t>
            </w:r>
          </w:p>
        </w:tc>
      </w:tr>
      <w:tr w:rsidR="00C7057D" w14:paraId="33DF6E2B" w14:textId="77777777" w:rsidTr="00496476">
        <w:trPr>
          <w:trHeight w:val="94"/>
        </w:trPr>
        <w:tc>
          <w:tcPr>
            <w:tcW w:w="1795" w:type="dxa"/>
            <w:vMerge/>
          </w:tcPr>
          <w:p w14:paraId="53DFB89E" w14:textId="77777777" w:rsidR="00C7057D" w:rsidRDefault="00C7057D" w:rsidP="00C7057D"/>
        </w:tc>
        <w:tc>
          <w:tcPr>
            <w:tcW w:w="1440" w:type="dxa"/>
          </w:tcPr>
          <w:p w14:paraId="48BA7019" w14:textId="69637EA9" w:rsidR="00C7057D" w:rsidRDefault="00C7057D" w:rsidP="00C7057D">
            <w:r>
              <w:t>120</w:t>
            </w:r>
          </w:p>
        </w:tc>
        <w:tc>
          <w:tcPr>
            <w:tcW w:w="1350" w:type="dxa"/>
          </w:tcPr>
          <w:p w14:paraId="336B3BBC" w14:textId="4960F03C" w:rsidR="00C7057D" w:rsidRDefault="00C40458" w:rsidP="00C7057D">
            <w:r>
              <w:t>0.428</w:t>
            </w:r>
          </w:p>
        </w:tc>
      </w:tr>
      <w:tr w:rsidR="00C7057D" w14:paraId="231AE621" w14:textId="77777777" w:rsidTr="00496476">
        <w:trPr>
          <w:trHeight w:val="129"/>
        </w:trPr>
        <w:tc>
          <w:tcPr>
            <w:tcW w:w="1795" w:type="dxa"/>
            <w:vMerge w:val="restart"/>
          </w:tcPr>
          <w:p w14:paraId="30E4CC1C" w14:textId="77777777" w:rsidR="00C7057D" w:rsidRDefault="00C7057D" w:rsidP="00C7057D">
            <w:r>
              <w:t>6</w:t>
            </w:r>
          </w:p>
        </w:tc>
        <w:tc>
          <w:tcPr>
            <w:tcW w:w="1440" w:type="dxa"/>
          </w:tcPr>
          <w:p w14:paraId="54771A5F" w14:textId="002B9AE5" w:rsidR="00C7057D" w:rsidRDefault="00C7057D" w:rsidP="00C7057D">
            <w:r>
              <w:t>0</w:t>
            </w:r>
          </w:p>
        </w:tc>
        <w:tc>
          <w:tcPr>
            <w:tcW w:w="1350" w:type="dxa"/>
          </w:tcPr>
          <w:p w14:paraId="783BA44C" w14:textId="1326AE6A" w:rsidR="00C7057D" w:rsidRDefault="00C40458" w:rsidP="00C7057D">
            <w:r>
              <w:t>0.366</w:t>
            </w:r>
          </w:p>
        </w:tc>
      </w:tr>
      <w:tr w:rsidR="00C7057D" w14:paraId="6C1314A1" w14:textId="77777777" w:rsidTr="00496476">
        <w:trPr>
          <w:trHeight w:val="128"/>
        </w:trPr>
        <w:tc>
          <w:tcPr>
            <w:tcW w:w="1795" w:type="dxa"/>
            <w:vMerge/>
          </w:tcPr>
          <w:p w14:paraId="59FB56D4" w14:textId="77777777" w:rsidR="00C7057D" w:rsidRDefault="00C7057D" w:rsidP="00C7057D"/>
        </w:tc>
        <w:tc>
          <w:tcPr>
            <w:tcW w:w="1440" w:type="dxa"/>
          </w:tcPr>
          <w:p w14:paraId="1A3EF0DD" w14:textId="30955AB7" w:rsidR="00C7057D" w:rsidRDefault="00C7057D" w:rsidP="00C7057D">
            <w:r>
              <w:t>15</w:t>
            </w:r>
          </w:p>
        </w:tc>
        <w:tc>
          <w:tcPr>
            <w:tcW w:w="1350" w:type="dxa"/>
          </w:tcPr>
          <w:p w14:paraId="7BAB0CB2" w14:textId="0C1BDA38" w:rsidR="00C7057D" w:rsidRDefault="00C40458" w:rsidP="00C7057D">
            <w:r>
              <w:t>0.389</w:t>
            </w:r>
          </w:p>
        </w:tc>
      </w:tr>
      <w:tr w:rsidR="00C7057D" w14:paraId="5E1A5CC3" w14:textId="77777777" w:rsidTr="00496476">
        <w:trPr>
          <w:trHeight w:val="99"/>
        </w:trPr>
        <w:tc>
          <w:tcPr>
            <w:tcW w:w="1795" w:type="dxa"/>
            <w:vMerge/>
          </w:tcPr>
          <w:p w14:paraId="330B4A04" w14:textId="77777777" w:rsidR="00C7057D" w:rsidRDefault="00C7057D" w:rsidP="00C7057D"/>
        </w:tc>
        <w:tc>
          <w:tcPr>
            <w:tcW w:w="1440" w:type="dxa"/>
          </w:tcPr>
          <w:p w14:paraId="53235A16" w14:textId="00FC9D2A" w:rsidR="00C7057D" w:rsidRDefault="00C7057D" w:rsidP="00C7057D">
            <w:r>
              <w:t>30</w:t>
            </w:r>
          </w:p>
        </w:tc>
        <w:tc>
          <w:tcPr>
            <w:tcW w:w="1350" w:type="dxa"/>
          </w:tcPr>
          <w:p w14:paraId="0E43E7A5" w14:textId="3DF4DBCE" w:rsidR="00C7057D" w:rsidRDefault="00C40458" w:rsidP="00C7057D">
            <w:r>
              <w:t>0.408</w:t>
            </w:r>
          </w:p>
        </w:tc>
      </w:tr>
      <w:tr w:rsidR="00C7057D" w14:paraId="58BA5674" w14:textId="77777777" w:rsidTr="00496476">
        <w:trPr>
          <w:trHeight w:val="99"/>
        </w:trPr>
        <w:tc>
          <w:tcPr>
            <w:tcW w:w="1795" w:type="dxa"/>
            <w:vMerge/>
          </w:tcPr>
          <w:p w14:paraId="34658B0B" w14:textId="77777777" w:rsidR="00C7057D" w:rsidRDefault="00C7057D" w:rsidP="00C7057D"/>
        </w:tc>
        <w:tc>
          <w:tcPr>
            <w:tcW w:w="1440" w:type="dxa"/>
          </w:tcPr>
          <w:p w14:paraId="3693F58B" w14:textId="2C4885DE" w:rsidR="00C7057D" w:rsidRDefault="00C7057D" w:rsidP="00C7057D">
            <w:r>
              <w:t>45</w:t>
            </w:r>
          </w:p>
        </w:tc>
        <w:tc>
          <w:tcPr>
            <w:tcW w:w="1350" w:type="dxa"/>
          </w:tcPr>
          <w:p w14:paraId="653FB973" w14:textId="6D8341B7" w:rsidR="00C7057D" w:rsidRDefault="00C40458" w:rsidP="00C7057D">
            <w:r>
              <w:t>0.423</w:t>
            </w:r>
          </w:p>
        </w:tc>
      </w:tr>
      <w:tr w:rsidR="00C7057D" w14:paraId="0E7897DE" w14:textId="77777777" w:rsidTr="00496476">
        <w:trPr>
          <w:trHeight w:val="99"/>
        </w:trPr>
        <w:tc>
          <w:tcPr>
            <w:tcW w:w="1795" w:type="dxa"/>
            <w:vMerge/>
          </w:tcPr>
          <w:p w14:paraId="7F938CA2" w14:textId="77777777" w:rsidR="00C7057D" w:rsidRDefault="00C7057D" w:rsidP="00C7057D"/>
        </w:tc>
        <w:tc>
          <w:tcPr>
            <w:tcW w:w="1440" w:type="dxa"/>
          </w:tcPr>
          <w:p w14:paraId="5A8723A7" w14:textId="5BCC7339" w:rsidR="00C7057D" w:rsidRDefault="00C7057D" w:rsidP="00C7057D">
            <w:r>
              <w:t>60</w:t>
            </w:r>
          </w:p>
        </w:tc>
        <w:tc>
          <w:tcPr>
            <w:tcW w:w="1350" w:type="dxa"/>
          </w:tcPr>
          <w:p w14:paraId="0D6FA0CD" w14:textId="51BB65FE" w:rsidR="00C7057D" w:rsidRDefault="00C40458" w:rsidP="00C7057D">
            <w:r>
              <w:t>0.434</w:t>
            </w:r>
          </w:p>
        </w:tc>
      </w:tr>
      <w:tr w:rsidR="00C7057D" w14:paraId="4ED318C1" w14:textId="77777777" w:rsidTr="00496476">
        <w:trPr>
          <w:trHeight w:val="99"/>
        </w:trPr>
        <w:tc>
          <w:tcPr>
            <w:tcW w:w="1795" w:type="dxa"/>
            <w:vMerge/>
          </w:tcPr>
          <w:p w14:paraId="4366C663" w14:textId="77777777" w:rsidR="00C7057D" w:rsidRDefault="00C7057D" w:rsidP="00C7057D"/>
        </w:tc>
        <w:tc>
          <w:tcPr>
            <w:tcW w:w="1440" w:type="dxa"/>
          </w:tcPr>
          <w:p w14:paraId="58D59A48" w14:textId="6F8B72C5" w:rsidR="00C7057D" w:rsidRDefault="00C7057D" w:rsidP="00C7057D">
            <w:r>
              <w:t>120</w:t>
            </w:r>
          </w:p>
        </w:tc>
        <w:tc>
          <w:tcPr>
            <w:tcW w:w="1350" w:type="dxa"/>
          </w:tcPr>
          <w:p w14:paraId="158C9F97" w14:textId="2D730FCD" w:rsidR="00C7057D" w:rsidRDefault="00C40458" w:rsidP="00C7057D">
            <w:r>
              <w:t>0.457</w:t>
            </w:r>
          </w:p>
        </w:tc>
      </w:tr>
    </w:tbl>
    <w:p w14:paraId="7292F6DC" w14:textId="1B63EC79" w:rsidR="00EA4B9A" w:rsidRDefault="00EA4B9A" w:rsidP="00F73B7E">
      <w:pPr>
        <w:rPr>
          <w:b/>
        </w:rPr>
      </w:pPr>
    </w:p>
    <w:p w14:paraId="15D2580B" w14:textId="308FF8CE" w:rsidR="00C25F5F" w:rsidRPr="007B216F" w:rsidRDefault="00C25F5F" w:rsidP="00C25F5F">
      <w:pPr>
        <w:ind w:left="720" w:hanging="720"/>
        <w:rPr>
          <w:b/>
        </w:rPr>
      </w:pPr>
      <w:r>
        <w:rPr>
          <w:b/>
          <w:highlight w:val="green"/>
        </w:rPr>
        <w:lastRenderedPageBreak/>
        <w:t>Wednesday</w:t>
      </w:r>
      <w:r w:rsidRPr="007A68D0">
        <w:rPr>
          <w:b/>
          <w:highlight w:val="green"/>
        </w:rPr>
        <w:t xml:space="preserve">, </w:t>
      </w:r>
      <w:r>
        <w:rPr>
          <w:b/>
          <w:highlight w:val="green"/>
        </w:rPr>
        <w:t>December</w:t>
      </w:r>
      <w:r w:rsidRPr="007A68D0">
        <w:rPr>
          <w:b/>
          <w:highlight w:val="green"/>
        </w:rPr>
        <w:t xml:space="preserve"> </w:t>
      </w:r>
      <w:r>
        <w:rPr>
          <w:b/>
          <w:highlight w:val="green"/>
        </w:rPr>
        <w:t>19, 2018</w:t>
      </w:r>
    </w:p>
    <w:p w14:paraId="41884C3A" w14:textId="77777777" w:rsidR="00C25F5F" w:rsidRPr="007B216F" w:rsidRDefault="00C25F5F" w:rsidP="00C25F5F">
      <w:pPr>
        <w:rPr>
          <w:b/>
          <w:sz w:val="18"/>
          <w:szCs w:val="18"/>
        </w:rPr>
      </w:pPr>
      <w:r w:rsidRPr="007B216F">
        <w:rPr>
          <w:b/>
          <w:sz w:val="18"/>
          <w:szCs w:val="18"/>
        </w:rPr>
        <w:t>To Do:</w:t>
      </w:r>
    </w:p>
    <w:p w14:paraId="24E129AF" w14:textId="77777777" w:rsidR="00C25F5F" w:rsidRPr="00490C23" w:rsidRDefault="00C25F5F" w:rsidP="00C25F5F">
      <w:pPr>
        <w:pStyle w:val="ListParagraph"/>
        <w:rPr>
          <w:strike/>
          <w:sz w:val="18"/>
          <w:szCs w:val="18"/>
        </w:rPr>
      </w:pPr>
    </w:p>
    <w:p w14:paraId="6D08E587" w14:textId="23D51E70" w:rsidR="00C25F5F" w:rsidRPr="00464C78" w:rsidRDefault="00C25F5F" w:rsidP="00C25F5F">
      <w:pPr>
        <w:pStyle w:val="ListParagraph"/>
        <w:numPr>
          <w:ilvl w:val="0"/>
          <w:numId w:val="32"/>
        </w:numPr>
        <w:rPr>
          <w:strike/>
        </w:rPr>
      </w:pPr>
      <w:r w:rsidRPr="00464C78">
        <w:rPr>
          <w:strike/>
          <w:sz w:val="18"/>
          <w:szCs w:val="18"/>
        </w:rPr>
        <w:t xml:space="preserve">Run western gel and transfer </w:t>
      </w:r>
    </w:p>
    <w:p w14:paraId="63739E05" w14:textId="65820B44" w:rsidR="00917EA8" w:rsidRDefault="00917EA8" w:rsidP="00F73B7E">
      <w:pPr>
        <w:rPr>
          <w:b/>
        </w:rPr>
      </w:pPr>
    </w:p>
    <w:p w14:paraId="48F72DA8" w14:textId="4D9F6CD5" w:rsidR="00917EA8" w:rsidRDefault="00917EA8" w:rsidP="00F73B7E">
      <w:pPr>
        <w:rPr>
          <w:b/>
        </w:rPr>
      </w:pPr>
    </w:p>
    <w:p w14:paraId="3EF04A13" w14:textId="6E43F2AB" w:rsidR="00C25F5F" w:rsidRDefault="00C25F5F" w:rsidP="00C25F5F">
      <w:r>
        <w:t>Run western gel (Nu-Page 4-12% ME</w:t>
      </w:r>
      <w:r w:rsidR="00B945BE">
        <w:t>S</w:t>
      </w:r>
      <w:r>
        <w:t xml:space="preserve">)    </w:t>
      </w:r>
    </w:p>
    <w:p w14:paraId="3FC181A2" w14:textId="7CE2D995" w:rsidR="002F625B" w:rsidRDefault="002F625B" w:rsidP="00C25F5F">
      <w:r>
        <w:t>150V for ~1hour 10mins</w:t>
      </w:r>
    </w:p>
    <w:p w14:paraId="781F094F" w14:textId="4D9FB241" w:rsidR="00917EA8" w:rsidRDefault="000C7793" w:rsidP="00F73B7E">
      <w:pPr>
        <w:rPr>
          <w:b/>
        </w:rPr>
      </w:pPr>
      <w:r>
        <w:rPr>
          <w:b/>
        </w:rPr>
        <w:t xml:space="preserve">  </w:t>
      </w:r>
    </w:p>
    <w:tbl>
      <w:tblPr>
        <w:tblStyle w:val="TableGrid"/>
        <w:tblW w:w="0" w:type="auto"/>
        <w:tblLook w:val="04A0" w:firstRow="1" w:lastRow="0" w:firstColumn="1" w:lastColumn="0" w:noHBand="0" w:noVBand="1"/>
      </w:tblPr>
      <w:tblGrid>
        <w:gridCol w:w="1165"/>
        <w:gridCol w:w="1260"/>
        <w:gridCol w:w="7789"/>
      </w:tblGrid>
      <w:tr w:rsidR="00917EA8" w14:paraId="53F54601" w14:textId="77777777" w:rsidTr="00496476">
        <w:tc>
          <w:tcPr>
            <w:tcW w:w="1165" w:type="dxa"/>
          </w:tcPr>
          <w:p w14:paraId="6D1B9755" w14:textId="77777777" w:rsidR="00917EA8" w:rsidRDefault="00917EA8" w:rsidP="00496476">
            <w:pPr>
              <w:jc w:val="left"/>
            </w:pPr>
            <w:r>
              <w:t xml:space="preserve">Lane </w:t>
            </w:r>
          </w:p>
        </w:tc>
        <w:tc>
          <w:tcPr>
            <w:tcW w:w="1260" w:type="dxa"/>
          </w:tcPr>
          <w:p w14:paraId="5689850C" w14:textId="77777777" w:rsidR="00917EA8" w:rsidRDefault="00917EA8" w:rsidP="00496476">
            <w:pPr>
              <w:jc w:val="left"/>
            </w:pPr>
            <w:r>
              <w:t xml:space="preserve">Volume </w:t>
            </w:r>
          </w:p>
        </w:tc>
        <w:tc>
          <w:tcPr>
            <w:tcW w:w="7789" w:type="dxa"/>
          </w:tcPr>
          <w:p w14:paraId="74C21039" w14:textId="77777777" w:rsidR="00917EA8" w:rsidRDefault="00917EA8" w:rsidP="00496476">
            <w:pPr>
              <w:jc w:val="left"/>
            </w:pPr>
            <w:r>
              <w:t xml:space="preserve">Contents </w:t>
            </w:r>
          </w:p>
        </w:tc>
      </w:tr>
      <w:tr w:rsidR="00917EA8" w14:paraId="538C8DF8" w14:textId="77777777" w:rsidTr="00496476">
        <w:tc>
          <w:tcPr>
            <w:tcW w:w="1165" w:type="dxa"/>
          </w:tcPr>
          <w:p w14:paraId="038B7267" w14:textId="77777777" w:rsidR="00917EA8" w:rsidRDefault="00917EA8" w:rsidP="00496476">
            <w:pPr>
              <w:jc w:val="left"/>
            </w:pPr>
            <w:r>
              <w:t>1</w:t>
            </w:r>
          </w:p>
        </w:tc>
        <w:tc>
          <w:tcPr>
            <w:tcW w:w="1260" w:type="dxa"/>
          </w:tcPr>
          <w:p w14:paraId="17B08B53" w14:textId="77777777" w:rsidR="00917EA8" w:rsidRDefault="00917EA8" w:rsidP="00496476">
            <w:pPr>
              <w:jc w:val="left"/>
            </w:pPr>
            <w:r>
              <w:t>10ul</w:t>
            </w:r>
          </w:p>
        </w:tc>
        <w:tc>
          <w:tcPr>
            <w:tcW w:w="7789" w:type="dxa"/>
          </w:tcPr>
          <w:p w14:paraId="6ADDA194" w14:textId="77777777" w:rsidR="00917EA8" w:rsidRDefault="00917EA8" w:rsidP="00496476">
            <w:pPr>
              <w:jc w:val="left"/>
            </w:pPr>
            <w:r>
              <w:t>Magic Mark Ladder (2ul ladder, 8ul 1x sample loading dye)</w:t>
            </w:r>
          </w:p>
        </w:tc>
      </w:tr>
      <w:tr w:rsidR="00917EA8" w14:paraId="04D01772" w14:textId="77777777" w:rsidTr="00496476">
        <w:tc>
          <w:tcPr>
            <w:tcW w:w="1165" w:type="dxa"/>
          </w:tcPr>
          <w:p w14:paraId="522F4FD0" w14:textId="77777777" w:rsidR="00917EA8" w:rsidRDefault="00917EA8" w:rsidP="00496476">
            <w:pPr>
              <w:jc w:val="left"/>
            </w:pPr>
            <w:r>
              <w:t>2</w:t>
            </w:r>
          </w:p>
        </w:tc>
        <w:tc>
          <w:tcPr>
            <w:tcW w:w="1260" w:type="dxa"/>
          </w:tcPr>
          <w:p w14:paraId="7C15CDE7" w14:textId="77777777" w:rsidR="00917EA8" w:rsidRDefault="00917EA8" w:rsidP="00496476">
            <w:pPr>
              <w:jc w:val="left"/>
            </w:pPr>
            <w:r>
              <w:t>12ul</w:t>
            </w:r>
          </w:p>
        </w:tc>
        <w:tc>
          <w:tcPr>
            <w:tcW w:w="7789" w:type="dxa"/>
          </w:tcPr>
          <w:p w14:paraId="6B8913F9" w14:textId="77777777" w:rsidR="00917EA8" w:rsidRDefault="00917EA8" w:rsidP="00496476">
            <w:pPr>
              <w:jc w:val="left"/>
            </w:pPr>
            <w:r>
              <w:t>1, T=0</w:t>
            </w:r>
          </w:p>
        </w:tc>
      </w:tr>
      <w:tr w:rsidR="00917EA8" w14:paraId="57794E47" w14:textId="77777777" w:rsidTr="00496476">
        <w:tc>
          <w:tcPr>
            <w:tcW w:w="1165" w:type="dxa"/>
          </w:tcPr>
          <w:p w14:paraId="3E2017C0" w14:textId="77777777" w:rsidR="00917EA8" w:rsidRDefault="00917EA8" w:rsidP="00496476">
            <w:pPr>
              <w:jc w:val="left"/>
            </w:pPr>
            <w:r>
              <w:t>3</w:t>
            </w:r>
          </w:p>
        </w:tc>
        <w:tc>
          <w:tcPr>
            <w:tcW w:w="1260" w:type="dxa"/>
          </w:tcPr>
          <w:p w14:paraId="703C0873" w14:textId="77777777" w:rsidR="00917EA8" w:rsidRDefault="00917EA8" w:rsidP="00496476">
            <w:pPr>
              <w:jc w:val="left"/>
            </w:pPr>
            <w:r>
              <w:t>12ul</w:t>
            </w:r>
          </w:p>
        </w:tc>
        <w:tc>
          <w:tcPr>
            <w:tcW w:w="7789" w:type="dxa"/>
          </w:tcPr>
          <w:p w14:paraId="4A1D0C9A" w14:textId="77777777" w:rsidR="00917EA8" w:rsidRDefault="00917EA8" w:rsidP="00496476">
            <w:pPr>
              <w:jc w:val="left"/>
            </w:pPr>
            <w:r>
              <w:t>3, T=0</w:t>
            </w:r>
          </w:p>
        </w:tc>
      </w:tr>
      <w:tr w:rsidR="00917EA8" w14:paraId="5A5BE4EF" w14:textId="77777777" w:rsidTr="00496476">
        <w:tc>
          <w:tcPr>
            <w:tcW w:w="1165" w:type="dxa"/>
          </w:tcPr>
          <w:p w14:paraId="63BCEDEE" w14:textId="77777777" w:rsidR="00917EA8" w:rsidRDefault="00917EA8" w:rsidP="00496476">
            <w:pPr>
              <w:jc w:val="left"/>
            </w:pPr>
            <w:r>
              <w:t>4</w:t>
            </w:r>
          </w:p>
        </w:tc>
        <w:tc>
          <w:tcPr>
            <w:tcW w:w="1260" w:type="dxa"/>
          </w:tcPr>
          <w:p w14:paraId="6200B221" w14:textId="77777777" w:rsidR="00917EA8" w:rsidRDefault="00917EA8" w:rsidP="00496476">
            <w:pPr>
              <w:jc w:val="left"/>
            </w:pPr>
            <w:r>
              <w:t>12ul</w:t>
            </w:r>
          </w:p>
        </w:tc>
        <w:tc>
          <w:tcPr>
            <w:tcW w:w="7789" w:type="dxa"/>
          </w:tcPr>
          <w:p w14:paraId="4FBE80B1" w14:textId="77777777" w:rsidR="00917EA8" w:rsidRDefault="00917EA8" w:rsidP="00496476">
            <w:pPr>
              <w:jc w:val="left"/>
            </w:pPr>
            <w:r>
              <w:t>5, T=0</w:t>
            </w:r>
          </w:p>
        </w:tc>
      </w:tr>
      <w:tr w:rsidR="00917EA8" w14:paraId="7B3A9FB3" w14:textId="77777777" w:rsidTr="00496476">
        <w:tc>
          <w:tcPr>
            <w:tcW w:w="1165" w:type="dxa"/>
          </w:tcPr>
          <w:p w14:paraId="126A8E7A" w14:textId="77777777" w:rsidR="00917EA8" w:rsidRDefault="00917EA8" w:rsidP="00496476">
            <w:pPr>
              <w:jc w:val="left"/>
            </w:pPr>
            <w:r>
              <w:t>5</w:t>
            </w:r>
          </w:p>
        </w:tc>
        <w:tc>
          <w:tcPr>
            <w:tcW w:w="1260" w:type="dxa"/>
          </w:tcPr>
          <w:p w14:paraId="1CE89625" w14:textId="77777777" w:rsidR="00917EA8" w:rsidRDefault="00917EA8" w:rsidP="00496476">
            <w:pPr>
              <w:jc w:val="left"/>
            </w:pPr>
            <w:r>
              <w:t>12ul</w:t>
            </w:r>
          </w:p>
        </w:tc>
        <w:tc>
          <w:tcPr>
            <w:tcW w:w="7789" w:type="dxa"/>
          </w:tcPr>
          <w:p w14:paraId="21D4C948" w14:textId="77777777" w:rsidR="00917EA8" w:rsidRDefault="00917EA8" w:rsidP="00496476">
            <w:pPr>
              <w:jc w:val="left"/>
            </w:pPr>
            <w:r>
              <w:t>1, T=30</w:t>
            </w:r>
          </w:p>
        </w:tc>
      </w:tr>
      <w:tr w:rsidR="00917EA8" w14:paraId="033B61E9" w14:textId="77777777" w:rsidTr="00496476">
        <w:tc>
          <w:tcPr>
            <w:tcW w:w="1165" w:type="dxa"/>
          </w:tcPr>
          <w:p w14:paraId="130DA059" w14:textId="77777777" w:rsidR="00917EA8" w:rsidRDefault="00917EA8" w:rsidP="00496476">
            <w:pPr>
              <w:jc w:val="left"/>
            </w:pPr>
            <w:r>
              <w:t>6</w:t>
            </w:r>
          </w:p>
        </w:tc>
        <w:tc>
          <w:tcPr>
            <w:tcW w:w="1260" w:type="dxa"/>
          </w:tcPr>
          <w:p w14:paraId="0CCD35CD" w14:textId="77777777" w:rsidR="00917EA8" w:rsidRDefault="00917EA8" w:rsidP="00496476">
            <w:pPr>
              <w:jc w:val="left"/>
            </w:pPr>
            <w:r>
              <w:t>12ul</w:t>
            </w:r>
          </w:p>
        </w:tc>
        <w:tc>
          <w:tcPr>
            <w:tcW w:w="7789" w:type="dxa"/>
          </w:tcPr>
          <w:p w14:paraId="3795A72E" w14:textId="77777777" w:rsidR="00917EA8" w:rsidRDefault="00917EA8" w:rsidP="00496476">
            <w:pPr>
              <w:jc w:val="left"/>
            </w:pPr>
            <w:r>
              <w:t>3, T=30</w:t>
            </w:r>
          </w:p>
        </w:tc>
      </w:tr>
      <w:tr w:rsidR="00917EA8" w14:paraId="3AC9DE79" w14:textId="77777777" w:rsidTr="00496476">
        <w:tc>
          <w:tcPr>
            <w:tcW w:w="1165" w:type="dxa"/>
          </w:tcPr>
          <w:p w14:paraId="1827E517" w14:textId="77777777" w:rsidR="00917EA8" w:rsidRDefault="00917EA8" w:rsidP="00496476">
            <w:pPr>
              <w:jc w:val="left"/>
            </w:pPr>
            <w:r>
              <w:t>7</w:t>
            </w:r>
          </w:p>
        </w:tc>
        <w:tc>
          <w:tcPr>
            <w:tcW w:w="1260" w:type="dxa"/>
          </w:tcPr>
          <w:p w14:paraId="4D8C54BC" w14:textId="77777777" w:rsidR="00917EA8" w:rsidRDefault="00917EA8" w:rsidP="00496476">
            <w:pPr>
              <w:jc w:val="left"/>
            </w:pPr>
            <w:r>
              <w:t>12ul</w:t>
            </w:r>
          </w:p>
        </w:tc>
        <w:tc>
          <w:tcPr>
            <w:tcW w:w="7789" w:type="dxa"/>
          </w:tcPr>
          <w:p w14:paraId="1B9B95AD" w14:textId="77777777" w:rsidR="00917EA8" w:rsidRDefault="00917EA8" w:rsidP="00496476">
            <w:pPr>
              <w:jc w:val="left"/>
            </w:pPr>
            <w:r>
              <w:t>5, T=30</w:t>
            </w:r>
          </w:p>
        </w:tc>
      </w:tr>
      <w:tr w:rsidR="00917EA8" w14:paraId="7A208ABD" w14:textId="77777777" w:rsidTr="00496476">
        <w:tc>
          <w:tcPr>
            <w:tcW w:w="1165" w:type="dxa"/>
          </w:tcPr>
          <w:p w14:paraId="6D688C84" w14:textId="77777777" w:rsidR="00917EA8" w:rsidRDefault="00917EA8" w:rsidP="00496476">
            <w:pPr>
              <w:jc w:val="left"/>
            </w:pPr>
            <w:r>
              <w:t>8</w:t>
            </w:r>
          </w:p>
        </w:tc>
        <w:tc>
          <w:tcPr>
            <w:tcW w:w="1260" w:type="dxa"/>
          </w:tcPr>
          <w:p w14:paraId="5EE38582" w14:textId="77777777" w:rsidR="00917EA8" w:rsidRDefault="00917EA8" w:rsidP="00496476">
            <w:pPr>
              <w:jc w:val="left"/>
            </w:pPr>
            <w:r>
              <w:t>12ul</w:t>
            </w:r>
          </w:p>
        </w:tc>
        <w:tc>
          <w:tcPr>
            <w:tcW w:w="7789" w:type="dxa"/>
          </w:tcPr>
          <w:p w14:paraId="5985B93F" w14:textId="77777777" w:rsidR="00917EA8" w:rsidRDefault="00917EA8" w:rsidP="00496476">
            <w:pPr>
              <w:jc w:val="left"/>
            </w:pPr>
            <w:r>
              <w:t>1, T=60</w:t>
            </w:r>
          </w:p>
        </w:tc>
      </w:tr>
      <w:tr w:rsidR="00917EA8" w14:paraId="692280AE" w14:textId="77777777" w:rsidTr="00496476">
        <w:tc>
          <w:tcPr>
            <w:tcW w:w="1165" w:type="dxa"/>
          </w:tcPr>
          <w:p w14:paraId="4D77613B" w14:textId="77777777" w:rsidR="00917EA8" w:rsidRDefault="00917EA8" w:rsidP="00496476">
            <w:pPr>
              <w:jc w:val="left"/>
            </w:pPr>
            <w:r>
              <w:t>9</w:t>
            </w:r>
          </w:p>
        </w:tc>
        <w:tc>
          <w:tcPr>
            <w:tcW w:w="1260" w:type="dxa"/>
          </w:tcPr>
          <w:p w14:paraId="77D9F5EA" w14:textId="77777777" w:rsidR="00917EA8" w:rsidRDefault="00917EA8" w:rsidP="00496476">
            <w:pPr>
              <w:jc w:val="left"/>
            </w:pPr>
            <w:r>
              <w:t>12ul</w:t>
            </w:r>
          </w:p>
        </w:tc>
        <w:tc>
          <w:tcPr>
            <w:tcW w:w="7789" w:type="dxa"/>
          </w:tcPr>
          <w:p w14:paraId="7FBBF7E8" w14:textId="77777777" w:rsidR="00917EA8" w:rsidRDefault="00917EA8" w:rsidP="00496476">
            <w:pPr>
              <w:jc w:val="left"/>
            </w:pPr>
            <w:r>
              <w:t>3, T=60</w:t>
            </w:r>
          </w:p>
        </w:tc>
      </w:tr>
      <w:tr w:rsidR="00917EA8" w14:paraId="11A8CCC9" w14:textId="77777777" w:rsidTr="00496476">
        <w:tc>
          <w:tcPr>
            <w:tcW w:w="1165" w:type="dxa"/>
          </w:tcPr>
          <w:p w14:paraId="6BAF87B9" w14:textId="77777777" w:rsidR="00917EA8" w:rsidRDefault="00917EA8" w:rsidP="00496476">
            <w:pPr>
              <w:jc w:val="left"/>
            </w:pPr>
            <w:r>
              <w:t>10</w:t>
            </w:r>
          </w:p>
        </w:tc>
        <w:tc>
          <w:tcPr>
            <w:tcW w:w="1260" w:type="dxa"/>
          </w:tcPr>
          <w:p w14:paraId="47F6AF5B" w14:textId="77777777" w:rsidR="00917EA8" w:rsidRDefault="00917EA8" w:rsidP="00496476">
            <w:pPr>
              <w:jc w:val="left"/>
            </w:pPr>
            <w:r>
              <w:t>12ul</w:t>
            </w:r>
          </w:p>
        </w:tc>
        <w:tc>
          <w:tcPr>
            <w:tcW w:w="7789" w:type="dxa"/>
          </w:tcPr>
          <w:p w14:paraId="5DB2064E" w14:textId="77777777" w:rsidR="00917EA8" w:rsidRDefault="00917EA8" w:rsidP="00496476">
            <w:pPr>
              <w:jc w:val="left"/>
            </w:pPr>
            <w:r>
              <w:t>5, T=60</w:t>
            </w:r>
          </w:p>
        </w:tc>
      </w:tr>
      <w:tr w:rsidR="00917EA8" w14:paraId="601420E9" w14:textId="77777777" w:rsidTr="00496476">
        <w:tc>
          <w:tcPr>
            <w:tcW w:w="1165" w:type="dxa"/>
          </w:tcPr>
          <w:p w14:paraId="13C4E475" w14:textId="77777777" w:rsidR="00917EA8" w:rsidRDefault="00917EA8" w:rsidP="00496476">
            <w:pPr>
              <w:jc w:val="left"/>
            </w:pPr>
            <w:r>
              <w:t>11</w:t>
            </w:r>
          </w:p>
        </w:tc>
        <w:tc>
          <w:tcPr>
            <w:tcW w:w="1260" w:type="dxa"/>
          </w:tcPr>
          <w:p w14:paraId="037D2124" w14:textId="77777777" w:rsidR="00917EA8" w:rsidRDefault="00917EA8" w:rsidP="00496476">
            <w:pPr>
              <w:jc w:val="left"/>
            </w:pPr>
            <w:r>
              <w:t>12ul</w:t>
            </w:r>
          </w:p>
        </w:tc>
        <w:tc>
          <w:tcPr>
            <w:tcW w:w="7789" w:type="dxa"/>
          </w:tcPr>
          <w:p w14:paraId="726D243D" w14:textId="77777777" w:rsidR="00917EA8" w:rsidRDefault="00917EA8" w:rsidP="00496476">
            <w:pPr>
              <w:jc w:val="left"/>
            </w:pPr>
            <w:r>
              <w:t>1, T=2hr</w:t>
            </w:r>
          </w:p>
        </w:tc>
      </w:tr>
      <w:tr w:rsidR="00917EA8" w14:paraId="119ACB47" w14:textId="77777777" w:rsidTr="00496476">
        <w:tc>
          <w:tcPr>
            <w:tcW w:w="1165" w:type="dxa"/>
          </w:tcPr>
          <w:p w14:paraId="7F3F6215" w14:textId="77777777" w:rsidR="00917EA8" w:rsidRDefault="00917EA8" w:rsidP="00496476">
            <w:pPr>
              <w:jc w:val="left"/>
            </w:pPr>
            <w:r>
              <w:t>12</w:t>
            </w:r>
          </w:p>
        </w:tc>
        <w:tc>
          <w:tcPr>
            <w:tcW w:w="1260" w:type="dxa"/>
          </w:tcPr>
          <w:p w14:paraId="3DA2BEDC" w14:textId="77777777" w:rsidR="00917EA8" w:rsidRDefault="00917EA8" w:rsidP="00496476">
            <w:pPr>
              <w:jc w:val="left"/>
            </w:pPr>
            <w:r>
              <w:t>12ul</w:t>
            </w:r>
          </w:p>
        </w:tc>
        <w:tc>
          <w:tcPr>
            <w:tcW w:w="7789" w:type="dxa"/>
          </w:tcPr>
          <w:p w14:paraId="2780C1E2" w14:textId="77777777" w:rsidR="00917EA8" w:rsidRDefault="00917EA8" w:rsidP="00496476">
            <w:pPr>
              <w:jc w:val="left"/>
            </w:pPr>
            <w:r>
              <w:t>3, T=2hr</w:t>
            </w:r>
          </w:p>
        </w:tc>
      </w:tr>
      <w:tr w:rsidR="00917EA8" w14:paraId="22FC97EE" w14:textId="77777777" w:rsidTr="00496476">
        <w:tc>
          <w:tcPr>
            <w:tcW w:w="1165" w:type="dxa"/>
          </w:tcPr>
          <w:p w14:paraId="7A7523E7" w14:textId="77777777" w:rsidR="00917EA8" w:rsidRDefault="00917EA8" w:rsidP="00496476">
            <w:pPr>
              <w:jc w:val="left"/>
            </w:pPr>
            <w:r>
              <w:t>13</w:t>
            </w:r>
          </w:p>
        </w:tc>
        <w:tc>
          <w:tcPr>
            <w:tcW w:w="1260" w:type="dxa"/>
          </w:tcPr>
          <w:p w14:paraId="7AEF4F33" w14:textId="77777777" w:rsidR="00917EA8" w:rsidRDefault="00917EA8" w:rsidP="00496476">
            <w:pPr>
              <w:jc w:val="left"/>
            </w:pPr>
            <w:r>
              <w:t>12ul</w:t>
            </w:r>
          </w:p>
        </w:tc>
        <w:tc>
          <w:tcPr>
            <w:tcW w:w="7789" w:type="dxa"/>
          </w:tcPr>
          <w:p w14:paraId="49BE4226" w14:textId="77777777" w:rsidR="00917EA8" w:rsidRDefault="00917EA8" w:rsidP="00496476">
            <w:pPr>
              <w:jc w:val="left"/>
            </w:pPr>
            <w:r>
              <w:t>5, T=2hr</w:t>
            </w:r>
          </w:p>
        </w:tc>
      </w:tr>
      <w:tr w:rsidR="00917EA8" w14:paraId="1AB01371" w14:textId="77777777" w:rsidTr="00496476">
        <w:tc>
          <w:tcPr>
            <w:tcW w:w="1165" w:type="dxa"/>
          </w:tcPr>
          <w:p w14:paraId="4F5D3D0F" w14:textId="77777777" w:rsidR="00917EA8" w:rsidRDefault="00917EA8" w:rsidP="00496476">
            <w:pPr>
              <w:jc w:val="left"/>
            </w:pPr>
            <w:r>
              <w:t>14</w:t>
            </w:r>
          </w:p>
        </w:tc>
        <w:tc>
          <w:tcPr>
            <w:tcW w:w="1260" w:type="dxa"/>
          </w:tcPr>
          <w:p w14:paraId="46FC39BF" w14:textId="77777777" w:rsidR="00917EA8" w:rsidRDefault="00917EA8" w:rsidP="00496476">
            <w:pPr>
              <w:jc w:val="left"/>
            </w:pPr>
            <w:r>
              <w:t>10ul</w:t>
            </w:r>
          </w:p>
        </w:tc>
        <w:tc>
          <w:tcPr>
            <w:tcW w:w="7789" w:type="dxa"/>
          </w:tcPr>
          <w:p w14:paraId="5540314C" w14:textId="7032D3C0" w:rsidR="00917EA8" w:rsidRDefault="00917EA8" w:rsidP="00496476">
            <w:pPr>
              <w:jc w:val="left"/>
            </w:pPr>
            <w:r>
              <w:t xml:space="preserve">Benchmark </w:t>
            </w:r>
            <w:proofErr w:type="spellStart"/>
            <w:r w:rsidR="00C25F5F">
              <w:t>Prestained</w:t>
            </w:r>
            <w:proofErr w:type="spellEnd"/>
            <w:r>
              <w:t xml:space="preserve"> Ladder </w:t>
            </w:r>
          </w:p>
        </w:tc>
      </w:tr>
      <w:tr w:rsidR="00917EA8" w14:paraId="2988EFD0" w14:textId="77777777" w:rsidTr="00496476">
        <w:tc>
          <w:tcPr>
            <w:tcW w:w="1165" w:type="dxa"/>
          </w:tcPr>
          <w:p w14:paraId="6FE69FED" w14:textId="77777777" w:rsidR="00917EA8" w:rsidRDefault="00917EA8" w:rsidP="00496476">
            <w:pPr>
              <w:jc w:val="left"/>
            </w:pPr>
            <w:r>
              <w:t>15</w:t>
            </w:r>
          </w:p>
        </w:tc>
        <w:tc>
          <w:tcPr>
            <w:tcW w:w="1260" w:type="dxa"/>
          </w:tcPr>
          <w:p w14:paraId="7D924B0B" w14:textId="77777777" w:rsidR="00917EA8" w:rsidRDefault="00917EA8" w:rsidP="00496476">
            <w:pPr>
              <w:jc w:val="left"/>
            </w:pPr>
            <w:r>
              <w:t xml:space="preserve">12ul </w:t>
            </w:r>
          </w:p>
        </w:tc>
        <w:tc>
          <w:tcPr>
            <w:tcW w:w="7789" w:type="dxa"/>
          </w:tcPr>
          <w:p w14:paraId="7055E040" w14:textId="56D820F2" w:rsidR="00917EA8" w:rsidRDefault="00C25F5F" w:rsidP="00496476">
            <w:pPr>
              <w:jc w:val="left"/>
            </w:pPr>
            <w:r>
              <w:t xml:space="preserve">LVS negative control </w:t>
            </w:r>
          </w:p>
        </w:tc>
      </w:tr>
    </w:tbl>
    <w:p w14:paraId="108F8630" w14:textId="4CB97C4F" w:rsidR="00917EA8" w:rsidRDefault="00917EA8" w:rsidP="00F73B7E">
      <w:pPr>
        <w:rPr>
          <w:b/>
        </w:rPr>
      </w:pPr>
    </w:p>
    <w:p w14:paraId="02E2D040" w14:textId="525BC9CB" w:rsidR="00B655CA" w:rsidRDefault="00B655CA" w:rsidP="00F73B7E">
      <w:pPr>
        <w:rPr>
          <w:b/>
        </w:rPr>
      </w:pPr>
    </w:p>
    <w:p w14:paraId="00F5B262" w14:textId="76B05560" w:rsidR="00464C78" w:rsidRPr="007B216F" w:rsidRDefault="00464C78" w:rsidP="00464C78">
      <w:pPr>
        <w:ind w:left="720" w:hanging="720"/>
        <w:rPr>
          <w:b/>
        </w:rPr>
      </w:pPr>
      <w:r>
        <w:rPr>
          <w:b/>
          <w:highlight w:val="green"/>
        </w:rPr>
        <w:t>Thursday</w:t>
      </w:r>
      <w:r w:rsidRPr="007A68D0">
        <w:rPr>
          <w:b/>
          <w:highlight w:val="green"/>
        </w:rPr>
        <w:t xml:space="preserve">, </w:t>
      </w:r>
      <w:r>
        <w:rPr>
          <w:b/>
          <w:highlight w:val="green"/>
        </w:rPr>
        <w:t>December</w:t>
      </w:r>
      <w:r w:rsidRPr="007A68D0">
        <w:rPr>
          <w:b/>
          <w:highlight w:val="green"/>
        </w:rPr>
        <w:t xml:space="preserve"> </w:t>
      </w:r>
      <w:r>
        <w:rPr>
          <w:b/>
          <w:highlight w:val="green"/>
        </w:rPr>
        <w:t>20, 2018</w:t>
      </w:r>
    </w:p>
    <w:p w14:paraId="6CC9061B" w14:textId="77777777" w:rsidR="00464C78" w:rsidRPr="007B216F" w:rsidRDefault="00464C78" w:rsidP="00464C78">
      <w:pPr>
        <w:rPr>
          <w:b/>
          <w:sz w:val="18"/>
          <w:szCs w:val="18"/>
        </w:rPr>
      </w:pPr>
      <w:r w:rsidRPr="007B216F">
        <w:rPr>
          <w:b/>
          <w:sz w:val="18"/>
          <w:szCs w:val="18"/>
        </w:rPr>
        <w:t>To Do:</w:t>
      </w:r>
    </w:p>
    <w:p w14:paraId="76FC35F7" w14:textId="77777777" w:rsidR="00464C78" w:rsidRPr="00490C23" w:rsidRDefault="00464C78" w:rsidP="00464C78">
      <w:pPr>
        <w:pStyle w:val="ListParagraph"/>
        <w:rPr>
          <w:strike/>
          <w:sz w:val="18"/>
          <w:szCs w:val="18"/>
        </w:rPr>
      </w:pPr>
    </w:p>
    <w:p w14:paraId="44AF295C" w14:textId="0305313F" w:rsidR="00464C78" w:rsidRPr="00234FFD" w:rsidRDefault="00464C78" w:rsidP="00464C78">
      <w:pPr>
        <w:pStyle w:val="ListParagraph"/>
        <w:numPr>
          <w:ilvl w:val="0"/>
          <w:numId w:val="33"/>
        </w:numPr>
        <w:rPr>
          <w:strike/>
        </w:rPr>
      </w:pPr>
      <w:r w:rsidRPr="00234FFD">
        <w:rPr>
          <w:strike/>
          <w:sz w:val="18"/>
          <w:szCs w:val="18"/>
        </w:rPr>
        <w:t xml:space="preserve">Develop western </w:t>
      </w:r>
    </w:p>
    <w:p w14:paraId="793EF601" w14:textId="7440E17F" w:rsidR="00464C78" w:rsidRDefault="00464C78" w:rsidP="00464C78"/>
    <w:p w14:paraId="7817B8BF" w14:textId="7E2684FE" w:rsidR="00464C78" w:rsidRDefault="00464C78" w:rsidP="00464C78">
      <w:bookmarkStart w:id="12" w:name="_Hlk534190079"/>
      <w:r>
        <w:t>Primary Antibody</w:t>
      </w:r>
    </w:p>
    <w:p w14:paraId="26C8F14C" w14:textId="56260D9B" w:rsidR="00464C78" w:rsidRDefault="00464C78" w:rsidP="00464C78">
      <w:r>
        <w:t>Anti-TAP (Rabbit IgG) 1:4000 (2.5ul in 10mL blocking buffer)</w:t>
      </w:r>
      <w:r w:rsidR="001A102F">
        <w:t xml:space="preserve"> (fisher catalog number CAB1001)</w:t>
      </w:r>
    </w:p>
    <w:p w14:paraId="37738D34" w14:textId="369F2E23" w:rsidR="00464C78" w:rsidRPr="001C1B2A" w:rsidRDefault="00464C78" w:rsidP="00464C78">
      <w:r>
        <w:t>Anti-Tul4 (Mouse IgG) 1:50,000 (</w:t>
      </w:r>
      <w:proofErr w:type="spellStart"/>
      <w:r>
        <w:t>prefrozen</w:t>
      </w:r>
      <w:proofErr w:type="spellEnd"/>
      <w:r>
        <w:t>)</w:t>
      </w:r>
      <w:r w:rsidR="001A102F">
        <w:t xml:space="preserve"> (NR-50326)</w:t>
      </w:r>
    </w:p>
    <w:bookmarkEnd w:id="12"/>
    <w:p w14:paraId="26594079" w14:textId="48C6B20D" w:rsidR="00B655CA" w:rsidRDefault="00B655CA" w:rsidP="00F73B7E">
      <w:pPr>
        <w:rPr>
          <w:b/>
        </w:rPr>
      </w:pPr>
    </w:p>
    <w:p w14:paraId="09A98494" w14:textId="474FCBCD" w:rsidR="00496476" w:rsidRDefault="00496476" w:rsidP="00F73B7E">
      <w:pPr>
        <w:rPr>
          <w:b/>
        </w:rPr>
      </w:pPr>
    </w:p>
    <w:p w14:paraId="5B4A4D7D" w14:textId="2BAF5581" w:rsidR="00496476" w:rsidRPr="00496476" w:rsidRDefault="00496476" w:rsidP="00F73B7E">
      <w:r>
        <w:t xml:space="preserve">5 second exposure </w:t>
      </w:r>
    </w:p>
    <w:p w14:paraId="4E3B7BB4" w14:textId="7C3E66AA" w:rsidR="00B655CA" w:rsidRDefault="00234FFD" w:rsidP="00F73B7E">
      <w:pPr>
        <w:rPr>
          <w:b/>
        </w:rPr>
      </w:pPr>
      <w:r>
        <w:rPr>
          <w:noProof/>
        </w:rPr>
        <w:drawing>
          <wp:inline distT="0" distB="0" distL="0" distR="0" wp14:anchorId="00F592E7" wp14:editId="5FEAF7BF">
            <wp:extent cx="6492240" cy="417385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92240" cy="4173855"/>
                    </a:xfrm>
                    <a:prstGeom prst="rect">
                      <a:avLst/>
                    </a:prstGeom>
                  </pic:spPr>
                </pic:pic>
              </a:graphicData>
            </a:graphic>
          </wp:inline>
        </w:drawing>
      </w:r>
    </w:p>
    <w:p w14:paraId="2F3AD77A" w14:textId="2456C60E" w:rsidR="002F625B" w:rsidRPr="00CA33CA" w:rsidRDefault="00CA33CA" w:rsidP="00F73B7E">
      <w:r>
        <w:t xml:space="preserve">Plan: Run gel again with only 3ul of sample </w:t>
      </w:r>
    </w:p>
    <w:p w14:paraId="007680F0" w14:textId="54BE4F34" w:rsidR="002F625B" w:rsidRDefault="002F625B" w:rsidP="00F73B7E">
      <w:pPr>
        <w:rPr>
          <w:b/>
        </w:rPr>
      </w:pPr>
    </w:p>
    <w:p w14:paraId="23F15961" w14:textId="7CFEAFC2" w:rsidR="004E39BC" w:rsidRDefault="004E39BC" w:rsidP="00F73B7E">
      <w:pPr>
        <w:rPr>
          <w:b/>
        </w:rPr>
      </w:pPr>
    </w:p>
    <w:p w14:paraId="51A9974B" w14:textId="721DEEC9" w:rsidR="004E39BC" w:rsidRDefault="004E39BC" w:rsidP="00F73B7E">
      <w:pPr>
        <w:rPr>
          <w:b/>
        </w:rPr>
      </w:pPr>
    </w:p>
    <w:p w14:paraId="015E8D5C" w14:textId="2361AB1C" w:rsidR="004E39BC" w:rsidRDefault="004E39BC" w:rsidP="00F73B7E">
      <w:pPr>
        <w:rPr>
          <w:b/>
        </w:rPr>
      </w:pPr>
    </w:p>
    <w:p w14:paraId="74EE1CD9" w14:textId="6DD5A7B4" w:rsidR="004E39BC" w:rsidRDefault="004E39BC" w:rsidP="00F73B7E">
      <w:pPr>
        <w:rPr>
          <w:b/>
        </w:rPr>
      </w:pPr>
    </w:p>
    <w:p w14:paraId="388F9828" w14:textId="77CD026E" w:rsidR="004E39BC" w:rsidRDefault="004E39BC" w:rsidP="00F73B7E">
      <w:pPr>
        <w:rPr>
          <w:b/>
        </w:rPr>
      </w:pPr>
    </w:p>
    <w:p w14:paraId="0EE3363E" w14:textId="3DA49ACD" w:rsidR="004E39BC" w:rsidRDefault="004E39BC" w:rsidP="00F73B7E">
      <w:pPr>
        <w:rPr>
          <w:b/>
        </w:rPr>
      </w:pPr>
    </w:p>
    <w:p w14:paraId="037F446F" w14:textId="77777777" w:rsidR="004E39BC" w:rsidRDefault="004E39BC" w:rsidP="00F73B7E">
      <w:pPr>
        <w:rPr>
          <w:b/>
        </w:rPr>
      </w:pPr>
    </w:p>
    <w:p w14:paraId="3D90AE18" w14:textId="04764DE6" w:rsidR="004E39BC" w:rsidRPr="007B216F" w:rsidRDefault="004E39BC" w:rsidP="004E39BC">
      <w:pPr>
        <w:ind w:left="720" w:hanging="720"/>
        <w:rPr>
          <w:b/>
        </w:rPr>
      </w:pPr>
      <w:r>
        <w:rPr>
          <w:b/>
          <w:highlight w:val="green"/>
        </w:rPr>
        <w:lastRenderedPageBreak/>
        <w:t>Friday</w:t>
      </w:r>
      <w:r w:rsidRPr="007A68D0">
        <w:rPr>
          <w:b/>
          <w:highlight w:val="green"/>
        </w:rPr>
        <w:t xml:space="preserve">, </w:t>
      </w:r>
      <w:r>
        <w:rPr>
          <w:b/>
          <w:highlight w:val="green"/>
        </w:rPr>
        <w:t>December</w:t>
      </w:r>
      <w:r w:rsidRPr="007A68D0">
        <w:rPr>
          <w:b/>
          <w:highlight w:val="green"/>
        </w:rPr>
        <w:t xml:space="preserve"> </w:t>
      </w:r>
      <w:r>
        <w:rPr>
          <w:b/>
          <w:highlight w:val="green"/>
        </w:rPr>
        <w:t>28, 2018</w:t>
      </w:r>
    </w:p>
    <w:p w14:paraId="7273A75B" w14:textId="4997321E" w:rsidR="004E39BC" w:rsidRDefault="004E39BC" w:rsidP="004E39BC">
      <w:pPr>
        <w:rPr>
          <w:b/>
          <w:sz w:val="18"/>
          <w:szCs w:val="18"/>
        </w:rPr>
      </w:pPr>
      <w:r w:rsidRPr="007B216F">
        <w:rPr>
          <w:b/>
          <w:sz w:val="18"/>
          <w:szCs w:val="18"/>
        </w:rPr>
        <w:t>To Do:</w:t>
      </w:r>
    </w:p>
    <w:p w14:paraId="486A8044" w14:textId="4EA9A497" w:rsidR="004E39BC" w:rsidRPr="004E39BC" w:rsidRDefault="004E39BC" w:rsidP="004E39BC">
      <w:pPr>
        <w:pStyle w:val="ListParagraph"/>
        <w:numPr>
          <w:ilvl w:val="0"/>
          <w:numId w:val="35"/>
        </w:numPr>
        <w:rPr>
          <w:strike/>
          <w:sz w:val="18"/>
          <w:szCs w:val="18"/>
        </w:rPr>
      </w:pPr>
      <w:r w:rsidRPr="004E39BC">
        <w:rPr>
          <w:strike/>
          <w:sz w:val="18"/>
          <w:szCs w:val="18"/>
        </w:rPr>
        <w:t xml:space="preserve">Run western gel and transfer </w:t>
      </w:r>
    </w:p>
    <w:p w14:paraId="59E849B0" w14:textId="77777777" w:rsidR="004E39BC" w:rsidRPr="00490C23" w:rsidRDefault="004E39BC" w:rsidP="004E39BC">
      <w:pPr>
        <w:pStyle w:val="ListParagraph"/>
        <w:rPr>
          <w:strike/>
          <w:sz w:val="18"/>
          <w:szCs w:val="18"/>
        </w:rPr>
      </w:pPr>
    </w:p>
    <w:p w14:paraId="261F3A02" w14:textId="77777777" w:rsidR="004E39BC" w:rsidRDefault="004E39BC" w:rsidP="004E39BC">
      <w:r>
        <w:t xml:space="preserve">Run western gel (Nu-Page 4-12% MES)    </w:t>
      </w:r>
    </w:p>
    <w:p w14:paraId="170124DD" w14:textId="77777777" w:rsidR="004E39BC" w:rsidRDefault="004E39BC" w:rsidP="004E39BC">
      <w:r>
        <w:t>150V for ~1hour 10mins</w:t>
      </w:r>
    </w:p>
    <w:p w14:paraId="21EFE65D" w14:textId="77777777" w:rsidR="004E39BC" w:rsidRDefault="004E39BC" w:rsidP="004E39BC">
      <w:pPr>
        <w:rPr>
          <w:b/>
        </w:rPr>
      </w:pPr>
    </w:p>
    <w:tbl>
      <w:tblPr>
        <w:tblStyle w:val="TableGrid"/>
        <w:tblW w:w="0" w:type="auto"/>
        <w:tblLook w:val="04A0" w:firstRow="1" w:lastRow="0" w:firstColumn="1" w:lastColumn="0" w:noHBand="0" w:noVBand="1"/>
      </w:tblPr>
      <w:tblGrid>
        <w:gridCol w:w="1165"/>
        <w:gridCol w:w="1260"/>
        <w:gridCol w:w="7789"/>
      </w:tblGrid>
      <w:tr w:rsidR="004E39BC" w14:paraId="718712D9" w14:textId="77777777" w:rsidTr="00E32715">
        <w:tc>
          <w:tcPr>
            <w:tcW w:w="1165" w:type="dxa"/>
          </w:tcPr>
          <w:p w14:paraId="0B653A7B" w14:textId="77777777" w:rsidR="004E39BC" w:rsidRDefault="004E39BC" w:rsidP="00E32715">
            <w:pPr>
              <w:jc w:val="left"/>
            </w:pPr>
            <w:r>
              <w:t xml:space="preserve">Lane </w:t>
            </w:r>
          </w:p>
        </w:tc>
        <w:tc>
          <w:tcPr>
            <w:tcW w:w="1260" w:type="dxa"/>
          </w:tcPr>
          <w:p w14:paraId="4581391B" w14:textId="77777777" w:rsidR="004E39BC" w:rsidRDefault="004E39BC" w:rsidP="00E32715">
            <w:pPr>
              <w:jc w:val="left"/>
            </w:pPr>
            <w:r>
              <w:t xml:space="preserve">Volume </w:t>
            </w:r>
          </w:p>
        </w:tc>
        <w:tc>
          <w:tcPr>
            <w:tcW w:w="7789" w:type="dxa"/>
          </w:tcPr>
          <w:p w14:paraId="09789209" w14:textId="77777777" w:rsidR="004E39BC" w:rsidRDefault="004E39BC" w:rsidP="00E32715">
            <w:pPr>
              <w:jc w:val="left"/>
            </w:pPr>
            <w:r>
              <w:t xml:space="preserve">Contents </w:t>
            </w:r>
          </w:p>
        </w:tc>
      </w:tr>
      <w:tr w:rsidR="004E39BC" w14:paraId="4D05CE3A" w14:textId="77777777" w:rsidTr="00E32715">
        <w:tc>
          <w:tcPr>
            <w:tcW w:w="1165" w:type="dxa"/>
          </w:tcPr>
          <w:p w14:paraId="65EAF5C8" w14:textId="77777777" w:rsidR="004E39BC" w:rsidRDefault="004E39BC" w:rsidP="00E32715">
            <w:pPr>
              <w:jc w:val="left"/>
            </w:pPr>
            <w:r>
              <w:t>1</w:t>
            </w:r>
          </w:p>
        </w:tc>
        <w:tc>
          <w:tcPr>
            <w:tcW w:w="1260" w:type="dxa"/>
          </w:tcPr>
          <w:p w14:paraId="01E3E9AE" w14:textId="77777777" w:rsidR="004E39BC" w:rsidRDefault="004E39BC" w:rsidP="00E32715">
            <w:pPr>
              <w:jc w:val="left"/>
            </w:pPr>
            <w:r>
              <w:t>10ul</w:t>
            </w:r>
          </w:p>
        </w:tc>
        <w:tc>
          <w:tcPr>
            <w:tcW w:w="7789" w:type="dxa"/>
          </w:tcPr>
          <w:p w14:paraId="1F885A88" w14:textId="77777777" w:rsidR="004E39BC" w:rsidRDefault="004E39BC" w:rsidP="00E32715">
            <w:pPr>
              <w:jc w:val="left"/>
            </w:pPr>
            <w:r>
              <w:t>Magic Mark Ladder (2ul ladder, 8ul 1x sample loading dye)</w:t>
            </w:r>
          </w:p>
        </w:tc>
      </w:tr>
      <w:tr w:rsidR="004E39BC" w14:paraId="506CFB5B" w14:textId="77777777" w:rsidTr="00E32715">
        <w:tc>
          <w:tcPr>
            <w:tcW w:w="1165" w:type="dxa"/>
          </w:tcPr>
          <w:p w14:paraId="72C5681A" w14:textId="77777777" w:rsidR="004E39BC" w:rsidRDefault="004E39BC" w:rsidP="00E32715">
            <w:pPr>
              <w:jc w:val="left"/>
            </w:pPr>
            <w:r>
              <w:t>2</w:t>
            </w:r>
          </w:p>
        </w:tc>
        <w:tc>
          <w:tcPr>
            <w:tcW w:w="1260" w:type="dxa"/>
          </w:tcPr>
          <w:p w14:paraId="1A378FE7" w14:textId="4DA691FA" w:rsidR="004E39BC" w:rsidRDefault="004E39BC" w:rsidP="00E32715">
            <w:pPr>
              <w:jc w:val="left"/>
            </w:pPr>
            <w:r>
              <w:t>3ul</w:t>
            </w:r>
          </w:p>
        </w:tc>
        <w:tc>
          <w:tcPr>
            <w:tcW w:w="7789" w:type="dxa"/>
          </w:tcPr>
          <w:p w14:paraId="60985E78" w14:textId="77777777" w:rsidR="004E39BC" w:rsidRDefault="004E39BC" w:rsidP="00E32715">
            <w:pPr>
              <w:jc w:val="left"/>
            </w:pPr>
            <w:r>
              <w:t>1, T=0</w:t>
            </w:r>
          </w:p>
        </w:tc>
      </w:tr>
      <w:tr w:rsidR="004E39BC" w14:paraId="293665F4" w14:textId="77777777" w:rsidTr="00E32715">
        <w:tc>
          <w:tcPr>
            <w:tcW w:w="1165" w:type="dxa"/>
          </w:tcPr>
          <w:p w14:paraId="7FF3C31F" w14:textId="77777777" w:rsidR="004E39BC" w:rsidRDefault="004E39BC" w:rsidP="00E32715">
            <w:pPr>
              <w:jc w:val="left"/>
            </w:pPr>
            <w:r>
              <w:t>3</w:t>
            </w:r>
          </w:p>
        </w:tc>
        <w:tc>
          <w:tcPr>
            <w:tcW w:w="1260" w:type="dxa"/>
          </w:tcPr>
          <w:p w14:paraId="45918023" w14:textId="75767939" w:rsidR="004E39BC" w:rsidRDefault="004E39BC" w:rsidP="00E32715">
            <w:pPr>
              <w:jc w:val="left"/>
            </w:pPr>
            <w:r>
              <w:t>3ul</w:t>
            </w:r>
          </w:p>
        </w:tc>
        <w:tc>
          <w:tcPr>
            <w:tcW w:w="7789" w:type="dxa"/>
          </w:tcPr>
          <w:p w14:paraId="79ED8C90" w14:textId="77777777" w:rsidR="004E39BC" w:rsidRDefault="004E39BC" w:rsidP="00E32715">
            <w:pPr>
              <w:jc w:val="left"/>
            </w:pPr>
            <w:r>
              <w:t>3, T=0</w:t>
            </w:r>
          </w:p>
        </w:tc>
      </w:tr>
      <w:tr w:rsidR="004E39BC" w14:paraId="3F8D47D7" w14:textId="77777777" w:rsidTr="00E32715">
        <w:tc>
          <w:tcPr>
            <w:tcW w:w="1165" w:type="dxa"/>
          </w:tcPr>
          <w:p w14:paraId="26F1FC03" w14:textId="77777777" w:rsidR="004E39BC" w:rsidRDefault="004E39BC" w:rsidP="00E32715">
            <w:pPr>
              <w:jc w:val="left"/>
            </w:pPr>
            <w:r>
              <w:t>4</w:t>
            </w:r>
          </w:p>
        </w:tc>
        <w:tc>
          <w:tcPr>
            <w:tcW w:w="1260" w:type="dxa"/>
          </w:tcPr>
          <w:p w14:paraId="2C5DC5AC" w14:textId="614FCEC6" w:rsidR="004E39BC" w:rsidRDefault="004E39BC" w:rsidP="00E32715">
            <w:pPr>
              <w:jc w:val="left"/>
            </w:pPr>
            <w:r>
              <w:t>3ul</w:t>
            </w:r>
          </w:p>
        </w:tc>
        <w:tc>
          <w:tcPr>
            <w:tcW w:w="7789" w:type="dxa"/>
          </w:tcPr>
          <w:p w14:paraId="2475355F" w14:textId="77777777" w:rsidR="004E39BC" w:rsidRDefault="004E39BC" w:rsidP="00E32715">
            <w:pPr>
              <w:jc w:val="left"/>
            </w:pPr>
            <w:r>
              <w:t>5, T=0</w:t>
            </w:r>
          </w:p>
        </w:tc>
      </w:tr>
      <w:tr w:rsidR="004E39BC" w14:paraId="0D0FAFCC" w14:textId="77777777" w:rsidTr="00E32715">
        <w:tc>
          <w:tcPr>
            <w:tcW w:w="1165" w:type="dxa"/>
          </w:tcPr>
          <w:p w14:paraId="2A09E424" w14:textId="77777777" w:rsidR="004E39BC" w:rsidRDefault="004E39BC" w:rsidP="00E32715">
            <w:pPr>
              <w:jc w:val="left"/>
            </w:pPr>
            <w:r>
              <w:t>5</w:t>
            </w:r>
          </w:p>
        </w:tc>
        <w:tc>
          <w:tcPr>
            <w:tcW w:w="1260" w:type="dxa"/>
          </w:tcPr>
          <w:p w14:paraId="5881F52B" w14:textId="5C39A2B8" w:rsidR="004E39BC" w:rsidRDefault="004E39BC" w:rsidP="00E32715">
            <w:pPr>
              <w:jc w:val="left"/>
            </w:pPr>
            <w:r>
              <w:t>3ul</w:t>
            </w:r>
          </w:p>
        </w:tc>
        <w:tc>
          <w:tcPr>
            <w:tcW w:w="7789" w:type="dxa"/>
          </w:tcPr>
          <w:p w14:paraId="0CA76664" w14:textId="77777777" w:rsidR="004E39BC" w:rsidRDefault="004E39BC" w:rsidP="00E32715">
            <w:pPr>
              <w:jc w:val="left"/>
            </w:pPr>
            <w:r>
              <w:t>1, T=30</w:t>
            </w:r>
          </w:p>
        </w:tc>
      </w:tr>
      <w:tr w:rsidR="004E39BC" w14:paraId="38CED3E0" w14:textId="77777777" w:rsidTr="00E32715">
        <w:tc>
          <w:tcPr>
            <w:tcW w:w="1165" w:type="dxa"/>
          </w:tcPr>
          <w:p w14:paraId="2DD7D1B1" w14:textId="77777777" w:rsidR="004E39BC" w:rsidRDefault="004E39BC" w:rsidP="00E32715">
            <w:pPr>
              <w:jc w:val="left"/>
            </w:pPr>
            <w:r>
              <w:t>6</w:t>
            </w:r>
          </w:p>
        </w:tc>
        <w:tc>
          <w:tcPr>
            <w:tcW w:w="1260" w:type="dxa"/>
          </w:tcPr>
          <w:p w14:paraId="4B945010" w14:textId="00CEBE07" w:rsidR="004E39BC" w:rsidRDefault="004E39BC" w:rsidP="00E32715">
            <w:pPr>
              <w:jc w:val="left"/>
            </w:pPr>
            <w:r>
              <w:t>3ul</w:t>
            </w:r>
          </w:p>
        </w:tc>
        <w:tc>
          <w:tcPr>
            <w:tcW w:w="7789" w:type="dxa"/>
          </w:tcPr>
          <w:p w14:paraId="13D04AB6" w14:textId="77777777" w:rsidR="004E39BC" w:rsidRDefault="004E39BC" w:rsidP="00E32715">
            <w:pPr>
              <w:jc w:val="left"/>
            </w:pPr>
            <w:r>
              <w:t>3, T=30</w:t>
            </w:r>
          </w:p>
        </w:tc>
      </w:tr>
      <w:tr w:rsidR="004E39BC" w14:paraId="0FDED688" w14:textId="77777777" w:rsidTr="00E32715">
        <w:tc>
          <w:tcPr>
            <w:tcW w:w="1165" w:type="dxa"/>
          </w:tcPr>
          <w:p w14:paraId="71A31535" w14:textId="77777777" w:rsidR="004E39BC" w:rsidRDefault="004E39BC" w:rsidP="00E32715">
            <w:pPr>
              <w:jc w:val="left"/>
            </w:pPr>
            <w:r>
              <w:t>7</w:t>
            </w:r>
          </w:p>
        </w:tc>
        <w:tc>
          <w:tcPr>
            <w:tcW w:w="1260" w:type="dxa"/>
          </w:tcPr>
          <w:p w14:paraId="1871947B" w14:textId="0633C7EF" w:rsidR="004E39BC" w:rsidRDefault="004E39BC" w:rsidP="00E32715">
            <w:pPr>
              <w:jc w:val="left"/>
            </w:pPr>
            <w:r>
              <w:t>3ul</w:t>
            </w:r>
          </w:p>
        </w:tc>
        <w:tc>
          <w:tcPr>
            <w:tcW w:w="7789" w:type="dxa"/>
          </w:tcPr>
          <w:p w14:paraId="585A00D5" w14:textId="77777777" w:rsidR="004E39BC" w:rsidRDefault="004E39BC" w:rsidP="00E32715">
            <w:pPr>
              <w:jc w:val="left"/>
            </w:pPr>
            <w:r>
              <w:t>5, T=30</w:t>
            </w:r>
          </w:p>
        </w:tc>
      </w:tr>
      <w:tr w:rsidR="004E39BC" w14:paraId="34AF2FA8" w14:textId="77777777" w:rsidTr="00E32715">
        <w:tc>
          <w:tcPr>
            <w:tcW w:w="1165" w:type="dxa"/>
          </w:tcPr>
          <w:p w14:paraId="72D8C923" w14:textId="77777777" w:rsidR="004E39BC" w:rsidRDefault="004E39BC" w:rsidP="00E32715">
            <w:pPr>
              <w:jc w:val="left"/>
            </w:pPr>
            <w:r>
              <w:t>8</w:t>
            </w:r>
          </w:p>
        </w:tc>
        <w:tc>
          <w:tcPr>
            <w:tcW w:w="1260" w:type="dxa"/>
          </w:tcPr>
          <w:p w14:paraId="01A94A97" w14:textId="34974731" w:rsidR="004E39BC" w:rsidRDefault="004E39BC" w:rsidP="00E32715">
            <w:pPr>
              <w:jc w:val="left"/>
            </w:pPr>
            <w:r>
              <w:t>3ul</w:t>
            </w:r>
          </w:p>
        </w:tc>
        <w:tc>
          <w:tcPr>
            <w:tcW w:w="7789" w:type="dxa"/>
          </w:tcPr>
          <w:p w14:paraId="569F3488" w14:textId="77777777" w:rsidR="004E39BC" w:rsidRDefault="004E39BC" w:rsidP="00E32715">
            <w:pPr>
              <w:jc w:val="left"/>
            </w:pPr>
            <w:r>
              <w:t>1, T=60</w:t>
            </w:r>
          </w:p>
        </w:tc>
      </w:tr>
      <w:tr w:rsidR="004E39BC" w14:paraId="2C7356F7" w14:textId="77777777" w:rsidTr="00E32715">
        <w:tc>
          <w:tcPr>
            <w:tcW w:w="1165" w:type="dxa"/>
          </w:tcPr>
          <w:p w14:paraId="3FC414B3" w14:textId="77777777" w:rsidR="004E39BC" w:rsidRDefault="004E39BC" w:rsidP="00E32715">
            <w:pPr>
              <w:jc w:val="left"/>
            </w:pPr>
            <w:r>
              <w:t>9</w:t>
            </w:r>
          </w:p>
        </w:tc>
        <w:tc>
          <w:tcPr>
            <w:tcW w:w="1260" w:type="dxa"/>
          </w:tcPr>
          <w:p w14:paraId="605AFA9B" w14:textId="008D587A" w:rsidR="004E39BC" w:rsidRDefault="004E39BC" w:rsidP="00E32715">
            <w:pPr>
              <w:jc w:val="left"/>
            </w:pPr>
            <w:r>
              <w:t>3ul</w:t>
            </w:r>
          </w:p>
        </w:tc>
        <w:tc>
          <w:tcPr>
            <w:tcW w:w="7789" w:type="dxa"/>
          </w:tcPr>
          <w:p w14:paraId="1D4CF583" w14:textId="77777777" w:rsidR="004E39BC" w:rsidRDefault="004E39BC" w:rsidP="00E32715">
            <w:pPr>
              <w:jc w:val="left"/>
            </w:pPr>
            <w:r>
              <w:t>3, T=60</w:t>
            </w:r>
          </w:p>
        </w:tc>
      </w:tr>
      <w:tr w:rsidR="004E39BC" w14:paraId="04488202" w14:textId="77777777" w:rsidTr="00E32715">
        <w:tc>
          <w:tcPr>
            <w:tcW w:w="1165" w:type="dxa"/>
          </w:tcPr>
          <w:p w14:paraId="5FDC1A4B" w14:textId="77777777" w:rsidR="004E39BC" w:rsidRDefault="004E39BC" w:rsidP="00E32715">
            <w:pPr>
              <w:jc w:val="left"/>
            </w:pPr>
            <w:r>
              <w:t>10</w:t>
            </w:r>
          </w:p>
        </w:tc>
        <w:tc>
          <w:tcPr>
            <w:tcW w:w="1260" w:type="dxa"/>
          </w:tcPr>
          <w:p w14:paraId="19E9A3E9" w14:textId="53CAA0AE" w:rsidR="004E39BC" w:rsidRDefault="004E39BC" w:rsidP="00E32715">
            <w:pPr>
              <w:jc w:val="left"/>
            </w:pPr>
            <w:r>
              <w:t>3ul</w:t>
            </w:r>
          </w:p>
        </w:tc>
        <w:tc>
          <w:tcPr>
            <w:tcW w:w="7789" w:type="dxa"/>
          </w:tcPr>
          <w:p w14:paraId="3341F45E" w14:textId="77777777" w:rsidR="004E39BC" w:rsidRDefault="004E39BC" w:rsidP="00E32715">
            <w:pPr>
              <w:jc w:val="left"/>
            </w:pPr>
            <w:r>
              <w:t>5, T=60</w:t>
            </w:r>
          </w:p>
        </w:tc>
      </w:tr>
      <w:tr w:rsidR="004E39BC" w14:paraId="5278E28F" w14:textId="77777777" w:rsidTr="00E32715">
        <w:tc>
          <w:tcPr>
            <w:tcW w:w="1165" w:type="dxa"/>
          </w:tcPr>
          <w:p w14:paraId="6CB0419E" w14:textId="77777777" w:rsidR="004E39BC" w:rsidRDefault="004E39BC" w:rsidP="00E32715">
            <w:pPr>
              <w:jc w:val="left"/>
            </w:pPr>
            <w:r>
              <w:t>11</w:t>
            </w:r>
          </w:p>
        </w:tc>
        <w:tc>
          <w:tcPr>
            <w:tcW w:w="1260" w:type="dxa"/>
          </w:tcPr>
          <w:p w14:paraId="40D241C2" w14:textId="7B373D7D" w:rsidR="004E39BC" w:rsidRDefault="004E39BC" w:rsidP="00E32715">
            <w:pPr>
              <w:jc w:val="left"/>
            </w:pPr>
            <w:r>
              <w:t>3ul</w:t>
            </w:r>
          </w:p>
        </w:tc>
        <w:tc>
          <w:tcPr>
            <w:tcW w:w="7789" w:type="dxa"/>
          </w:tcPr>
          <w:p w14:paraId="5D3196F3" w14:textId="77777777" w:rsidR="004E39BC" w:rsidRDefault="004E39BC" w:rsidP="00E32715">
            <w:pPr>
              <w:jc w:val="left"/>
            </w:pPr>
            <w:r>
              <w:t>1, T=2hr</w:t>
            </w:r>
          </w:p>
        </w:tc>
      </w:tr>
      <w:tr w:rsidR="004E39BC" w14:paraId="63D138F7" w14:textId="77777777" w:rsidTr="00E32715">
        <w:tc>
          <w:tcPr>
            <w:tcW w:w="1165" w:type="dxa"/>
          </w:tcPr>
          <w:p w14:paraId="02987294" w14:textId="77777777" w:rsidR="004E39BC" w:rsidRDefault="004E39BC" w:rsidP="00E32715">
            <w:pPr>
              <w:jc w:val="left"/>
            </w:pPr>
            <w:r>
              <w:t>12</w:t>
            </w:r>
          </w:p>
        </w:tc>
        <w:tc>
          <w:tcPr>
            <w:tcW w:w="1260" w:type="dxa"/>
          </w:tcPr>
          <w:p w14:paraId="2D703716" w14:textId="70E7A24A" w:rsidR="004E39BC" w:rsidRDefault="004E39BC" w:rsidP="00E32715">
            <w:pPr>
              <w:jc w:val="left"/>
            </w:pPr>
            <w:r>
              <w:t>3ul</w:t>
            </w:r>
          </w:p>
        </w:tc>
        <w:tc>
          <w:tcPr>
            <w:tcW w:w="7789" w:type="dxa"/>
          </w:tcPr>
          <w:p w14:paraId="44FE1DFC" w14:textId="77777777" w:rsidR="004E39BC" w:rsidRDefault="004E39BC" w:rsidP="00E32715">
            <w:pPr>
              <w:jc w:val="left"/>
            </w:pPr>
            <w:r>
              <w:t>3, T=2hr</w:t>
            </w:r>
          </w:p>
        </w:tc>
      </w:tr>
      <w:tr w:rsidR="004E39BC" w14:paraId="7639FDE7" w14:textId="77777777" w:rsidTr="00E32715">
        <w:tc>
          <w:tcPr>
            <w:tcW w:w="1165" w:type="dxa"/>
          </w:tcPr>
          <w:p w14:paraId="6C835590" w14:textId="77777777" w:rsidR="004E39BC" w:rsidRDefault="004E39BC" w:rsidP="00E32715">
            <w:pPr>
              <w:jc w:val="left"/>
            </w:pPr>
            <w:r>
              <w:t>13</w:t>
            </w:r>
          </w:p>
        </w:tc>
        <w:tc>
          <w:tcPr>
            <w:tcW w:w="1260" w:type="dxa"/>
          </w:tcPr>
          <w:p w14:paraId="05765C7E" w14:textId="7EFB15B0" w:rsidR="004E39BC" w:rsidRDefault="004E39BC" w:rsidP="00E32715">
            <w:pPr>
              <w:jc w:val="left"/>
            </w:pPr>
            <w:r>
              <w:t>3ul</w:t>
            </w:r>
          </w:p>
        </w:tc>
        <w:tc>
          <w:tcPr>
            <w:tcW w:w="7789" w:type="dxa"/>
          </w:tcPr>
          <w:p w14:paraId="28C705E5" w14:textId="77777777" w:rsidR="004E39BC" w:rsidRDefault="004E39BC" w:rsidP="00E32715">
            <w:pPr>
              <w:jc w:val="left"/>
            </w:pPr>
            <w:r>
              <w:t>5, T=2hr</w:t>
            </w:r>
          </w:p>
        </w:tc>
      </w:tr>
      <w:tr w:rsidR="004E39BC" w14:paraId="530DBB7E" w14:textId="77777777" w:rsidTr="00E32715">
        <w:tc>
          <w:tcPr>
            <w:tcW w:w="1165" w:type="dxa"/>
          </w:tcPr>
          <w:p w14:paraId="29CE6D59" w14:textId="77777777" w:rsidR="004E39BC" w:rsidRDefault="004E39BC" w:rsidP="00E32715">
            <w:pPr>
              <w:jc w:val="left"/>
            </w:pPr>
            <w:r>
              <w:t>14</w:t>
            </w:r>
          </w:p>
        </w:tc>
        <w:tc>
          <w:tcPr>
            <w:tcW w:w="1260" w:type="dxa"/>
          </w:tcPr>
          <w:p w14:paraId="6F45AE7E" w14:textId="77777777" w:rsidR="004E39BC" w:rsidRDefault="004E39BC" w:rsidP="00E32715">
            <w:pPr>
              <w:jc w:val="left"/>
            </w:pPr>
            <w:r>
              <w:t>10ul</w:t>
            </w:r>
          </w:p>
        </w:tc>
        <w:tc>
          <w:tcPr>
            <w:tcW w:w="7789" w:type="dxa"/>
          </w:tcPr>
          <w:p w14:paraId="5F441CB2" w14:textId="77777777" w:rsidR="004E39BC" w:rsidRDefault="004E39BC" w:rsidP="00E32715">
            <w:pPr>
              <w:jc w:val="left"/>
            </w:pPr>
            <w:r>
              <w:t xml:space="preserve">Benchmark </w:t>
            </w:r>
            <w:proofErr w:type="spellStart"/>
            <w:r>
              <w:t>Prestained</w:t>
            </w:r>
            <w:proofErr w:type="spellEnd"/>
            <w:r>
              <w:t xml:space="preserve"> Ladder </w:t>
            </w:r>
          </w:p>
        </w:tc>
      </w:tr>
      <w:tr w:rsidR="004E39BC" w14:paraId="3559E54B" w14:textId="77777777" w:rsidTr="00E32715">
        <w:tc>
          <w:tcPr>
            <w:tcW w:w="1165" w:type="dxa"/>
          </w:tcPr>
          <w:p w14:paraId="50DEC104" w14:textId="77777777" w:rsidR="004E39BC" w:rsidRDefault="004E39BC" w:rsidP="00E32715">
            <w:pPr>
              <w:jc w:val="left"/>
            </w:pPr>
            <w:r>
              <w:t>15</w:t>
            </w:r>
          </w:p>
        </w:tc>
        <w:tc>
          <w:tcPr>
            <w:tcW w:w="1260" w:type="dxa"/>
          </w:tcPr>
          <w:p w14:paraId="0C9F940B" w14:textId="4014BA92" w:rsidR="004E39BC" w:rsidRDefault="004E39BC" w:rsidP="00E32715">
            <w:pPr>
              <w:jc w:val="left"/>
            </w:pPr>
            <w:r>
              <w:t xml:space="preserve">3ul </w:t>
            </w:r>
          </w:p>
        </w:tc>
        <w:tc>
          <w:tcPr>
            <w:tcW w:w="7789" w:type="dxa"/>
          </w:tcPr>
          <w:p w14:paraId="60FF1873" w14:textId="77777777" w:rsidR="004E39BC" w:rsidRDefault="004E39BC" w:rsidP="00E32715">
            <w:pPr>
              <w:jc w:val="left"/>
            </w:pPr>
            <w:r>
              <w:t xml:space="preserve">LVS negative control </w:t>
            </w:r>
          </w:p>
        </w:tc>
      </w:tr>
    </w:tbl>
    <w:p w14:paraId="7AB5C7BF" w14:textId="2ABCD2C3" w:rsidR="00332417" w:rsidRDefault="00332417" w:rsidP="00F73B7E">
      <w:pPr>
        <w:rPr>
          <w:b/>
        </w:rPr>
      </w:pPr>
    </w:p>
    <w:p w14:paraId="28EE5DBB" w14:textId="5B8E8F12" w:rsidR="00332417" w:rsidRDefault="00332417" w:rsidP="00F73B7E">
      <w:pPr>
        <w:rPr>
          <w:b/>
        </w:rPr>
      </w:pPr>
    </w:p>
    <w:p w14:paraId="071391F7" w14:textId="14D35DD7" w:rsidR="00332417" w:rsidRDefault="00332417" w:rsidP="00F73B7E">
      <w:pPr>
        <w:rPr>
          <w:b/>
        </w:rPr>
      </w:pPr>
    </w:p>
    <w:p w14:paraId="0BC3C1EC" w14:textId="6FF332C7" w:rsidR="00332417" w:rsidRDefault="00332417" w:rsidP="00F73B7E">
      <w:pPr>
        <w:rPr>
          <w:b/>
        </w:rPr>
      </w:pPr>
    </w:p>
    <w:p w14:paraId="5FEFF766" w14:textId="13F2EEAE" w:rsidR="00332417" w:rsidRDefault="00332417" w:rsidP="00F73B7E">
      <w:pPr>
        <w:rPr>
          <w:b/>
        </w:rPr>
      </w:pPr>
    </w:p>
    <w:p w14:paraId="69BB4EE4" w14:textId="77777777" w:rsidR="00332417" w:rsidRDefault="00332417" w:rsidP="00F73B7E">
      <w:pPr>
        <w:rPr>
          <w:b/>
        </w:rPr>
      </w:pPr>
    </w:p>
    <w:p w14:paraId="203A0E51" w14:textId="77777777" w:rsidR="002F625B" w:rsidRDefault="002F625B" w:rsidP="00F73B7E">
      <w:pPr>
        <w:rPr>
          <w:b/>
        </w:rPr>
      </w:pPr>
    </w:p>
    <w:p w14:paraId="7FAF2897" w14:textId="77777777" w:rsidR="00B655CA" w:rsidRPr="00EA4B9A" w:rsidRDefault="00B655CA" w:rsidP="00F73B7E">
      <w:pPr>
        <w:rPr>
          <w:b/>
        </w:rPr>
      </w:pPr>
    </w:p>
    <w:p w14:paraId="16E7E92D" w14:textId="48B2681E" w:rsidR="001F62ED" w:rsidRDefault="001F62ED" w:rsidP="001F62ED">
      <w:pPr>
        <w:pStyle w:val="Heading1"/>
      </w:pPr>
      <w:r>
        <w:t>Bibliography</w:t>
      </w:r>
      <w:bookmarkEnd w:id="11"/>
    </w:p>
    <w:p w14:paraId="59E91865" w14:textId="77777777" w:rsidR="006A3D04" w:rsidRDefault="006A3D04" w:rsidP="006A3D04">
      <w:pPr>
        <w:widowControl w:val="0"/>
        <w:autoSpaceDE w:val="0"/>
        <w:autoSpaceDN w:val="0"/>
        <w:adjustRightInd w:val="0"/>
        <w:spacing w:line="240" w:lineRule="auto"/>
        <w:ind w:left="480" w:hanging="480"/>
      </w:pPr>
    </w:p>
    <w:p w14:paraId="5E59CB9B" w14:textId="77777777" w:rsidR="00B40ECE" w:rsidRDefault="00B40ECE" w:rsidP="006A3D04">
      <w:pPr>
        <w:widowControl w:val="0"/>
        <w:autoSpaceDE w:val="0"/>
        <w:autoSpaceDN w:val="0"/>
        <w:adjustRightInd w:val="0"/>
        <w:spacing w:line="240" w:lineRule="auto"/>
        <w:ind w:left="480" w:hanging="480"/>
      </w:pPr>
    </w:p>
    <w:p w14:paraId="35E4EF3F" w14:textId="77777777" w:rsidR="00206499" w:rsidRPr="00206499" w:rsidRDefault="006A3D04" w:rsidP="00206499">
      <w:pPr>
        <w:widowControl w:val="0"/>
        <w:autoSpaceDE w:val="0"/>
        <w:autoSpaceDN w:val="0"/>
        <w:adjustRightInd w:val="0"/>
        <w:spacing w:line="240" w:lineRule="auto"/>
        <w:rPr>
          <w:rFonts w:ascii="Arial" w:hAnsi="Arial" w:cs="Arial"/>
          <w:noProof/>
        </w:rPr>
      </w:pPr>
      <w:r>
        <w:lastRenderedPageBreak/>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ABB19FB"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15"/>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5523C" w14:textId="77777777" w:rsidR="00BD4764" w:rsidRDefault="00BD4764" w:rsidP="007B216F">
      <w:pPr>
        <w:spacing w:after="0" w:line="240" w:lineRule="auto"/>
      </w:pPr>
      <w:r>
        <w:separator/>
      </w:r>
    </w:p>
  </w:endnote>
  <w:endnote w:type="continuationSeparator" w:id="0">
    <w:p w14:paraId="698F5EA8" w14:textId="77777777" w:rsidR="00BD4764" w:rsidRDefault="00BD4764"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B2FE6" w14:textId="77777777" w:rsidR="00BD4764" w:rsidRDefault="00BD4764" w:rsidP="007B216F">
      <w:pPr>
        <w:spacing w:after="0" w:line="240" w:lineRule="auto"/>
      </w:pPr>
      <w:r>
        <w:separator/>
      </w:r>
    </w:p>
  </w:footnote>
  <w:footnote w:type="continuationSeparator" w:id="0">
    <w:p w14:paraId="08CFA175" w14:textId="77777777" w:rsidR="00BD4764" w:rsidRDefault="00BD4764"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004DFBBB" w14:textId="2EFFA56A" w:rsidR="00F6210D" w:rsidRDefault="00F6210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 xml:space="preserve">Jamie </w:t>
        </w:r>
        <w:proofErr w:type="spellStart"/>
        <w:r>
          <w:rPr>
            <w:color w:val="7F7F7F" w:themeColor="background1" w:themeShade="7F"/>
            <w:spacing w:val="60"/>
          </w:rPr>
          <w:t>Wandzilak</w:t>
        </w:r>
        <w:proofErr w:type="spellEnd"/>
        <w:r>
          <w:rPr>
            <w:color w:val="7F7F7F" w:themeColor="background1" w:themeShade="7F"/>
            <w:spacing w:val="60"/>
          </w:rPr>
          <w:t xml:space="preserve"> – Ramsey Lab Notebook</w:t>
        </w:r>
        <w:r>
          <w:rPr>
            <w:color w:val="7F7F7F" w:themeColor="background1" w:themeShade="7F"/>
            <w:spacing w:val="60"/>
          </w:rPr>
          <w:tab/>
        </w:r>
        <w:r>
          <w:rPr>
            <w:color w:val="7F7F7F" w:themeColor="background1" w:themeShade="7F"/>
            <w:spacing w:val="60"/>
          </w:rPr>
          <w:tab/>
          <w:t>Page</w:t>
        </w:r>
        <w:r>
          <w:t xml:space="preserve"> | </w:t>
        </w:r>
        <w:r>
          <w:fldChar w:fldCharType="begin"/>
        </w:r>
        <w:r w:rsidRPr="00AA0079">
          <w:instrText xml:space="preserve"> PAGE   \* MERGEFORMAT </w:instrText>
        </w:r>
        <w:r>
          <w:fldChar w:fldCharType="separate"/>
        </w:r>
        <w:r w:rsidRPr="00D80BD6">
          <w:rPr>
            <w:b/>
            <w:noProof/>
          </w:rPr>
          <w:t>1</w:t>
        </w:r>
        <w:r>
          <w:fldChar w:fldCharType="end"/>
        </w:r>
      </w:p>
    </w:sdtContent>
  </w:sdt>
  <w:p w14:paraId="4ABEEF9A" w14:textId="77777777" w:rsidR="00F6210D" w:rsidRDefault="00F621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E3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F217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69607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A6D0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297B3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D23D7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794AD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AE36C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1305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ED614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3F1B5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7F2A5E"/>
    <w:multiLevelType w:val="hybridMultilevel"/>
    <w:tmpl w:val="0F0C8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C4157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F7209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91074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19564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CF09C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F18C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7B594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B52EC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D2424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DE351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7868A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7D36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F61F7F"/>
    <w:multiLevelType w:val="hybridMultilevel"/>
    <w:tmpl w:val="A8F2DA2C"/>
    <w:lvl w:ilvl="0" w:tplc="8C96ED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5CA225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F30A0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7A0A7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25"/>
  </w:num>
  <w:num w:numId="3">
    <w:abstractNumId w:val="4"/>
  </w:num>
  <w:num w:numId="4">
    <w:abstractNumId w:val="29"/>
  </w:num>
  <w:num w:numId="5">
    <w:abstractNumId w:val="24"/>
  </w:num>
  <w:num w:numId="6">
    <w:abstractNumId w:val="18"/>
  </w:num>
  <w:num w:numId="7">
    <w:abstractNumId w:val="12"/>
  </w:num>
  <w:num w:numId="8">
    <w:abstractNumId w:val="33"/>
  </w:num>
  <w:num w:numId="9">
    <w:abstractNumId w:val="20"/>
  </w:num>
  <w:num w:numId="10">
    <w:abstractNumId w:val="27"/>
  </w:num>
  <w:num w:numId="11">
    <w:abstractNumId w:val="19"/>
  </w:num>
  <w:num w:numId="12">
    <w:abstractNumId w:val="21"/>
  </w:num>
  <w:num w:numId="13">
    <w:abstractNumId w:val="14"/>
  </w:num>
  <w:num w:numId="14">
    <w:abstractNumId w:val="5"/>
  </w:num>
  <w:num w:numId="15">
    <w:abstractNumId w:val="0"/>
  </w:num>
  <w:num w:numId="16">
    <w:abstractNumId w:val="8"/>
  </w:num>
  <w:num w:numId="17">
    <w:abstractNumId w:val="10"/>
  </w:num>
  <w:num w:numId="18">
    <w:abstractNumId w:val="9"/>
  </w:num>
  <w:num w:numId="19">
    <w:abstractNumId w:val="32"/>
  </w:num>
  <w:num w:numId="20">
    <w:abstractNumId w:val="23"/>
  </w:num>
  <w:num w:numId="21">
    <w:abstractNumId w:val="17"/>
  </w:num>
  <w:num w:numId="22">
    <w:abstractNumId w:val="31"/>
  </w:num>
  <w:num w:numId="23">
    <w:abstractNumId w:val="11"/>
  </w:num>
  <w:num w:numId="24">
    <w:abstractNumId w:val="7"/>
  </w:num>
  <w:num w:numId="25">
    <w:abstractNumId w:val="16"/>
  </w:num>
  <w:num w:numId="26">
    <w:abstractNumId w:val="2"/>
  </w:num>
  <w:num w:numId="27">
    <w:abstractNumId w:val="26"/>
  </w:num>
  <w:num w:numId="28">
    <w:abstractNumId w:val="1"/>
  </w:num>
  <w:num w:numId="29">
    <w:abstractNumId w:val="22"/>
  </w:num>
  <w:num w:numId="30">
    <w:abstractNumId w:val="15"/>
  </w:num>
  <w:num w:numId="31">
    <w:abstractNumId w:val="28"/>
  </w:num>
  <w:num w:numId="32">
    <w:abstractNumId w:val="3"/>
  </w:num>
  <w:num w:numId="33">
    <w:abstractNumId w:val="6"/>
  </w:num>
  <w:num w:numId="34">
    <w:abstractNumId w:val="30"/>
  </w:num>
  <w:num w:numId="35">
    <w:abstractNumId w:val="13"/>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11CC6"/>
    <w:rsid w:val="00042031"/>
    <w:rsid w:val="00046FFA"/>
    <w:rsid w:val="00066421"/>
    <w:rsid w:val="00091D5D"/>
    <w:rsid w:val="000B5EB0"/>
    <w:rsid w:val="000C1096"/>
    <w:rsid w:val="000C2D5D"/>
    <w:rsid w:val="000C7793"/>
    <w:rsid w:val="000D7975"/>
    <w:rsid w:val="000F4ACA"/>
    <w:rsid w:val="001274BF"/>
    <w:rsid w:val="00135367"/>
    <w:rsid w:val="001431B6"/>
    <w:rsid w:val="001601F4"/>
    <w:rsid w:val="00177FE2"/>
    <w:rsid w:val="00184FFB"/>
    <w:rsid w:val="00191CB0"/>
    <w:rsid w:val="00193BCB"/>
    <w:rsid w:val="0019416A"/>
    <w:rsid w:val="001949EF"/>
    <w:rsid w:val="001A02B2"/>
    <w:rsid w:val="001A102F"/>
    <w:rsid w:val="001B3DA4"/>
    <w:rsid w:val="001C1B2A"/>
    <w:rsid w:val="001C5819"/>
    <w:rsid w:val="001D649D"/>
    <w:rsid w:val="001E5A69"/>
    <w:rsid w:val="001F62ED"/>
    <w:rsid w:val="00206499"/>
    <w:rsid w:val="00210E3C"/>
    <w:rsid w:val="0022528B"/>
    <w:rsid w:val="00234FFD"/>
    <w:rsid w:val="002600D8"/>
    <w:rsid w:val="002646D4"/>
    <w:rsid w:val="002755FF"/>
    <w:rsid w:val="002B2818"/>
    <w:rsid w:val="002C457D"/>
    <w:rsid w:val="002C4B0D"/>
    <w:rsid w:val="002C60AD"/>
    <w:rsid w:val="002D05ED"/>
    <w:rsid w:val="002D757E"/>
    <w:rsid w:val="002E1777"/>
    <w:rsid w:val="002E4582"/>
    <w:rsid w:val="002E60F5"/>
    <w:rsid w:val="002F625B"/>
    <w:rsid w:val="0031776F"/>
    <w:rsid w:val="00332417"/>
    <w:rsid w:val="00333ECF"/>
    <w:rsid w:val="00335082"/>
    <w:rsid w:val="0033593F"/>
    <w:rsid w:val="003456A7"/>
    <w:rsid w:val="00382750"/>
    <w:rsid w:val="003858FA"/>
    <w:rsid w:val="00396516"/>
    <w:rsid w:val="003A072B"/>
    <w:rsid w:val="003A5834"/>
    <w:rsid w:val="003D6D45"/>
    <w:rsid w:val="003D7FD0"/>
    <w:rsid w:val="003E296D"/>
    <w:rsid w:val="00423A90"/>
    <w:rsid w:val="004318A0"/>
    <w:rsid w:val="0044695D"/>
    <w:rsid w:val="0045481C"/>
    <w:rsid w:val="00457E5E"/>
    <w:rsid w:val="00464C78"/>
    <w:rsid w:val="0047007F"/>
    <w:rsid w:val="004706A2"/>
    <w:rsid w:val="00475C72"/>
    <w:rsid w:val="00490C23"/>
    <w:rsid w:val="00496476"/>
    <w:rsid w:val="004B391C"/>
    <w:rsid w:val="004B7E5A"/>
    <w:rsid w:val="004D055E"/>
    <w:rsid w:val="004D1EFC"/>
    <w:rsid w:val="004E2B5C"/>
    <w:rsid w:val="004E39BC"/>
    <w:rsid w:val="00502D72"/>
    <w:rsid w:val="00514CF4"/>
    <w:rsid w:val="0053570B"/>
    <w:rsid w:val="00546FC7"/>
    <w:rsid w:val="00585914"/>
    <w:rsid w:val="00585D64"/>
    <w:rsid w:val="00591C98"/>
    <w:rsid w:val="005D34B9"/>
    <w:rsid w:val="005E1C2D"/>
    <w:rsid w:val="005E76D5"/>
    <w:rsid w:val="005F7321"/>
    <w:rsid w:val="00603ED9"/>
    <w:rsid w:val="00606F3E"/>
    <w:rsid w:val="00611908"/>
    <w:rsid w:val="00632260"/>
    <w:rsid w:val="0064359E"/>
    <w:rsid w:val="006673E3"/>
    <w:rsid w:val="0068681A"/>
    <w:rsid w:val="0069362B"/>
    <w:rsid w:val="006A3D04"/>
    <w:rsid w:val="006B32CB"/>
    <w:rsid w:val="006B5BDC"/>
    <w:rsid w:val="006C2BBB"/>
    <w:rsid w:val="006C79B5"/>
    <w:rsid w:val="006D18CF"/>
    <w:rsid w:val="006D1A21"/>
    <w:rsid w:val="006E0788"/>
    <w:rsid w:val="006F0C26"/>
    <w:rsid w:val="006F10CA"/>
    <w:rsid w:val="00706EEA"/>
    <w:rsid w:val="00721226"/>
    <w:rsid w:val="007531C9"/>
    <w:rsid w:val="00756FD8"/>
    <w:rsid w:val="00771E3C"/>
    <w:rsid w:val="00776907"/>
    <w:rsid w:val="007A6607"/>
    <w:rsid w:val="007A68D0"/>
    <w:rsid w:val="007B216F"/>
    <w:rsid w:val="007C7392"/>
    <w:rsid w:val="007E64DF"/>
    <w:rsid w:val="007F756C"/>
    <w:rsid w:val="00807C74"/>
    <w:rsid w:val="0086791A"/>
    <w:rsid w:val="00875FFD"/>
    <w:rsid w:val="00877998"/>
    <w:rsid w:val="008814CF"/>
    <w:rsid w:val="00891B31"/>
    <w:rsid w:val="00893390"/>
    <w:rsid w:val="008A5995"/>
    <w:rsid w:val="008F1008"/>
    <w:rsid w:val="009042E5"/>
    <w:rsid w:val="00915DDF"/>
    <w:rsid w:val="00917EA8"/>
    <w:rsid w:val="0092079D"/>
    <w:rsid w:val="00921186"/>
    <w:rsid w:val="009452E0"/>
    <w:rsid w:val="009544BC"/>
    <w:rsid w:val="009623D0"/>
    <w:rsid w:val="009664CC"/>
    <w:rsid w:val="009764C6"/>
    <w:rsid w:val="009777B0"/>
    <w:rsid w:val="00991959"/>
    <w:rsid w:val="009945E8"/>
    <w:rsid w:val="009A4A3F"/>
    <w:rsid w:val="009B4739"/>
    <w:rsid w:val="009D1695"/>
    <w:rsid w:val="009D7DEB"/>
    <w:rsid w:val="009F19EA"/>
    <w:rsid w:val="00A20917"/>
    <w:rsid w:val="00A262D5"/>
    <w:rsid w:val="00A55D87"/>
    <w:rsid w:val="00A604A8"/>
    <w:rsid w:val="00A7290F"/>
    <w:rsid w:val="00A749C1"/>
    <w:rsid w:val="00AA70ED"/>
    <w:rsid w:val="00AC64B6"/>
    <w:rsid w:val="00AE0304"/>
    <w:rsid w:val="00AE610D"/>
    <w:rsid w:val="00AE657A"/>
    <w:rsid w:val="00AE7A81"/>
    <w:rsid w:val="00AF2A74"/>
    <w:rsid w:val="00B3570C"/>
    <w:rsid w:val="00B40ECE"/>
    <w:rsid w:val="00B655CA"/>
    <w:rsid w:val="00B70FA8"/>
    <w:rsid w:val="00B74D0C"/>
    <w:rsid w:val="00B85256"/>
    <w:rsid w:val="00B912FE"/>
    <w:rsid w:val="00B945BE"/>
    <w:rsid w:val="00B970ED"/>
    <w:rsid w:val="00BA7420"/>
    <w:rsid w:val="00BB1A9A"/>
    <w:rsid w:val="00BB662A"/>
    <w:rsid w:val="00BD4764"/>
    <w:rsid w:val="00BD4B70"/>
    <w:rsid w:val="00C07E9C"/>
    <w:rsid w:val="00C213F1"/>
    <w:rsid w:val="00C22CE2"/>
    <w:rsid w:val="00C25F5F"/>
    <w:rsid w:val="00C40458"/>
    <w:rsid w:val="00C60656"/>
    <w:rsid w:val="00C7057D"/>
    <w:rsid w:val="00C772F7"/>
    <w:rsid w:val="00C80933"/>
    <w:rsid w:val="00C85869"/>
    <w:rsid w:val="00CA33CA"/>
    <w:rsid w:val="00CA4258"/>
    <w:rsid w:val="00CB45EA"/>
    <w:rsid w:val="00CD0515"/>
    <w:rsid w:val="00CE3439"/>
    <w:rsid w:val="00CE7E73"/>
    <w:rsid w:val="00D042D0"/>
    <w:rsid w:val="00D14701"/>
    <w:rsid w:val="00D27C8C"/>
    <w:rsid w:val="00D32F44"/>
    <w:rsid w:val="00D3679B"/>
    <w:rsid w:val="00D43D50"/>
    <w:rsid w:val="00D55BDE"/>
    <w:rsid w:val="00D76D50"/>
    <w:rsid w:val="00D80BD6"/>
    <w:rsid w:val="00D95699"/>
    <w:rsid w:val="00D95953"/>
    <w:rsid w:val="00DC0654"/>
    <w:rsid w:val="00DC7D0F"/>
    <w:rsid w:val="00DD2C8D"/>
    <w:rsid w:val="00DD592A"/>
    <w:rsid w:val="00DF0A45"/>
    <w:rsid w:val="00E32715"/>
    <w:rsid w:val="00E43884"/>
    <w:rsid w:val="00E52044"/>
    <w:rsid w:val="00E632AF"/>
    <w:rsid w:val="00E7222D"/>
    <w:rsid w:val="00E72BD4"/>
    <w:rsid w:val="00E9155C"/>
    <w:rsid w:val="00EA4B9A"/>
    <w:rsid w:val="00EC31AB"/>
    <w:rsid w:val="00EC58E6"/>
    <w:rsid w:val="00EF6169"/>
    <w:rsid w:val="00F129EE"/>
    <w:rsid w:val="00F1403A"/>
    <w:rsid w:val="00F15D0D"/>
    <w:rsid w:val="00F212AA"/>
    <w:rsid w:val="00F21CD0"/>
    <w:rsid w:val="00F25BCC"/>
    <w:rsid w:val="00F31429"/>
    <w:rsid w:val="00F40B6C"/>
    <w:rsid w:val="00F412A1"/>
    <w:rsid w:val="00F4259E"/>
    <w:rsid w:val="00F447C8"/>
    <w:rsid w:val="00F56DD5"/>
    <w:rsid w:val="00F6210D"/>
    <w:rsid w:val="00F64714"/>
    <w:rsid w:val="00F73B7E"/>
    <w:rsid w:val="00F830E6"/>
    <w:rsid w:val="00F90F2A"/>
    <w:rsid w:val="00F9617F"/>
    <w:rsid w:val="00FC7521"/>
    <w:rsid w:val="00FC793A"/>
    <w:rsid w:val="00FD5A8C"/>
    <w:rsid w:val="00FF324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279D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F961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587559">
      <w:bodyDiv w:val="1"/>
      <w:marLeft w:val="0"/>
      <w:marRight w:val="0"/>
      <w:marTop w:val="0"/>
      <w:marBottom w:val="0"/>
      <w:divBdr>
        <w:top w:val="none" w:sz="0" w:space="0" w:color="auto"/>
        <w:left w:val="none" w:sz="0" w:space="0" w:color="auto"/>
        <w:bottom w:val="none" w:sz="0" w:space="0" w:color="auto"/>
        <w:right w:val="none" w:sz="0" w:space="0" w:color="auto"/>
      </w:divBdr>
    </w:div>
    <w:div w:id="159331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3C5D9-CDC7-4093-AC24-CBE40A4FC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64</TotalTime>
  <Pages>30</Pages>
  <Words>3215</Words>
  <Characters>1832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amie</cp:lastModifiedBy>
  <cp:revision>104</cp:revision>
  <cp:lastPrinted>2019-01-02T15:56:00Z</cp:lastPrinted>
  <dcterms:created xsi:type="dcterms:W3CDTF">2018-10-23T15:45:00Z</dcterms:created>
  <dcterms:modified xsi:type="dcterms:W3CDTF">2019-02-1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7cb18be-f87c-36a6-8d22-b8474dff0cc5</vt:lpwstr>
  </property>
</Properties>
</file>